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8F597" w14:textId="77777777" w:rsidR="00574178" w:rsidRPr="00C14043" w:rsidRDefault="00574178" w:rsidP="006F0A29">
      <w:pPr>
        <w:jc w:val="center"/>
        <w:rPr>
          <w:b/>
          <w:sz w:val="48"/>
          <w:szCs w:val="48"/>
        </w:rPr>
      </w:pPr>
      <w:r w:rsidRPr="00C14043">
        <w:rPr>
          <w:b/>
          <w:sz w:val="48"/>
          <w:szCs w:val="48"/>
        </w:rPr>
        <w:t>ESCUELA POLITÉCNICA NACIONAL</w:t>
      </w:r>
    </w:p>
    <w:p w14:paraId="7932940B" w14:textId="77777777" w:rsidR="00574178" w:rsidRDefault="00574178" w:rsidP="00574178">
      <w:pPr>
        <w:jc w:val="center"/>
        <w:rPr>
          <w:b/>
          <w:sz w:val="32"/>
          <w:szCs w:val="32"/>
        </w:rPr>
      </w:pPr>
    </w:p>
    <w:p w14:paraId="2466634F" w14:textId="77777777" w:rsidR="00574178" w:rsidRPr="00C14043" w:rsidRDefault="00574178" w:rsidP="00574178">
      <w:pPr>
        <w:jc w:val="center"/>
        <w:rPr>
          <w:b/>
          <w:sz w:val="32"/>
          <w:szCs w:val="32"/>
        </w:rPr>
      </w:pPr>
      <w:r>
        <w:rPr>
          <w:b/>
          <w:sz w:val="32"/>
          <w:szCs w:val="32"/>
        </w:rPr>
        <w:t>ESCUELA DE FORMACIÓN DE TECNÓLOGOS</w:t>
      </w:r>
    </w:p>
    <w:p w14:paraId="06FC842D" w14:textId="77777777" w:rsidR="00574178" w:rsidRDefault="00574178" w:rsidP="00574178">
      <w:pPr>
        <w:jc w:val="center"/>
        <w:rPr>
          <w:b/>
        </w:rPr>
      </w:pPr>
    </w:p>
    <w:p w14:paraId="206767D9" w14:textId="77777777" w:rsidR="0058310A" w:rsidRDefault="0058310A" w:rsidP="00574178">
      <w:pPr>
        <w:jc w:val="center"/>
        <w:rPr>
          <w:b/>
        </w:rPr>
      </w:pPr>
    </w:p>
    <w:p w14:paraId="646530B1" w14:textId="1909DA8F" w:rsidR="002A2331" w:rsidRPr="002A2331" w:rsidRDefault="002A2331" w:rsidP="0069507C">
      <w:pPr>
        <w:jc w:val="center"/>
        <w:rPr>
          <w:b/>
          <w:sz w:val="28"/>
          <w:szCs w:val="28"/>
        </w:rPr>
      </w:pPr>
      <w:r w:rsidRPr="002A2331">
        <w:rPr>
          <w:b/>
          <w:sz w:val="28"/>
          <w:szCs w:val="28"/>
        </w:rPr>
        <w:t>DESARROLLO DE APLICACIÓN WEB Y MÓVIL PARA AGENDAR CITAS DE SERVICIO TÉCNICO DE COMPUTADORES</w:t>
      </w:r>
    </w:p>
    <w:p w14:paraId="560A7197" w14:textId="77777777" w:rsidR="00574178" w:rsidRDefault="00574178" w:rsidP="00574178">
      <w:pPr>
        <w:spacing w:after="0"/>
        <w:jc w:val="center"/>
        <w:rPr>
          <w:b/>
        </w:rPr>
      </w:pPr>
    </w:p>
    <w:p w14:paraId="69B48632" w14:textId="77777777" w:rsidR="00574178" w:rsidRPr="00C14043" w:rsidRDefault="00574178" w:rsidP="00574178">
      <w:pPr>
        <w:spacing w:after="0"/>
        <w:jc w:val="center"/>
        <w:rPr>
          <w:b/>
        </w:rPr>
      </w:pPr>
    </w:p>
    <w:p w14:paraId="4D8D0BEC" w14:textId="2C4A6A54" w:rsidR="00574178" w:rsidRPr="002A2331" w:rsidRDefault="00574178" w:rsidP="00574178">
      <w:pPr>
        <w:jc w:val="center"/>
        <w:rPr>
          <w:b/>
          <w:sz w:val="24"/>
          <w:szCs w:val="24"/>
        </w:rPr>
      </w:pPr>
      <w:r w:rsidRPr="00ED4A00">
        <w:rPr>
          <w:b/>
          <w:color w:val="000000"/>
          <w:sz w:val="24"/>
          <w:szCs w:val="24"/>
        </w:rPr>
        <w:t xml:space="preserve">TRABAJO DE TITULACIÓN PREVIO A LA OBTENCIÓN DEL TÍTULO DE </w:t>
      </w:r>
      <w:r>
        <w:rPr>
          <w:b/>
          <w:color w:val="000000"/>
          <w:sz w:val="24"/>
          <w:szCs w:val="24"/>
        </w:rPr>
        <w:t>TECNÓLOGO</w:t>
      </w:r>
      <w:r w:rsidR="0069507C">
        <w:rPr>
          <w:b/>
          <w:color w:val="000000"/>
          <w:sz w:val="24"/>
          <w:szCs w:val="24"/>
        </w:rPr>
        <w:t xml:space="preserve"> </w:t>
      </w:r>
      <w:r w:rsidR="00FD5CC3" w:rsidRPr="002A2331">
        <w:rPr>
          <w:b/>
          <w:sz w:val="24"/>
          <w:szCs w:val="24"/>
        </w:rPr>
        <w:t>SUPERIOR EN DESARROLLO DE SOFTWARE</w:t>
      </w:r>
    </w:p>
    <w:p w14:paraId="5E76AE05" w14:textId="77777777" w:rsidR="00574178" w:rsidRDefault="00574178" w:rsidP="00574178">
      <w:pPr>
        <w:jc w:val="center"/>
        <w:rPr>
          <w:b/>
        </w:rPr>
      </w:pPr>
    </w:p>
    <w:p w14:paraId="09FEE1A4" w14:textId="35D65F40" w:rsidR="00574178" w:rsidRPr="002A2331" w:rsidRDefault="002A2331" w:rsidP="0058310A">
      <w:pPr>
        <w:spacing w:after="0"/>
        <w:jc w:val="center"/>
        <w:rPr>
          <w:lang w:val="en-US"/>
        </w:rPr>
      </w:pPr>
      <w:r w:rsidRPr="002A2331">
        <w:rPr>
          <w:b/>
          <w:sz w:val="24"/>
          <w:szCs w:val="24"/>
          <w:lang w:val="en-US"/>
        </w:rPr>
        <w:t>Elvis</w:t>
      </w:r>
      <w:r w:rsidRPr="002A2331">
        <w:rPr>
          <w:lang w:val="en-US"/>
        </w:rPr>
        <w:t xml:space="preserve"> </w:t>
      </w:r>
      <w:r w:rsidRPr="002A2331">
        <w:rPr>
          <w:b/>
          <w:bCs/>
          <w:lang w:val="en-US"/>
        </w:rPr>
        <w:t>Lenin Agila Paladines</w:t>
      </w:r>
    </w:p>
    <w:p w14:paraId="122312AB" w14:textId="35F630F1" w:rsidR="00574178" w:rsidRPr="002A2331" w:rsidRDefault="002A2331" w:rsidP="0058310A">
      <w:pPr>
        <w:spacing w:after="0"/>
        <w:jc w:val="center"/>
        <w:rPr>
          <w:sz w:val="24"/>
          <w:szCs w:val="24"/>
          <w:lang w:val="en-US"/>
        </w:rPr>
      </w:pPr>
      <w:r>
        <w:rPr>
          <w:sz w:val="24"/>
          <w:szCs w:val="24"/>
          <w:lang w:val="en-US"/>
        </w:rPr>
        <w:t>elvis.agila</w:t>
      </w:r>
      <w:r w:rsidR="0058310A" w:rsidRPr="002A2331">
        <w:rPr>
          <w:sz w:val="24"/>
          <w:szCs w:val="24"/>
          <w:lang w:val="en-US"/>
        </w:rPr>
        <w:t>@epn.edu.ec</w:t>
      </w:r>
    </w:p>
    <w:p w14:paraId="668FE58A" w14:textId="706A6B3F" w:rsidR="00574178" w:rsidRPr="00ED4A00" w:rsidRDefault="002A2331" w:rsidP="0058310A">
      <w:pPr>
        <w:spacing w:before="240" w:after="0"/>
        <w:jc w:val="center"/>
        <w:rPr>
          <w:b/>
          <w:sz w:val="24"/>
          <w:szCs w:val="24"/>
        </w:rPr>
      </w:pPr>
      <w:r>
        <w:rPr>
          <w:b/>
          <w:sz w:val="24"/>
          <w:szCs w:val="24"/>
        </w:rPr>
        <w:t xml:space="preserve">Yomara Isabel Diaz </w:t>
      </w:r>
      <w:proofErr w:type="spellStart"/>
      <w:r>
        <w:rPr>
          <w:b/>
          <w:sz w:val="24"/>
          <w:szCs w:val="24"/>
        </w:rPr>
        <w:t>Oscullo</w:t>
      </w:r>
      <w:proofErr w:type="spellEnd"/>
    </w:p>
    <w:p w14:paraId="3965BA8C" w14:textId="7482D6F2" w:rsidR="00574178" w:rsidRPr="00ED4A00" w:rsidRDefault="002A2331" w:rsidP="0058310A">
      <w:pPr>
        <w:spacing w:after="0"/>
        <w:jc w:val="center"/>
        <w:rPr>
          <w:sz w:val="24"/>
          <w:szCs w:val="24"/>
        </w:rPr>
      </w:pPr>
      <w:r>
        <w:rPr>
          <w:sz w:val="24"/>
          <w:szCs w:val="24"/>
        </w:rPr>
        <w:t>yomara.diaz</w:t>
      </w:r>
      <w:r w:rsidR="00574178" w:rsidRPr="00ED4A00">
        <w:rPr>
          <w:sz w:val="24"/>
          <w:szCs w:val="24"/>
        </w:rPr>
        <w:t>@epn.edu.ec</w:t>
      </w:r>
    </w:p>
    <w:p w14:paraId="0EB2576B" w14:textId="77777777" w:rsidR="00574178" w:rsidRDefault="00574178" w:rsidP="00574178">
      <w:pPr>
        <w:jc w:val="center"/>
        <w:rPr>
          <w:b/>
          <w:sz w:val="24"/>
          <w:szCs w:val="24"/>
        </w:rPr>
      </w:pPr>
    </w:p>
    <w:p w14:paraId="6AD04D14" w14:textId="5268C822" w:rsidR="00574178" w:rsidRPr="00ED4A00" w:rsidRDefault="00574178" w:rsidP="0058310A">
      <w:pPr>
        <w:spacing w:after="0"/>
        <w:jc w:val="center"/>
        <w:rPr>
          <w:b/>
          <w:sz w:val="24"/>
          <w:szCs w:val="24"/>
        </w:rPr>
      </w:pPr>
      <w:r w:rsidRPr="00ED4A00">
        <w:rPr>
          <w:b/>
          <w:sz w:val="24"/>
          <w:szCs w:val="24"/>
        </w:rPr>
        <w:t>DIRECTOR:</w:t>
      </w:r>
      <w:r>
        <w:rPr>
          <w:b/>
          <w:sz w:val="24"/>
          <w:szCs w:val="24"/>
        </w:rPr>
        <w:t xml:space="preserve"> </w:t>
      </w:r>
      <w:r w:rsidRPr="00ED4A00">
        <w:rPr>
          <w:b/>
          <w:sz w:val="24"/>
          <w:szCs w:val="24"/>
        </w:rPr>
        <w:t xml:space="preserve">ING. </w:t>
      </w:r>
      <w:r w:rsidR="006178A9" w:rsidRPr="006178A9">
        <w:rPr>
          <w:b/>
          <w:sz w:val="24"/>
          <w:szCs w:val="24"/>
        </w:rPr>
        <w:t>Juan Pablo Zaldumbide Proaño</w:t>
      </w:r>
      <w:r>
        <w:rPr>
          <w:b/>
          <w:sz w:val="24"/>
          <w:szCs w:val="24"/>
        </w:rPr>
        <w:t>, MSC.</w:t>
      </w:r>
    </w:p>
    <w:p w14:paraId="3F5AE8E0" w14:textId="1555DFA7" w:rsidR="006178A9" w:rsidRPr="00ED4A00" w:rsidRDefault="00056CDA" w:rsidP="0058310A">
      <w:pPr>
        <w:spacing w:after="0"/>
        <w:jc w:val="center"/>
        <w:rPr>
          <w:sz w:val="24"/>
          <w:szCs w:val="24"/>
        </w:rPr>
      </w:pPr>
      <w:hyperlink r:id="rId11">
        <w:r w:rsidR="006178A9" w:rsidRPr="006178A9">
          <w:rPr>
            <w:sz w:val="24"/>
            <w:szCs w:val="24"/>
          </w:rPr>
          <w:t>juan.zaldumbide@epn.edu.ec</w:t>
        </w:r>
      </w:hyperlink>
    </w:p>
    <w:p w14:paraId="689E2BCE" w14:textId="0CC44D23" w:rsidR="00574178" w:rsidRPr="00ED4A00" w:rsidRDefault="0076004C" w:rsidP="008A7145">
      <w:pPr>
        <w:spacing w:before="240" w:after="0"/>
        <w:jc w:val="center"/>
        <w:rPr>
          <w:b/>
          <w:sz w:val="24"/>
          <w:szCs w:val="24"/>
        </w:rPr>
      </w:pPr>
      <w:r>
        <w:rPr>
          <w:b/>
          <w:sz w:val="24"/>
          <w:szCs w:val="24"/>
        </w:rPr>
        <w:t xml:space="preserve">CODIRECTOR: </w:t>
      </w:r>
      <w:r w:rsidR="00574178" w:rsidRPr="00ED4A00">
        <w:rPr>
          <w:b/>
          <w:sz w:val="24"/>
          <w:szCs w:val="24"/>
        </w:rPr>
        <w:t xml:space="preserve">ING. </w:t>
      </w:r>
      <w:r w:rsidR="006178A9" w:rsidRPr="006178A9">
        <w:rPr>
          <w:b/>
          <w:sz w:val="24"/>
          <w:szCs w:val="24"/>
        </w:rPr>
        <w:t>Myriam Guadalupe Peñafiel Aguilar</w:t>
      </w:r>
      <w:r w:rsidR="00574178">
        <w:rPr>
          <w:b/>
          <w:sz w:val="24"/>
          <w:szCs w:val="24"/>
        </w:rPr>
        <w:t>, MSC.</w:t>
      </w:r>
    </w:p>
    <w:p w14:paraId="796395B1" w14:textId="2E2B90E1" w:rsidR="00574178" w:rsidRPr="004A5ECA" w:rsidRDefault="00056CDA" w:rsidP="004A5ECA">
      <w:pPr>
        <w:spacing w:after="0"/>
        <w:jc w:val="center"/>
        <w:rPr>
          <w:sz w:val="24"/>
          <w:szCs w:val="24"/>
        </w:rPr>
      </w:pPr>
      <w:hyperlink r:id="rId12">
        <w:r w:rsidR="004A5ECA" w:rsidRPr="004A5ECA">
          <w:rPr>
            <w:sz w:val="24"/>
            <w:szCs w:val="24"/>
          </w:rPr>
          <w:t>myriam.penafiel@epn.edu.ec</w:t>
        </w:r>
      </w:hyperlink>
    </w:p>
    <w:p w14:paraId="7C72B06B" w14:textId="77777777" w:rsidR="00574178" w:rsidRPr="00C14043" w:rsidRDefault="00574178" w:rsidP="00574178">
      <w:pPr>
        <w:jc w:val="center"/>
        <w:rPr>
          <w:b/>
        </w:rPr>
      </w:pPr>
    </w:p>
    <w:p w14:paraId="56E6E24B" w14:textId="771412BB" w:rsidR="00795ECF" w:rsidRDefault="00574178" w:rsidP="00574178">
      <w:pPr>
        <w:jc w:val="center"/>
        <w:rPr>
          <w:b/>
        </w:rPr>
        <w:sectPr w:rsidR="00795ECF" w:rsidSect="00A82799">
          <w:pgSz w:w="11906" w:h="16838" w:code="9"/>
          <w:pgMar w:top="1701" w:right="1701" w:bottom="1418" w:left="1701" w:header="709" w:footer="709" w:gutter="0"/>
          <w:cols w:space="708"/>
          <w:docGrid w:linePitch="360"/>
        </w:sectPr>
      </w:pPr>
      <w:r w:rsidRPr="00C14043">
        <w:rPr>
          <w:b/>
        </w:rPr>
        <w:t xml:space="preserve">Quito, </w:t>
      </w:r>
      <w:r w:rsidR="006178A9">
        <w:rPr>
          <w:b/>
        </w:rPr>
        <w:t>septiembre 2021</w:t>
      </w:r>
    </w:p>
    <w:p w14:paraId="728446F6" w14:textId="77777777" w:rsidR="00795ECF" w:rsidRPr="00B67AE7" w:rsidRDefault="00795ECF" w:rsidP="00795ECF">
      <w:pPr>
        <w:jc w:val="center"/>
        <w:rPr>
          <w:b/>
          <w:sz w:val="32"/>
          <w:szCs w:val="32"/>
        </w:rPr>
      </w:pPr>
      <w:r w:rsidRPr="00B67AE7">
        <w:rPr>
          <w:b/>
          <w:sz w:val="32"/>
          <w:szCs w:val="32"/>
        </w:rPr>
        <w:lastRenderedPageBreak/>
        <w:t>CERTIFICACIÓN</w:t>
      </w:r>
    </w:p>
    <w:p w14:paraId="57A344E6" w14:textId="77777777" w:rsidR="00795ECF" w:rsidRPr="00795ECF" w:rsidRDefault="00795ECF" w:rsidP="00795ECF">
      <w:pPr>
        <w:jc w:val="center"/>
        <w:rPr>
          <w:b/>
        </w:rPr>
      </w:pPr>
    </w:p>
    <w:p w14:paraId="2D971D5F" w14:textId="3E4D7471" w:rsidR="00B67AE7" w:rsidRPr="00FD5CC3" w:rsidRDefault="00B67AE7" w:rsidP="00FD5CC3">
      <w:pPr>
        <w:rPr>
          <w:rFonts w:cs="Arial"/>
          <w:color w:val="000000" w:themeColor="text1"/>
          <w:lang w:val="es-ES_tradnl"/>
        </w:rPr>
      </w:pPr>
      <w:r w:rsidRPr="00971963">
        <w:rPr>
          <w:rFonts w:cs="Arial"/>
          <w:color w:val="000000" w:themeColor="text1"/>
          <w:lang w:val="es-ES_tradnl"/>
        </w:rPr>
        <w:t>Certificamos que el presente trabajo fue desarrollado por el</w:t>
      </w:r>
      <w:r w:rsidR="004A5ECA">
        <w:rPr>
          <w:rFonts w:cs="Arial"/>
          <w:color w:val="000000" w:themeColor="text1"/>
          <w:lang w:val="es-ES_tradnl"/>
        </w:rPr>
        <w:t xml:space="preserve"> Sr. Agila Paladines Elvis Lenin y </w:t>
      </w:r>
      <w:r w:rsidRPr="00971963">
        <w:rPr>
          <w:rFonts w:cs="Arial"/>
          <w:color w:val="000000" w:themeColor="text1"/>
          <w:lang w:val="es-ES_tradnl"/>
        </w:rPr>
        <w:t>la Srta</w:t>
      </w:r>
      <w:r w:rsidR="00FD5CC3">
        <w:rPr>
          <w:rFonts w:cs="Arial"/>
          <w:color w:val="000000" w:themeColor="text1"/>
          <w:lang w:val="es-ES_tradnl"/>
        </w:rPr>
        <w:t>.</w:t>
      </w:r>
      <w:r w:rsidRPr="00971963">
        <w:rPr>
          <w:rFonts w:cs="Arial"/>
          <w:color w:val="000000" w:themeColor="text1"/>
          <w:lang w:val="es-ES_tradnl"/>
        </w:rPr>
        <w:t xml:space="preserve"> </w:t>
      </w:r>
      <w:r w:rsidR="004A5ECA">
        <w:rPr>
          <w:rFonts w:cs="Arial"/>
          <w:color w:val="000000" w:themeColor="text1"/>
          <w:lang w:val="es-ES_tradnl"/>
        </w:rPr>
        <w:t xml:space="preserve">Diaz </w:t>
      </w:r>
      <w:proofErr w:type="spellStart"/>
      <w:r w:rsidR="004A5ECA">
        <w:rPr>
          <w:rFonts w:cs="Arial"/>
          <w:color w:val="000000" w:themeColor="text1"/>
          <w:lang w:val="es-ES_tradnl"/>
        </w:rPr>
        <w:t>Oscullo</w:t>
      </w:r>
      <w:proofErr w:type="spellEnd"/>
      <w:r w:rsidR="004A5ECA">
        <w:rPr>
          <w:rFonts w:cs="Arial"/>
          <w:color w:val="000000" w:themeColor="text1"/>
          <w:lang w:val="es-ES_tradnl"/>
        </w:rPr>
        <w:t xml:space="preserve"> Yomara Isabel</w:t>
      </w:r>
      <w:r w:rsidRPr="00971963">
        <w:rPr>
          <w:rFonts w:cs="Arial"/>
          <w:color w:val="000000" w:themeColor="text1"/>
          <w:lang w:val="es-ES_tradnl"/>
        </w:rPr>
        <w:t xml:space="preserve"> como requerimiento parcial a la obtención del título de </w:t>
      </w:r>
      <w:r w:rsidR="00FD5CC3" w:rsidRPr="004A5ECA">
        <w:rPr>
          <w:rFonts w:cs="Arial"/>
          <w:lang w:val="es-ES_tradnl"/>
        </w:rPr>
        <w:t>TECNÓLOGO SUPERIOR EN DESARROLLO DE SOFTWARE</w:t>
      </w:r>
      <w:r w:rsidR="00FD5CC3" w:rsidRPr="00FD5CC3">
        <w:rPr>
          <w:rFonts w:cs="Arial"/>
          <w:color w:val="000000" w:themeColor="text1"/>
          <w:lang w:val="es-ES_tradnl"/>
        </w:rPr>
        <w:t>, bajo nuestra supervisión:</w:t>
      </w:r>
    </w:p>
    <w:p w14:paraId="194E9BFB" w14:textId="77777777" w:rsidR="00795ECF" w:rsidRPr="00971963" w:rsidRDefault="00795ECF" w:rsidP="00795ECF">
      <w:pPr>
        <w:jc w:val="center"/>
        <w:rPr>
          <w:b/>
          <w:color w:val="000000" w:themeColor="text1"/>
        </w:rPr>
      </w:pPr>
    </w:p>
    <w:p w14:paraId="77C2B72F" w14:textId="77777777" w:rsidR="00795ECF" w:rsidRPr="00971963" w:rsidRDefault="00795ECF" w:rsidP="00795ECF">
      <w:pPr>
        <w:jc w:val="center"/>
        <w:rPr>
          <w:b/>
          <w:color w:val="000000" w:themeColor="text1"/>
        </w:rPr>
      </w:pPr>
    </w:p>
    <w:p w14:paraId="03FA7F76" w14:textId="77777777" w:rsidR="00795ECF" w:rsidRPr="00971963" w:rsidRDefault="00795ECF" w:rsidP="00795ECF">
      <w:pPr>
        <w:jc w:val="center"/>
        <w:rPr>
          <w:b/>
          <w:color w:val="000000" w:themeColor="text1"/>
        </w:rPr>
      </w:pPr>
    </w:p>
    <w:p w14:paraId="3BF88F3C" w14:textId="77777777" w:rsidR="00795ECF" w:rsidRPr="00971963" w:rsidRDefault="00795ECF" w:rsidP="00795ECF">
      <w:pPr>
        <w:jc w:val="center"/>
        <w:rPr>
          <w:b/>
          <w:color w:val="000000" w:themeColor="text1"/>
        </w:rPr>
      </w:pPr>
    </w:p>
    <w:tbl>
      <w:tblPr>
        <w:tblStyle w:val="NormalTable0"/>
        <w:tblW w:w="0" w:type="auto"/>
        <w:tblInd w:w="405" w:type="dxa"/>
        <w:tblLayout w:type="fixed"/>
        <w:tblLook w:val="01E0" w:firstRow="1" w:lastRow="1" w:firstColumn="1" w:lastColumn="1" w:noHBand="0" w:noVBand="0"/>
      </w:tblPr>
      <w:tblGrid>
        <w:gridCol w:w="3829"/>
        <w:gridCol w:w="673"/>
        <w:gridCol w:w="4022"/>
      </w:tblGrid>
      <w:tr w:rsidR="00795ECF" w:rsidRPr="00971963" w14:paraId="69575E14" w14:textId="77777777" w:rsidTr="00EB0031">
        <w:trPr>
          <w:trHeight w:val="846"/>
        </w:trPr>
        <w:tc>
          <w:tcPr>
            <w:tcW w:w="3829" w:type="dxa"/>
            <w:tcBorders>
              <w:top w:val="single" w:sz="8" w:space="0" w:color="000000"/>
            </w:tcBorders>
          </w:tcPr>
          <w:p w14:paraId="775DD088" w14:textId="094FE24A" w:rsidR="00795ECF" w:rsidRPr="004A5ECA" w:rsidRDefault="004A5ECA" w:rsidP="004A5ECA">
            <w:pPr>
              <w:pStyle w:val="TableParagraph"/>
              <w:spacing w:before="80" w:line="276" w:lineRule="auto"/>
              <w:ind w:left="368"/>
              <w:jc w:val="center"/>
              <w:rPr>
                <w:b/>
                <w:color w:val="000000" w:themeColor="text1"/>
              </w:rPr>
            </w:pPr>
            <w:r w:rsidRPr="004A5ECA">
              <w:rPr>
                <w:b/>
                <w:color w:val="000000" w:themeColor="text1"/>
              </w:rPr>
              <w:t>Juan Pablo Zaldumbide Proaño</w:t>
            </w:r>
          </w:p>
          <w:p w14:paraId="6515F115" w14:textId="77777777" w:rsidR="00795ECF" w:rsidRPr="00971963" w:rsidRDefault="00795ECF" w:rsidP="00795ECF">
            <w:pPr>
              <w:pStyle w:val="TableParagraph"/>
              <w:spacing w:before="0" w:line="276" w:lineRule="auto"/>
              <w:ind w:left="432" w:right="423"/>
              <w:jc w:val="center"/>
              <w:rPr>
                <w:color w:val="000000" w:themeColor="text1"/>
              </w:rPr>
            </w:pPr>
            <w:r w:rsidRPr="00971963">
              <w:rPr>
                <w:color w:val="000000" w:themeColor="text1"/>
              </w:rPr>
              <w:t>DIRECTOR(A) DEL PROYECTO</w:t>
            </w:r>
          </w:p>
        </w:tc>
        <w:tc>
          <w:tcPr>
            <w:tcW w:w="673" w:type="dxa"/>
          </w:tcPr>
          <w:p w14:paraId="15CEA040" w14:textId="77777777" w:rsidR="00795ECF" w:rsidRPr="00971963" w:rsidRDefault="00795ECF" w:rsidP="00795ECF">
            <w:pPr>
              <w:pStyle w:val="TableParagraph"/>
              <w:spacing w:before="0" w:line="276" w:lineRule="auto"/>
              <w:ind w:left="0"/>
              <w:rPr>
                <w:color w:val="000000" w:themeColor="text1"/>
              </w:rPr>
            </w:pPr>
          </w:p>
        </w:tc>
        <w:tc>
          <w:tcPr>
            <w:tcW w:w="4022" w:type="dxa"/>
            <w:tcBorders>
              <w:top w:val="single" w:sz="8" w:space="0" w:color="000000"/>
            </w:tcBorders>
          </w:tcPr>
          <w:p w14:paraId="50DAA23A" w14:textId="55255443" w:rsidR="00795ECF" w:rsidRPr="00971963" w:rsidRDefault="004A5ECA" w:rsidP="00795ECF">
            <w:pPr>
              <w:pStyle w:val="TableParagraph"/>
              <w:spacing w:before="6" w:line="276" w:lineRule="auto"/>
              <w:ind w:left="0"/>
              <w:rPr>
                <w:color w:val="000000" w:themeColor="text1"/>
              </w:rPr>
            </w:pPr>
            <w:r>
              <w:rPr>
                <w:b/>
                <w:sz w:val="24"/>
                <w:szCs w:val="24"/>
              </w:rPr>
              <w:t xml:space="preserve">  </w:t>
            </w:r>
            <w:r w:rsidRPr="006178A9">
              <w:rPr>
                <w:b/>
                <w:sz w:val="24"/>
                <w:szCs w:val="24"/>
              </w:rPr>
              <w:t>M</w:t>
            </w:r>
            <w:r w:rsidRPr="004A5ECA">
              <w:rPr>
                <w:b/>
                <w:color w:val="000000" w:themeColor="text1"/>
              </w:rPr>
              <w:t>yriam Guadalupe Peñafiel Aguilar</w:t>
            </w:r>
          </w:p>
          <w:p w14:paraId="6E8E6F79" w14:textId="594C11D4" w:rsidR="00795ECF" w:rsidRPr="00971963" w:rsidRDefault="004A5ECA" w:rsidP="004A5ECA">
            <w:pPr>
              <w:pStyle w:val="TableParagraph"/>
              <w:spacing w:before="0" w:line="276" w:lineRule="auto"/>
              <w:rPr>
                <w:color w:val="000000" w:themeColor="text1"/>
              </w:rPr>
            </w:pPr>
            <w:r>
              <w:rPr>
                <w:color w:val="000000" w:themeColor="text1"/>
              </w:rPr>
              <w:t xml:space="preserve">  </w:t>
            </w:r>
            <w:r w:rsidR="00795ECF" w:rsidRPr="00971963">
              <w:rPr>
                <w:color w:val="000000" w:themeColor="text1"/>
              </w:rPr>
              <w:t>CODIRECTOR(A) DEL PROYECTO</w:t>
            </w:r>
          </w:p>
        </w:tc>
      </w:tr>
    </w:tbl>
    <w:p w14:paraId="57C11F79" w14:textId="77777777" w:rsidR="00795ECF" w:rsidRPr="00971963" w:rsidRDefault="00795ECF" w:rsidP="00795ECF">
      <w:pPr>
        <w:jc w:val="center"/>
        <w:rPr>
          <w:b/>
          <w:color w:val="000000" w:themeColor="text1"/>
        </w:rPr>
      </w:pPr>
    </w:p>
    <w:p w14:paraId="26E1489D" w14:textId="77777777" w:rsidR="00B67AE7" w:rsidRPr="00971963" w:rsidRDefault="00B67AE7" w:rsidP="00795ECF">
      <w:pPr>
        <w:jc w:val="center"/>
        <w:rPr>
          <w:b/>
          <w:color w:val="000000" w:themeColor="text1"/>
        </w:rPr>
      </w:pPr>
    </w:p>
    <w:p w14:paraId="2BAB78D7" w14:textId="77777777" w:rsidR="00B67AE7" w:rsidRPr="00971963" w:rsidRDefault="00B67AE7" w:rsidP="00795ECF">
      <w:pPr>
        <w:jc w:val="center"/>
        <w:rPr>
          <w:b/>
          <w:color w:val="000000" w:themeColor="text1"/>
        </w:rPr>
      </w:pPr>
    </w:p>
    <w:p w14:paraId="6C47A6B8" w14:textId="77777777" w:rsidR="00B67AE7" w:rsidRPr="00971963" w:rsidRDefault="00B67AE7" w:rsidP="00795ECF">
      <w:pPr>
        <w:jc w:val="center"/>
        <w:rPr>
          <w:b/>
          <w:color w:val="000000" w:themeColor="text1"/>
        </w:rPr>
      </w:pPr>
    </w:p>
    <w:p w14:paraId="13D3E026" w14:textId="77777777" w:rsidR="00B67AE7" w:rsidRPr="00971963" w:rsidRDefault="00B67AE7" w:rsidP="00795ECF">
      <w:pPr>
        <w:jc w:val="center"/>
        <w:rPr>
          <w:b/>
          <w:color w:val="000000" w:themeColor="text1"/>
        </w:rPr>
      </w:pPr>
    </w:p>
    <w:p w14:paraId="424ADCA9" w14:textId="77777777" w:rsidR="00B67AE7" w:rsidRPr="00971963" w:rsidRDefault="00B67AE7" w:rsidP="00795ECF">
      <w:pPr>
        <w:jc w:val="center"/>
        <w:rPr>
          <w:b/>
          <w:color w:val="000000" w:themeColor="text1"/>
        </w:rPr>
      </w:pPr>
    </w:p>
    <w:p w14:paraId="4D00047A" w14:textId="77777777" w:rsidR="00B67AE7" w:rsidRPr="00971963" w:rsidRDefault="00B67AE7" w:rsidP="00795ECF">
      <w:pPr>
        <w:jc w:val="center"/>
        <w:rPr>
          <w:b/>
          <w:color w:val="000000" w:themeColor="text1"/>
        </w:rPr>
      </w:pPr>
    </w:p>
    <w:p w14:paraId="14B8A84C" w14:textId="77777777" w:rsidR="00B67AE7" w:rsidRPr="00971963" w:rsidRDefault="00B67AE7" w:rsidP="00795ECF">
      <w:pPr>
        <w:jc w:val="center"/>
        <w:rPr>
          <w:b/>
          <w:color w:val="000000" w:themeColor="text1"/>
        </w:rPr>
      </w:pPr>
    </w:p>
    <w:p w14:paraId="0B1D1546" w14:textId="77777777" w:rsidR="00B67AE7" w:rsidRPr="00971963" w:rsidRDefault="00B67AE7" w:rsidP="00795ECF">
      <w:pPr>
        <w:jc w:val="center"/>
        <w:rPr>
          <w:b/>
          <w:color w:val="000000" w:themeColor="text1"/>
        </w:rPr>
      </w:pPr>
    </w:p>
    <w:p w14:paraId="75C5D19A" w14:textId="77777777" w:rsidR="00B67AE7" w:rsidRPr="00971963" w:rsidRDefault="00B67AE7" w:rsidP="00795ECF">
      <w:pPr>
        <w:jc w:val="center"/>
        <w:rPr>
          <w:b/>
          <w:color w:val="000000" w:themeColor="text1"/>
        </w:rPr>
      </w:pPr>
    </w:p>
    <w:p w14:paraId="41070378" w14:textId="77777777" w:rsidR="00B67AE7" w:rsidRPr="00971963" w:rsidRDefault="00B67AE7" w:rsidP="00795ECF">
      <w:pPr>
        <w:jc w:val="center"/>
        <w:rPr>
          <w:b/>
          <w:color w:val="000000" w:themeColor="text1"/>
        </w:rPr>
      </w:pPr>
    </w:p>
    <w:p w14:paraId="451CFC9E" w14:textId="77777777" w:rsidR="00B67AE7" w:rsidRPr="00971963" w:rsidRDefault="00B67AE7" w:rsidP="00795ECF">
      <w:pPr>
        <w:jc w:val="center"/>
        <w:rPr>
          <w:b/>
          <w:color w:val="000000" w:themeColor="text1"/>
        </w:rPr>
      </w:pPr>
    </w:p>
    <w:p w14:paraId="04141411" w14:textId="77777777" w:rsidR="00B67AE7" w:rsidRPr="00971963" w:rsidRDefault="00B67AE7" w:rsidP="00795ECF">
      <w:pPr>
        <w:jc w:val="center"/>
        <w:rPr>
          <w:b/>
          <w:color w:val="000000" w:themeColor="text1"/>
        </w:rPr>
      </w:pPr>
    </w:p>
    <w:p w14:paraId="11527B6A" w14:textId="77777777" w:rsidR="00B67AE7" w:rsidRPr="00971963" w:rsidRDefault="00B67AE7" w:rsidP="00795ECF">
      <w:pPr>
        <w:jc w:val="center"/>
        <w:rPr>
          <w:b/>
          <w:color w:val="000000" w:themeColor="text1"/>
        </w:rPr>
      </w:pPr>
    </w:p>
    <w:p w14:paraId="24553D91" w14:textId="77777777" w:rsidR="00B67AE7" w:rsidRPr="00971963" w:rsidRDefault="00B67AE7" w:rsidP="00795ECF">
      <w:pPr>
        <w:jc w:val="center"/>
        <w:rPr>
          <w:b/>
          <w:color w:val="000000" w:themeColor="text1"/>
          <w:sz w:val="32"/>
          <w:szCs w:val="32"/>
        </w:rPr>
      </w:pPr>
      <w:r w:rsidRPr="00971963">
        <w:rPr>
          <w:b/>
          <w:color w:val="000000" w:themeColor="text1"/>
          <w:sz w:val="32"/>
          <w:szCs w:val="32"/>
        </w:rPr>
        <w:lastRenderedPageBreak/>
        <w:t>DECLARACIÓN</w:t>
      </w:r>
    </w:p>
    <w:p w14:paraId="7527B605" w14:textId="77777777" w:rsidR="00B67AE7" w:rsidRPr="00971963" w:rsidRDefault="00B67AE7" w:rsidP="00795ECF">
      <w:pPr>
        <w:jc w:val="center"/>
        <w:rPr>
          <w:b/>
          <w:color w:val="000000" w:themeColor="text1"/>
        </w:rPr>
      </w:pPr>
    </w:p>
    <w:p w14:paraId="0F7ECF90" w14:textId="5DB745FB" w:rsidR="00B67AE7" w:rsidRPr="00971963" w:rsidRDefault="00B67AE7" w:rsidP="00B67AE7">
      <w:pPr>
        <w:rPr>
          <w:rFonts w:cs="Arial"/>
          <w:color w:val="000000" w:themeColor="text1"/>
          <w:lang w:val="es-ES"/>
        </w:rPr>
      </w:pPr>
      <w:r w:rsidRPr="00971963">
        <w:rPr>
          <w:rFonts w:cs="Arial"/>
          <w:color w:val="000000" w:themeColor="text1"/>
          <w:lang w:val="es-ES"/>
        </w:rPr>
        <w:t>Nosotros</w:t>
      </w:r>
      <w:r w:rsidRPr="00FD5CC3">
        <w:rPr>
          <w:rFonts w:cs="Arial"/>
          <w:color w:val="AEAAAA" w:themeColor="background2" w:themeShade="BF"/>
          <w:lang w:val="es-ES"/>
        </w:rPr>
        <w:t xml:space="preserve"> </w:t>
      </w:r>
      <w:r w:rsidR="000D2BA7" w:rsidRPr="000D2BA7">
        <w:rPr>
          <w:rFonts w:cs="Arial"/>
          <w:lang w:val="es-ES"/>
        </w:rPr>
        <w:t xml:space="preserve">Agila Paladines Elvis Lenin </w:t>
      </w:r>
      <w:r w:rsidRPr="00971963">
        <w:rPr>
          <w:rFonts w:cs="Arial"/>
          <w:color w:val="000000" w:themeColor="text1"/>
          <w:lang w:val="es-ES"/>
        </w:rPr>
        <w:t xml:space="preserve">con CI: </w:t>
      </w:r>
      <w:r w:rsidR="000D2BA7">
        <w:rPr>
          <w:rFonts w:cs="Arial"/>
          <w:color w:val="000000" w:themeColor="text1"/>
          <w:lang w:val="es-ES"/>
        </w:rPr>
        <w:t>1725286338</w:t>
      </w:r>
      <w:r w:rsidRPr="00971963">
        <w:rPr>
          <w:rFonts w:cs="Arial"/>
          <w:color w:val="000000" w:themeColor="text1"/>
          <w:lang w:val="es-ES"/>
        </w:rPr>
        <w:t xml:space="preserve"> </w:t>
      </w:r>
      <w:r w:rsidR="00D65B70">
        <w:rPr>
          <w:rFonts w:cs="Arial"/>
          <w:lang w:val="es-ES"/>
        </w:rPr>
        <w:t>y Diaz Oscullo Yomara Isabel</w:t>
      </w:r>
      <w:r w:rsidRPr="00FD5CC3">
        <w:rPr>
          <w:rFonts w:cs="Arial"/>
          <w:color w:val="AEAAAA" w:themeColor="background2" w:themeShade="BF"/>
          <w:lang w:val="es-ES"/>
        </w:rPr>
        <w:t xml:space="preserve"> </w:t>
      </w:r>
      <w:r w:rsidR="00C755F5">
        <w:rPr>
          <w:rFonts w:cs="Arial"/>
          <w:lang w:val="es-ES"/>
        </w:rPr>
        <w:t>con CI:</w:t>
      </w:r>
      <w:r w:rsidR="000F7A38">
        <w:rPr>
          <w:rFonts w:cs="Arial"/>
          <w:lang w:val="es-ES"/>
        </w:rPr>
        <w:t xml:space="preserve"> 1724217771 </w:t>
      </w:r>
      <w:r w:rsidR="00B8373A" w:rsidRPr="00B8373A">
        <w:rPr>
          <w:rFonts w:cs="Arial"/>
          <w:lang w:val="es-ES"/>
        </w:rPr>
        <w:t>declaramos</w:t>
      </w:r>
      <w:r w:rsidR="00B8373A">
        <w:rPr>
          <w:rFonts w:cs="Arial"/>
          <w:color w:val="AEAAAA" w:themeColor="background2" w:themeShade="BF"/>
          <w:lang w:val="es-ES"/>
        </w:rPr>
        <w:t xml:space="preserve"> </w:t>
      </w:r>
      <w:r w:rsidRPr="00971963">
        <w:rPr>
          <w:rFonts w:cs="Arial"/>
          <w:color w:val="000000" w:themeColor="text1"/>
          <w:lang w:val="es-ES"/>
        </w:rPr>
        <w:t xml:space="preserve">bajo juramento que el trabajo aquí descrito es </w:t>
      </w:r>
      <w:r w:rsidR="00B900D4" w:rsidRPr="00A42E5B">
        <w:rPr>
          <w:rFonts w:cs="Arial"/>
          <w:lang w:val="es-ES"/>
        </w:rPr>
        <w:t>de</w:t>
      </w:r>
      <w:r w:rsidR="00A42E5B" w:rsidRPr="00A42E5B">
        <w:rPr>
          <w:rFonts w:cs="Arial"/>
          <w:lang w:val="es-ES"/>
        </w:rPr>
        <w:t xml:space="preserve"> nuestra</w:t>
      </w:r>
      <w:r w:rsidRPr="00A42E5B">
        <w:rPr>
          <w:rFonts w:cs="Arial"/>
          <w:lang w:val="es-ES"/>
        </w:rPr>
        <w:t xml:space="preserve"> </w:t>
      </w:r>
      <w:r w:rsidRPr="00971963">
        <w:rPr>
          <w:rFonts w:cs="Arial"/>
          <w:color w:val="000000" w:themeColor="text1"/>
          <w:lang w:val="es-ES"/>
        </w:rPr>
        <w:t>autoría; que no ha sido previamente presentado para ningún grado o calificación profesional; y que hemos consultado las referencias bibliográficas que se incluyen en este documento.</w:t>
      </w:r>
    </w:p>
    <w:p w14:paraId="0EED709A" w14:textId="215F5ED8" w:rsidR="00B67AE7" w:rsidRPr="00971963" w:rsidRDefault="00B67AE7" w:rsidP="00B67AE7">
      <w:pPr>
        <w:rPr>
          <w:rFonts w:cs="Arial"/>
          <w:color w:val="000000" w:themeColor="text1"/>
          <w:lang w:val="es-ES_tradnl"/>
        </w:rPr>
      </w:pPr>
      <w:r w:rsidRPr="00971963">
        <w:rPr>
          <w:rFonts w:cs="Arial"/>
          <w:color w:val="000000" w:themeColor="text1"/>
          <w:lang w:val="es-ES_tradnl"/>
        </w:rPr>
        <w:t xml:space="preserve">Sin prejuicio de los derechos reconocidos en el primer párrafo del artículo 144 del Código Orgánico de la Economía Social de los Conocimientos, Creatividad e Innovación – COESC-, </w:t>
      </w:r>
      <w:r w:rsidR="005A21F3" w:rsidRPr="005A21F3">
        <w:rPr>
          <w:rFonts w:cs="Arial"/>
          <w:lang w:val="es-ES_tradnl"/>
        </w:rPr>
        <w:t>somos</w:t>
      </w:r>
      <w:r w:rsidRPr="00FD5CC3">
        <w:rPr>
          <w:rFonts w:cs="Arial"/>
          <w:color w:val="AEAAAA" w:themeColor="background2" w:themeShade="BF"/>
          <w:lang w:val="es-ES_tradnl"/>
        </w:rPr>
        <w:t xml:space="preserve"> </w:t>
      </w:r>
      <w:r w:rsidRPr="005A21F3">
        <w:rPr>
          <w:rFonts w:cs="Arial"/>
          <w:lang w:val="es-ES_tradnl"/>
        </w:rPr>
        <w:t>titulares</w:t>
      </w:r>
      <w:r w:rsidRPr="00FD5CC3">
        <w:rPr>
          <w:rFonts w:cs="Arial"/>
          <w:color w:val="AEAAAA" w:themeColor="background2" w:themeShade="BF"/>
          <w:lang w:val="es-ES_tradnl"/>
        </w:rPr>
        <w:t xml:space="preserve"> </w:t>
      </w:r>
      <w:r w:rsidRPr="00971963">
        <w:rPr>
          <w:rFonts w:cs="Arial"/>
          <w:color w:val="000000" w:themeColor="text1"/>
          <w:lang w:val="es-ES_tradnl"/>
        </w:rPr>
        <w:t xml:space="preserve">de la obra en mención y </w:t>
      </w:r>
      <w:r w:rsidR="005A21F3" w:rsidRPr="005A21F3">
        <w:rPr>
          <w:rFonts w:cs="Arial"/>
          <w:lang w:val="es-ES_tradnl"/>
        </w:rPr>
        <w:t>otorgamos</w:t>
      </w:r>
      <w:r w:rsidR="005A21F3">
        <w:rPr>
          <w:rFonts w:cs="Arial"/>
          <w:color w:val="AEAAAA" w:themeColor="background2" w:themeShade="BF"/>
          <w:lang w:val="es-ES_tradnl"/>
        </w:rPr>
        <w:t xml:space="preserve"> </w:t>
      </w:r>
      <w:r w:rsidRPr="00971963">
        <w:rPr>
          <w:rFonts w:cs="Arial"/>
          <w:color w:val="000000" w:themeColor="text1"/>
          <w:lang w:val="es-ES_tradnl"/>
        </w:rPr>
        <w:t>una licencia gratuita, intransferible y no exclusiva de uso con fines académicos a la Escuela Politécnica Nacional.</w:t>
      </w:r>
    </w:p>
    <w:p w14:paraId="46057AA5" w14:textId="0C7748DC" w:rsidR="00B67AE7" w:rsidRPr="00B67AE7" w:rsidRDefault="00211FB3" w:rsidP="00B67AE7">
      <w:pPr>
        <w:rPr>
          <w:rFonts w:cs="Arial"/>
          <w:lang w:val="es-ES_tradnl"/>
        </w:rPr>
      </w:pPr>
      <w:r w:rsidRPr="00211FB3">
        <w:rPr>
          <w:rFonts w:cs="Arial"/>
          <w:lang w:val="es-ES_tradnl"/>
        </w:rPr>
        <w:t>Entregamos</w:t>
      </w:r>
      <w:r>
        <w:rPr>
          <w:rFonts w:cs="Arial"/>
          <w:color w:val="AEAAAA" w:themeColor="background2" w:themeShade="BF"/>
          <w:lang w:val="es-ES_tradnl"/>
        </w:rPr>
        <w:t xml:space="preserve"> </w:t>
      </w:r>
      <w:r w:rsidR="00B67AE7" w:rsidRPr="00971963">
        <w:rPr>
          <w:rFonts w:cs="Arial"/>
          <w:color w:val="000000" w:themeColor="text1"/>
          <w:lang w:val="es-ES_tradnl"/>
        </w:rPr>
        <w:t xml:space="preserve">toda la información técnica pertinente, en caso de que hubiese una explotación comercial de la obra por parte de </w:t>
      </w:r>
      <w:r w:rsidR="00B67AE7" w:rsidRPr="00B67AE7">
        <w:rPr>
          <w:rFonts w:cs="Arial"/>
          <w:lang w:val="es-ES_tradnl"/>
        </w:rPr>
        <w:t>la EPN, se negociará los porcentajes de los beneficios conforme lo establece la normativa nacional vigente.</w:t>
      </w:r>
    </w:p>
    <w:p w14:paraId="5B3ED658" w14:textId="77777777" w:rsidR="00B67AE7" w:rsidRDefault="00B67AE7" w:rsidP="00795ECF">
      <w:pPr>
        <w:jc w:val="center"/>
        <w:rPr>
          <w:b/>
        </w:rPr>
      </w:pPr>
    </w:p>
    <w:p w14:paraId="14B1D5F9" w14:textId="77777777" w:rsidR="00B67AE7" w:rsidRDefault="00B67AE7" w:rsidP="00795ECF">
      <w:pPr>
        <w:jc w:val="center"/>
        <w:rPr>
          <w:b/>
        </w:rPr>
      </w:pPr>
    </w:p>
    <w:p w14:paraId="056A696F" w14:textId="77777777" w:rsidR="00B67AE7" w:rsidRDefault="00B67AE7" w:rsidP="00795ECF">
      <w:pPr>
        <w:jc w:val="center"/>
        <w:rPr>
          <w:b/>
        </w:rPr>
      </w:pPr>
    </w:p>
    <w:p w14:paraId="5E5B6EBC" w14:textId="77777777" w:rsidR="00B67AE7" w:rsidRDefault="00B67AE7" w:rsidP="00795ECF">
      <w:pPr>
        <w:jc w:val="center"/>
        <w:rPr>
          <w:b/>
        </w:rPr>
      </w:pPr>
    </w:p>
    <w:p w14:paraId="74B410F7" w14:textId="77777777" w:rsidR="00B67AE7" w:rsidRDefault="00B67AE7" w:rsidP="00795ECF">
      <w:pPr>
        <w:jc w:val="center"/>
        <w:rPr>
          <w:b/>
        </w:rPr>
      </w:pPr>
    </w:p>
    <w:p w14:paraId="3AFBB86F" w14:textId="77777777" w:rsidR="00B67AE7" w:rsidRDefault="00B67AE7" w:rsidP="00795ECF">
      <w:pPr>
        <w:jc w:val="center"/>
        <w:rPr>
          <w:b/>
        </w:rPr>
      </w:pPr>
    </w:p>
    <w:p w14:paraId="65DF58F5" w14:textId="77777777" w:rsidR="00B67AE7" w:rsidRDefault="00B67AE7" w:rsidP="00795ECF">
      <w:pPr>
        <w:jc w:val="center"/>
        <w:rPr>
          <w:b/>
        </w:rPr>
      </w:pPr>
    </w:p>
    <w:p w14:paraId="446498A7" w14:textId="77777777" w:rsidR="00B67AE7" w:rsidRDefault="00B67AE7" w:rsidP="00795ECF">
      <w:pPr>
        <w:jc w:val="center"/>
        <w:rPr>
          <w:b/>
        </w:rPr>
      </w:pPr>
    </w:p>
    <w:p w14:paraId="62411CDA" w14:textId="77777777" w:rsidR="00B67AE7" w:rsidRDefault="00B67AE7" w:rsidP="00795ECF">
      <w:pPr>
        <w:jc w:val="center"/>
        <w:rPr>
          <w:b/>
        </w:rPr>
      </w:pPr>
    </w:p>
    <w:p w14:paraId="76FCBD65" w14:textId="77777777" w:rsidR="00B67AE7" w:rsidRDefault="00B67AE7" w:rsidP="00795ECF">
      <w:pPr>
        <w:jc w:val="center"/>
        <w:rPr>
          <w:b/>
        </w:rPr>
      </w:pPr>
    </w:p>
    <w:p w14:paraId="58FAC29A" w14:textId="77777777" w:rsidR="00B67AE7" w:rsidRDefault="00B67AE7" w:rsidP="00795ECF">
      <w:pPr>
        <w:jc w:val="center"/>
        <w:rPr>
          <w:b/>
        </w:rPr>
      </w:pPr>
    </w:p>
    <w:p w14:paraId="270871FA" w14:textId="77777777" w:rsidR="00B67AE7" w:rsidRDefault="00B67AE7" w:rsidP="00795ECF">
      <w:pPr>
        <w:jc w:val="center"/>
        <w:rPr>
          <w:b/>
        </w:rPr>
      </w:pPr>
    </w:p>
    <w:p w14:paraId="0A094A1B" w14:textId="77777777" w:rsidR="00B67AE7" w:rsidRDefault="00B67AE7" w:rsidP="00795ECF">
      <w:pPr>
        <w:jc w:val="center"/>
        <w:rPr>
          <w:b/>
        </w:rPr>
      </w:pPr>
    </w:p>
    <w:p w14:paraId="5159AAEA" w14:textId="77777777" w:rsidR="004150C7" w:rsidRDefault="004150C7" w:rsidP="00B67AE7">
      <w:pPr>
        <w:jc w:val="center"/>
        <w:rPr>
          <w:b/>
          <w:sz w:val="32"/>
          <w:szCs w:val="32"/>
        </w:rPr>
      </w:pPr>
    </w:p>
    <w:p w14:paraId="216CAFD3" w14:textId="77777777" w:rsidR="00B67AE7" w:rsidRPr="00B67AE7" w:rsidRDefault="00B67AE7" w:rsidP="00B67AE7">
      <w:pPr>
        <w:jc w:val="center"/>
        <w:rPr>
          <w:b/>
          <w:sz w:val="32"/>
          <w:szCs w:val="32"/>
        </w:rPr>
      </w:pPr>
      <w:r w:rsidRPr="00B67AE7">
        <w:rPr>
          <w:b/>
          <w:sz w:val="32"/>
          <w:szCs w:val="32"/>
        </w:rPr>
        <w:t>DEDICATORIA (</w:t>
      </w:r>
      <w:r w:rsidRPr="00FD5CC3">
        <w:rPr>
          <w:b/>
          <w:color w:val="AEAAAA" w:themeColor="background2" w:themeShade="BF"/>
          <w:sz w:val="32"/>
          <w:szCs w:val="32"/>
        </w:rPr>
        <w:t>OPCIONAL</w:t>
      </w:r>
      <w:r w:rsidRPr="00B67AE7">
        <w:rPr>
          <w:b/>
          <w:sz w:val="32"/>
          <w:szCs w:val="32"/>
        </w:rPr>
        <w:t>)</w:t>
      </w:r>
    </w:p>
    <w:p w14:paraId="61A1E61A" w14:textId="77777777" w:rsidR="00B67AE7" w:rsidRDefault="00B67AE7" w:rsidP="00B67AE7"/>
    <w:p w14:paraId="1B0552FB" w14:textId="77777777" w:rsidR="00B67AE7" w:rsidRDefault="00B67AE7" w:rsidP="00B67AE7">
      <w:r>
        <w:t>Dedicatoria de estudiante 1</w:t>
      </w:r>
    </w:p>
    <w:p w14:paraId="364D315D" w14:textId="77777777" w:rsidR="00B67AE7" w:rsidRDefault="00B67AE7" w:rsidP="00B67AE7">
      <w:pPr>
        <w:jc w:val="center"/>
        <w:rPr>
          <w:b/>
          <w:sz w:val="32"/>
          <w:szCs w:val="32"/>
        </w:rPr>
      </w:pPr>
    </w:p>
    <w:p w14:paraId="4A6B8FE1" w14:textId="77777777" w:rsidR="00B67AE7" w:rsidRDefault="00B67AE7" w:rsidP="00B67AE7">
      <w:pPr>
        <w:jc w:val="center"/>
        <w:rPr>
          <w:b/>
          <w:sz w:val="32"/>
          <w:szCs w:val="32"/>
        </w:rPr>
      </w:pPr>
    </w:p>
    <w:p w14:paraId="1B7B9570" w14:textId="77777777" w:rsidR="00B67AE7" w:rsidRDefault="00B67AE7" w:rsidP="00B67AE7">
      <w:pPr>
        <w:jc w:val="center"/>
        <w:rPr>
          <w:b/>
          <w:sz w:val="32"/>
          <w:szCs w:val="32"/>
        </w:rPr>
      </w:pPr>
    </w:p>
    <w:p w14:paraId="6F20B656" w14:textId="77777777" w:rsidR="00B67AE7" w:rsidRDefault="00B67AE7" w:rsidP="00B67AE7">
      <w:pPr>
        <w:jc w:val="center"/>
        <w:rPr>
          <w:b/>
          <w:sz w:val="32"/>
          <w:szCs w:val="32"/>
        </w:rPr>
      </w:pPr>
    </w:p>
    <w:p w14:paraId="54FFFA7A" w14:textId="77777777" w:rsidR="00B67AE7" w:rsidRDefault="00B67AE7" w:rsidP="00B67AE7">
      <w:pPr>
        <w:jc w:val="center"/>
        <w:rPr>
          <w:b/>
          <w:sz w:val="32"/>
          <w:szCs w:val="32"/>
        </w:rPr>
      </w:pPr>
    </w:p>
    <w:p w14:paraId="7B38F043" w14:textId="77777777" w:rsidR="00B67AE7" w:rsidRDefault="00B67AE7" w:rsidP="00B67AE7">
      <w:pPr>
        <w:jc w:val="center"/>
        <w:rPr>
          <w:b/>
          <w:sz w:val="32"/>
          <w:szCs w:val="32"/>
        </w:rPr>
      </w:pPr>
    </w:p>
    <w:p w14:paraId="5266214A" w14:textId="77777777" w:rsidR="00B67AE7" w:rsidRDefault="00B67AE7" w:rsidP="00B67AE7">
      <w:pPr>
        <w:jc w:val="center"/>
        <w:rPr>
          <w:b/>
          <w:sz w:val="32"/>
          <w:szCs w:val="32"/>
        </w:rPr>
      </w:pPr>
    </w:p>
    <w:p w14:paraId="331803E7" w14:textId="77777777" w:rsidR="00B67AE7" w:rsidRDefault="00B67AE7" w:rsidP="00B67AE7">
      <w:pPr>
        <w:jc w:val="center"/>
        <w:rPr>
          <w:b/>
          <w:sz w:val="32"/>
          <w:szCs w:val="32"/>
        </w:rPr>
      </w:pPr>
    </w:p>
    <w:p w14:paraId="3B5A7D99" w14:textId="77777777" w:rsidR="00B67AE7" w:rsidRDefault="00B67AE7" w:rsidP="00B67AE7">
      <w:pPr>
        <w:jc w:val="center"/>
        <w:rPr>
          <w:b/>
          <w:sz w:val="32"/>
          <w:szCs w:val="32"/>
        </w:rPr>
      </w:pPr>
    </w:p>
    <w:p w14:paraId="199137C4" w14:textId="77777777" w:rsidR="00B67AE7" w:rsidRDefault="00B67AE7" w:rsidP="00B67AE7">
      <w:pPr>
        <w:jc w:val="center"/>
        <w:rPr>
          <w:b/>
          <w:sz w:val="32"/>
          <w:szCs w:val="32"/>
        </w:rPr>
      </w:pPr>
    </w:p>
    <w:p w14:paraId="7315243B" w14:textId="77777777" w:rsidR="00B67AE7" w:rsidRDefault="00B67AE7" w:rsidP="00B67AE7">
      <w:pPr>
        <w:jc w:val="center"/>
        <w:rPr>
          <w:b/>
          <w:sz w:val="32"/>
          <w:szCs w:val="32"/>
        </w:rPr>
      </w:pPr>
    </w:p>
    <w:p w14:paraId="0D1BD6F6" w14:textId="77777777" w:rsidR="00B67AE7" w:rsidRDefault="00B67AE7" w:rsidP="00B67AE7">
      <w:pPr>
        <w:jc w:val="center"/>
        <w:rPr>
          <w:b/>
          <w:sz w:val="32"/>
          <w:szCs w:val="32"/>
        </w:rPr>
      </w:pPr>
    </w:p>
    <w:p w14:paraId="001241A9" w14:textId="77777777" w:rsidR="00B67AE7" w:rsidRDefault="00B67AE7" w:rsidP="00B67AE7">
      <w:pPr>
        <w:jc w:val="center"/>
        <w:rPr>
          <w:b/>
          <w:sz w:val="32"/>
          <w:szCs w:val="32"/>
        </w:rPr>
      </w:pPr>
    </w:p>
    <w:p w14:paraId="576D9CE7" w14:textId="77777777" w:rsidR="00B67AE7" w:rsidRDefault="00B67AE7" w:rsidP="00B67AE7">
      <w:pPr>
        <w:jc w:val="center"/>
        <w:rPr>
          <w:b/>
          <w:sz w:val="32"/>
          <w:szCs w:val="32"/>
        </w:rPr>
      </w:pPr>
    </w:p>
    <w:p w14:paraId="23291FB7" w14:textId="77777777" w:rsidR="00B67AE7" w:rsidRDefault="00B67AE7" w:rsidP="00B67AE7">
      <w:pPr>
        <w:jc w:val="center"/>
        <w:rPr>
          <w:b/>
          <w:sz w:val="32"/>
          <w:szCs w:val="32"/>
        </w:rPr>
      </w:pPr>
    </w:p>
    <w:p w14:paraId="7BB26FC4" w14:textId="77777777" w:rsidR="00B67AE7" w:rsidRDefault="00B67AE7" w:rsidP="00B67AE7">
      <w:pPr>
        <w:jc w:val="center"/>
        <w:rPr>
          <w:b/>
          <w:sz w:val="32"/>
          <w:szCs w:val="32"/>
        </w:rPr>
      </w:pPr>
    </w:p>
    <w:p w14:paraId="0776AC91" w14:textId="77777777" w:rsidR="00B67AE7" w:rsidRDefault="00B67AE7" w:rsidP="00B67AE7">
      <w:pPr>
        <w:jc w:val="center"/>
        <w:rPr>
          <w:b/>
          <w:sz w:val="32"/>
          <w:szCs w:val="32"/>
        </w:rPr>
      </w:pPr>
    </w:p>
    <w:p w14:paraId="6EC6DB9D" w14:textId="77777777" w:rsidR="00B67AE7" w:rsidRPr="00B67AE7" w:rsidRDefault="00B67AE7" w:rsidP="00B67AE7">
      <w:pPr>
        <w:jc w:val="center"/>
        <w:rPr>
          <w:b/>
          <w:sz w:val="32"/>
          <w:szCs w:val="32"/>
        </w:rPr>
      </w:pPr>
      <w:r w:rsidRPr="00B67AE7">
        <w:rPr>
          <w:b/>
          <w:sz w:val="32"/>
          <w:szCs w:val="32"/>
        </w:rPr>
        <w:t>AGRADECIMIENTO (</w:t>
      </w:r>
      <w:r w:rsidRPr="00FD5CC3">
        <w:rPr>
          <w:b/>
          <w:color w:val="AEAAAA" w:themeColor="background2" w:themeShade="BF"/>
          <w:sz w:val="32"/>
          <w:szCs w:val="32"/>
        </w:rPr>
        <w:t>OPCIONAL</w:t>
      </w:r>
      <w:r w:rsidRPr="00B67AE7">
        <w:rPr>
          <w:b/>
          <w:sz w:val="32"/>
          <w:szCs w:val="32"/>
        </w:rPr>
        <w:t>)</w:t>
      </w:r>
    </w:p>
    <w:p w14:paraId="5DE404ED" w14:textId="77777777" w:rsidR="00795ECF" w:rsidRDefault="00795ECF" w:rsidP="00B67AE7"/>
    <w:p w14:paraId="0F9DF1B6" w14:textId="77777777" w:rsidR="00B67AE7" w:rsidRDefault="00B67AE7" w:rsidP="00B67AE7">
      <w:r>
        <w:t>Agradecimiento de estudiante 1</w:t>
      </w:r>
    </w:p>
    <w:p w14:paraId="394E7F07" w14:textId="77777777" w:rsidR="00B67AE7" w:rsidRDefault="00B67AE7" w:rsidP="00B67AE7"/>
    <w:p w14:paraId="136BF3F5" w14:textId="77777777" w:rsidR="00B67AE7" w:rsidRDefault="00B67AE7" w:rsidP="00B67AE7"/>
    <w:p w14:paraId="2F7AAB43" w14:textId="77777777" w:rsidR="00B67AE7" w:rsidRDefault="00B67AE7" w:rsidP="00B67AE7">
      <w:pPr>
        <w:jc w:val="center"/>
        <w:rPr>
          <w:b/>
          <w:sz w:val="32"/>
          <w:szCs w:val="32"/>
        </w:rPr>
      </w:pPr>
    </w:p>
    <w:p w14:paraId="1008F818" w14:textId="77777777" w:rsidR="00B67AE7" w:rsidRDefault="00B67AE7" w:rsidP="00B67AE7">
      <w:pPr>
        <w:jc w:val="center"/>
        <w:rPr>
          <w:b/>
          <w:sz w:val="32"/>
          <w:szCs w:val="32"/>
        </w:rPr>
      </w:pPr>
    </w:p>
    <w:p w14:paraId="43226086" w14:textId="77777777" w:rsidR="00B67AE7" w:rsidRDefault="00B67AE7" w:rsidP="00B67AE7">
      <w:pPr>
        <w:jc w:val="center"/>
        <w:rPr>
          <w:b/>
          <w:sz w:val="32"/>
          <w:szCs w:val="32"/>
        </w:rPr>
      </w:pPr>
    </w:p>
    <w:p w14:paraId="18DDCA2D" w14:textId="77777777" w:rsidR="00B67AE7" w:rsidRDefault="00B67AE7" w:rsidP="00B67AE7">
      <w:pPr>
        <w:jc w:val="center"/>
        <w:rPr>
          <w:b/>
          <w:sz w:val="32"/>
          <w:szCs w:val="32"/>
        </w:rPr>
      </w:pPr>
    </w:p>
    <w:p w14:paraId="0FA1DD7E" w14:textId="77777777" w:rsidR="00B67AE7" w:rsidRDefault="00B67AE7" w:rsidP="00B67AE7">
      <w:pPr>
        <w:jc w:val="center"/>
        <w:rPr>
          <w:b/>
          <w:sz w:val="32"/>
          <w:szCs w:val="32"/>
        </w:rPr>
      </w:pPr>
    </w:p>
    <w:p w14:paraId="4FBAE6A4" w14:textId="77777777" w:rsidR="00B67AE7" w:rsidRDefault="00B67AE7" w:rsidP="00B67AE7">
      <w:pPr>
        <w:jc w:val="center"/>
        <w:rPr>
          <w:b/>
          <w:sz w:val="32"/>
          <w:szCs w:val="32"/>
        </w:rPr>
      </w:pPr>
    </w:p>
    <w:p w14:paraId="502F0070" w14:textId="77777777" w:rsidR="00B67AE7" w:rsidRDefault="00B67AE7" w:rsidP="00B67AE7">
      <w:pPr>
        <w:jc w:val="center"/>
        <w:rPr>
          <w:b/>
          <w:sz w:val="32"/>
          <w:szCs w:val="32"/>
        </w:rPr>
      </w:pPr>
    </w:p>
    <w:p w14:paraId="3630A0E1" w14:textId="77777777" w:rsidR="00B67AE7" w:rsidRDefault="00B67AE7" w:rsidP="00B67AE7">
      <w:pPr>
        <w:jc w:val="center"/>
        <w:rPr>
          <w:b/>
          <w:sz w:val="32"/>
          <w:szCs w:val="32"/>
        </w:rPr>
      </w:pPr>
    </w:p>
    <w:p w14:paraId="0298A990" w14:textId="77777777" w:rsidR="00B67AE7" w:rsidRDefault="00B67AE7" w:rsidP="00B67AE7">
      <w:pPr>
        <w:jc w:val="center"/>
        <w:rPr>
          <w:b/>
          <w:sz w:val="32"/>
          <w:szCs w:val="32"/>
        </w:rPr>
      </w:pPr>
    </w:p>
    <w:p w14:paraId="35ADBA47" w14:textId="77777777" w:rsidR="00B67AE7" w:rsidRDefault="00B67AE7" w:rsidP="00B67AE7">
      <w:pPr>
        <w:jc w:val="center"/>
        <w:rPr>
          <w:b/>
          <w:sz w:val="32"/>
          <w:szCs w:val="32"/>
        </w:rPr>
      </w:pPr>
    </w:p>
    <w:p w14:paraId="64CFFBC7" w14:textId="77777777" w:rsidR="00B67AE7" w:rsidRDefault="00B67AE7" w:rsidP="00B67AE7">
      <w:pPr>
        <w:jc w:val="center"/>
        <w:rPr>
          <w:b/>
          <w:sz w:val="32"/>
          <w:szCs w:val="32"/>
        </w:rPr>
      </w:pPr>
    </w:p>
    <w:p w14:paraId="19FAE4CD" w14:textId="77777777" w:rsidR="00B67AE7" w:rsidRDefault="00B67AE7" w:rsidP="00B67AE7">
      <w:pPr>
        <w:jc w:val="center"/>
        <w:rPr>
          <w:b/>
          <w:sz w:val="32"/>
          <w:szCs w:val="32"/>
        </w:rPr>
      </w:pPr>
    </w:p>
    <w:p w14:paraId="49284857" w14:textId="77777777" w:rsidR="00B67AE7" w:rsidRDefault="00B67AE7" w:rsidP="00B67AE7">
      <w:pPr>
        <w:jc w:val="center"/>
        <w:rPr>
          <w:b/>
          <w:sz w:val="32"/>
          <w:szCs w:val="32"/>
        </w:rPr>
      </w:pPr>
    </w:p>
    <w:p w14:paraId="296C1077" w14:textId="77777777" w:rsidR="00B67AE7" w:rsidRDefault="00B67AE7" w:rsidP="00B67AE7">
      <w:pPr>
        <w:jc w:val="center"/>
        <w:rPr>
          <w:b/>
          <w:sz w:val="32"/>
          <w:szCs w:val="32"/>
        </w:rPr>
      </w:pPr>
    </w:p>
    <w:p w14:paraId="31C07D6C" w14:textId="77777777" w:rsidR="00B67AE7" w:rsidRDefault="00B67AE7" w:rsidP="00B67AE7">
      <w:pPr>
        <w:jc w:val="center"/>
        <w:rPr>
          <w:b/>
          <w:sz w:val="32"/>
          <w:szCs w:val="32"/>
        </w:rPr>
      </w:pPr>
    </w:p>
    <w:p w14:paraId="40986A0E" w14:textId="77777777" w:rsidR="00B67AE7" w:rsidRPr="00B67AE7" w:rsidRDefault="00B67AE7" w:rsidP="00B67AE7">
      <w:pPr>
        <w:jc w:val="center"/>
        <w:rPr>
          <w:b/>
          <w:sz w:val="32"/>
          <w:szCs w:val="32"/>
        </w:rPr>
      </w:pPr>
      <w:r w:rsidRPr="00B67AE7">
        <w:rPr>
          <w:b/>
          <w:sz w:val="32"/>
          <w:szCs w:val="32"/>
        </w:rPr>
        <w:t>DEDICATORIA (</w:t>
      </w:r>
      <w:r w:rsidRPr="00FD5CC3">
        <w:rPr>
          <w:b/>
          <w:color w:val="AEAAAA" w:themeColor="background2" w:themeShade="BF"/>
          <w:sz w:val="32"/>
          <w:szCs w:val="32"/>
        </w:rPr>
        <w:t>OPCIONAL</w:t>
      </w:r>
      <w:r w:rsidRPr="00B67AE7">
        <w:rPr>
          <w:b/>
          <w:sz w:val="32"/>
          <w:szCs w:val="32"/>
        </w:rPr>
        <w:t>)</w:t>
      </w:r>
    </w:p>
    <w:p w14:paraId="3229826A" w14:textId="77777777" w:rsidR="00B67AE7" w:rsidRDefault="00B67AE7" w:rsidP="00B67AE7"/>
    <w:p w14:paraId="7D7CE27D" w14:textId="77777777" w:rsidR="00B67AE7" w:rsidRDefault="00B67AE7" w:rsidP="00B67AE7">
      <w:r>
        <w:t>Dedicatoria de estudiante 2</w:t>
      </w:r>
    </w:p>
    <w:p w14:paraId="3B09C847" w14:textId="77777777" w:rsidR="00B67AE7" w:rsidRDefault="00B67AE7" w:rsidP="00B67AE7">
      <w:pPr>
        <w:jc w:val="center"/>
        <w:rPr>
          <w:b/>
          <w:sz w:val="32"/>
          <w:szCs w:val="32"/>
        </w:rPr>
      </w:pPr>
    </w:p>
    <w:p w14:paraId="015510CE" w14:textId="77777777" w:rsidR="00B67AE7" w:rsidRDefault="00B67AE7" w:rsidP="00B67AE7">
      <w:pPr>
        <w:jc w:val="center"/>
        <w:rPr>
          <w:b/>
          <w:sz w:val="32"/>
          <w:szCs w:val="32"/>
        </w:rPr>
      </w:pPr>
    </w:p>
    <w:p w14:paraId="37726D7A" w14:textId="77777777" w:rsidR="00B67AE7" w:rsidRDefault="00B67AE7" w:rsidP="00B67AE7">
      <w:pPr>
        <w:jc w:val="center"/>
        <w:rPr>
          <w:b/>
          <w:sz w:val="32"/>
          <w:szCs w:val="32"/>
        </w:rPr>
      </w:pPr>
    </w:p>
    <w:p w14:paraId="3BDEB577" w14:textId="77777777" w:rsidR="00B67AE7" w:rsidRDefault="00B67AE7" w:rsidP="00B67AE7">
      <w:pPr>
        <w:jc w:val="center"/>
        <w:rPr>
          <w:b/>
          <w:sz w:val="32"/>
          <w:szCs w:val="32"/>
        </w:rPr>
      </w:pPr>
    </w:p>
    <w:p w14:paraId="69E47ADB" w14:textId="77777777" w:rsidR="00B67AE7" w:rsidRDefault="00B67AE7" w:rsidP="00B67AE7">
      <w:pPr>
        <w:jc w:val="center"/>
        <w:rPr>
          <w:b/>
          <w:sz w:val="32"/>
          <w:szCs w:val="32"/>
        </w:rPr>
      </w:pPr>
    </w:p>
    <w:p w14:paraId="7D4A2196" w14:textId="77777777" w:rsidR="00B67AE7" w:rsidRDefault="00B67AE7" w:rsidP="00B67AE7">
      <w:pPr>
        <w:jc w:val="center"/>
        <w:rPr>
          <w:b/>
          <w:sz w:val="32"/>
          <w:szCs w:val="32"/>
        </w:rPr>
      </w:pPr>
    </w:p>
    <w:p w14:paraId="1FF76544" w14:textId="77777777" w:rsidR="00B67AE7" w:rsidRDefault="00B67AE7" w:rsidP="00B67AE7">
      <w:pPr>
        <w:jc w:val="center"/>
        <w:rPr>
          <w:b/>
          <w:sz w:val="32"/>
          <w:szCs w:val="32"/>
        </w:rPr>
      </w:pPr>
    </w:p>
    <w:p w14:paraId="70F49939" w14:textId="77777777" w:rsidR="00B67AE7" w:rsidRDefault="00B67AE7" w:rsidP="00B67AE7">
      <w:pPr>
        <w:jc w:val="center"/>
        <w:rPr>
          <w:b/>
          <w:sz w:val="32"/>
          <w:szCs w:val="32"/>
        </w:rPr>
      </w:pPr>
    </w:p>
    <w:p w14:paraId="72A71065" w14:textId="77777777" w:rsidR="00B67AE7" w:rsidRDefault="00B67AE7" w:rsidP="00B67AE7">
      <w:pPr>
        <w:jc w:val="center"/>
        <w:rPr>
          <w:b/>
          <w:sz w:val="32"/>
          <w:szCs w:val="32"/>
        </w:rPr>
      </w:pPr>
    </w:p>
    <w:p w14:paraId="0E2CFA17" w14:textId="77777777" w:rsidR="00B67AE7" w:rsidRDefault="00B67AE7" w:rsidP="00B67AE7">
      <w:pPr>
        <w:jc w:val="center"/>
        <w:rPr>
          <w:b/>
          <w:sz w:val="32"/>
          <w:szCs w:val="32"/>
        </w:rPr>
      </w:pPr>
    </w:p>
    <w:p w14:paraId="6E830085" w14:textId="77777777" w:rsidR="00B67AE7" w:rsidRDefault="00B67AE7" w:rsidP="00B67AE7">
      <w:pPr>
        <w:jc w:val="center"/>
        <w:rPr>
          <w:b/>
          <w:sz w:val="32"/>
          <w:szCs w:val="32"/>
        </w:rPr>
      </w:pPr>
    </w:p>
    <w:p w14:paraId="32B7E90D" w14:textId="77777777" w:rsidR="00B67AE7" w:rsidRDefault="00B67AE7" w:rsidP="00B67AE7">
      <w:pPr>
        <w:jc w:val="center"/>
        <w:rPr>
          <w:b/>
          <w:sz w:val="32"/>
          <w:szCs w:val="32"/>
        </w:rPr>
      </w:pPr>
    </w:p>
    <w:p w14:paraId="54745F94" w14:textId="77777777" w:rsidR="00B67AE7" w:rsidRDefault="00B67AE7" w:rsidP="00B67AE7">
      <w:pPr>
        <w:jc w:val="center"/>
        <w:rPr>
          <w:b/>
          <w:sz w:val="32"/>
          <w:szCs w:val="32"/>
        </w:rPr>
      </w:pPr>
    </w:p>
    <w:p w14:paraId="0F839207" w14:textId="77777777" w:rsidR="00B67AE7" w:rsidRDefault="00B67AE7" w:rsidP="00B67AE7">
      <w:pPr>
        <w:jc w:val="center"/>
        <w:rPr>
          <w:b/>
          <w:sz w:val="32"/>
          <w:szCs w:val="32"/>
        </w:rPr>
      </w:pPr>
    </w:p>
    <w:p w14:paraId="4585C12D" w14:textId="77777777" w:rsidR="00B67AE7" w:rsidRDefault="00B67AE7" w:rsidP="00B67AE7">
      <w:pPr>
        <w:jc w:val="center"/>
        <w:rPr>
          <w:b/>
          <w:sz w:val="32"/>
          <w:szCs w:val="32"/>
        </w:rPr>
      </w:pPr>
    </w:p>
    <w:p w14:paraId="3750C2C0" w14:textId="77777777" w:rsidR="00B67AE7" w:rsidRDefault="00B67AE7" w:rsidP="00B67AE7">
      <w:pPr>
        <w:jc w:val="center"/>
        <w:rPr>
          <w:b/>
          <w:sz w:val="32"/>
          <w:szCs w:val="32"/>
        </w:rPr>
      </w:pPr>
    </w:p>
    <w:p w14:paraId="304C0CB4" w14:textId="77777777" w:rsidR="00B67AE7" w:rsidRDefault="00B67AE7" w:rsidP="00B67AE7">
      <w:pPr>
        <w:jc w:val="center"/>
        <w:rPr>
          <w:b/>
          <w:sz w:val="32"/>
          <w:szCs w:val="32"/>
        </w:rPr>
      </w:pPr>
    </w:p>
    <w:p w14:paraId="70901DC5" w14:textId="77777777" w:rsidR="00B67AE7" w:rsidRPr="00B67AE7" w:rsidRDefault="00B67AE7" w:rsidP="00B67AE7">
      <w:pPr>
        <w:jc w:val="center"/>
        <w:rPr>
          <w:b/>
          <w:sz w:val="32"/>
          <w:szCs w:val="32"/>
        </w:rPr>
      </w:pPr>
      <w:r w:rsidRPr="00B67AE7">
        <w:rPr>
          <w:b/>
          <w:sz w:val="32"/>
          <w:szCs w:val="32"/>
        </w:rPr>
        <w:t>AGRADECIMIENTO (</w:t>
      </w:r>
      <w:r w:rsidRPr="00FD5CC3">
        <w:rPr>
          <w:b/>
          <w:color w:val="AEAAAA" w:themeColor="background2" w:themeShade="BF"/>
          <w:sz w:val="32"/>
          <w:szCs w:val="32"/>
        </w:rPr>
        <w:t>OPCIONAL</w:t>
      </w:r>
      <w:r w:rsidRPr="00B67AE7">
        <w:rPr>
          <w:b/>
          <w:sz w:val="32"/>
          <w:szCs w:val="32"/>
        </w:rPr>
        <w:t>)</w:t>
      </w:r>
    </w:p>
    <w:p w14:paraId="63D2FA3D" w14:textId="77777777" w:rsidR="00B67AE7" w:rsidRDefault="00B67AE7" w:rsidP="00B67AE7"/>
    <w:p w14:paraId="2FD6D0C0" w14:textId="77777777" w:rsidR="00B67AE7" w:rsidRDefault="00B67AE7" w:rsidP="00B67AE7">
      <w:r>
        <w:t>Agradecimiento de estud</w:t>
      </w:r>
      <w:r w:rsidR="00725089">
        <w:t>iante</w:t>
      </w:r>
      <w:r w:rsidR="003077DC">
        <w:t xml:space="preserve"> 2</w:t>
      </w:r>
    </w:p>
    <w:p w14:paraId="5F132061" w14:textId="77777777" w:rsidR="00725089" w:rsidRDefault="00725089" w:rsidP="00B67AE7"/>
    <w:p w14:paraId="7BCDFFC7" w14:textId="77777777" w:rsidR="00725089" w:rsidRDefault="00725089" w:rsidP="00B67AE7"/>
    <w:p w14:paraId="28DA6DA1" w14:textId="77777777" w:rsidR="00725089" w:rsidRDefault="00725089" w:rsidP="00B67AE7"/>
    <w:p w14:paraId="5EAC8889" w14:textId="77777777" w:rsidR="00725089" w:rsidRDefault="00725089" w:rsidP="00B67AE7"/>
    <w:p w14:paraId="1BFEE1D0" w14:textId="77777777" w:rsidR="00725089" w:rsidRDefault="00725089" w:rsidP="00B67AE7"/>
    <w:p w14:paraId="1C29AD93" w14:textId="77777777" w:rsidR="00725089" w:rsidRDefault="00725089" w:rsidP="00B67AE7"/>
    <w:p w14:paraId="05F49F0C" w14:textId="77777777" w:rsidR="00725089" w:rsidRDefault="00725089" w:rsidP="00B67AE7"/>
    <w:p w14:paraId="14863D25" w14:textId="77777777" w:rsidR="00725089" w:rsidRDefault="00725089" w:rsidP="00B67AE7"/>
    <w:p w14:paraId="7CE4673D" w14:textId="77777777" w:rsidR="00725089" w:rsidRDefault="00725089" w:rsidP="00B67AE7"/>
    <w:p w14:paraId="61599535" w14:textId="77777777" w:rsidR="00725089" w:rsidRDefault="00725089" w:rsidP="00B67AE7"/>
    <w:p w14:paraId="44BDEA72" w14:textId="77777777" w:rsidR="00725089" w:rsidRDefault="00725089" w:rsidP="00B67AE7"/>
    <w:p w14:paraId="44D7E93C" w14:textId="77777777" w:rsidR="00725089" w:rsidRDefault="00725089" w:rsidP="00B67AE7"/>
    <w:p w14:paraId="2A1B8A20" w14:textId="77777777" w:rsidR="00725089" w:rsidRDefault="00725089" w:rsidP="00B67AE7"/>
    <w:p w14:paraId="7D8EB39B" w14:textId="77777777" w:rsidR="00725089" w:rsidRDefault="00725089" w:rsidP="00B67AE7"/>
    <w:p w14:paraId="668D342C" w14:textId="77777777" w:rsidR="00725089" w:rsidRDefault="00725089" w:rsidP="00B67AE7"/>
    <w:p w14:paraId="5217675B" w14:textId="77777777" w:rsidR="00725089" w:rsidRDefault="00725089" w:rsidP="00B67AE7"/>
    <w:p w14:paraId="66E4F30F" w14:textId="77777777" w:rsidR="00725089" w:rsidRDefault="00725089" w:rsidP="00B67AE7"/>
    <w:p w14:paraId="784D80F4" w14:textId="77777777" w:rsidR="00725089" w:rsidRDefault="00725089" w:rsidP="00B67AE7"/>
    <w:p w14:paraId="5059102B" w14:textId="77777777" w:rsidR="00725089" w:rsidRDefault="00725089" w:rsidP="00B67AE7"/>
    <w:p w14:paraId="03CE2175" w14:textId="77777777" w:rsidR="00725089" w:rsidRDefault="00725089" w:rsidP="00B67AE7"/>
    <w:p w14:paraId="15E64532" w14:textId="77777777" w:rsidR="00725089" w:rsidRDefault="00725089" w:rsidP="00B67AE7"/>
    <w:p w14:paraId="3DF951C7" w14:textId="77777777" w:rsidR="00725089" w:rsidRDefault="00725089" w:rsidP="00B67AE7"/>
    <w:p w14:paraId="20C30521" w14:textId="77777777" w:rsidR="00725089" w:rsidRPr="00725089" w:rsidRDefault="00725089" w:rsidP="00725089">
      <w:pPr>
        <w:jc w:val="center"/>
        <w:rPr>
          <w:b/>
          <w:sz w:val="32"/>
          <w:szCs w:val="32"/>
        </w:rPr>
      </w:pPr>
      <w:r w:rsidRPr="00725089">
        <w:rPr>
          <w:b/>
          <w:sz w:val="32"/>
          <w:szCs w:val="32"/>
        </w:rPr>
        <w:t>ÍNDICE DE CONTENIDOS</w:t>
      </w:r>
    </w:p>
    <w:p w14:paraId="474FD0CB" w14:textId="28F1C1A9" w:rsidR="006F0A29" w:rsidRPr="006F0A29" w:rsidRDefault="00EB0249">
      <w:pPr>
        <w:pStyle w:val="TDC1"/>
        <w:tabs>
          <w:tab w:val="left" w:pos="440"/>
          <w:tab w:val="right" w:leader="dot" w:pos="8494"/>
        </w:tabs>
        <w:rPr>
          <w:rFonts w:asciiTheme="minorHAnsi" w:eastAsiaTheme="minorEastAsia" w:hAnsiTheme="minorHAnsi"/>
          <w:noProof/>
          <w:lang w:eastAsia="es-EC"/>
        </w:rPr>
      </w:pPr>
      <w:r w:rsidRPr="006F0A29">
        <w:fldChar w:fldCharType="begin"/>
      </w:r>
      <w:r w:rsidRPr="006F0A29">
        <w:instrText xml:space="preserve"> TOC \o "1-3" \h \z \u </w:instrText>
      </w:r>
      <w:r w:rsidRPr="006F0A29">
        <w:fldChar w:fldCharType="separate"/>
      </w:r>
      <w:hyperlink w:anchor="_Toc56069144" w:history="1">
        <w:r w:rsidR="006F0A29" w:rsidRPr="006F0A29">
          <w:rPr>
            <w:rStyle w:val="Hipervnculo"/>
            <w:noProof/>
            <w:color w:val="auto"/>
          </w:rPr>
          <w:t>1</w:t>
        </w:r>
        <w:r w:rsidR="006F0A29" w:rsidRPr="006F0A29">
          <w:rPr>
            <w:rFonts w:asciiTheme="minorHAnsi" w:eastAsiaTheme="minorEastAsia" w:hAnsiTheme="minorHAnsi"/>
            <w:noProof/>
            <w:lang w:eastAsia="es-EC"/>
          </w:rPr>
          <w:tab/>
        </w:r>
        <w:r w:rsidR="006F0A29" w:rsidRPr="006F0A29">
          <w:rPr>
            <w:rStyle w:val="Hipervnculo"/>
            <w:noProof/>
            <w:color w:val="auto"/>
          </w:rPr>
          <w:t>Introducción</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44 \h </w:instrText>
        </w:r>
        <w:r w:rsidR="006F0A29" w:rsidRPr="006F0A29">
          <w:rPr>
            <w:noProof/>
            <w:webHidden/>
          </w:rPr>
        </w:r>
        <w:r w:rsidR="006F0A29" w:rsidRPr="006F0A29">
          <w:rPr>
            <w:noProof/>
            <w:webHidden/>
          </w:rPr>
          <w:fldChar w:fldCharType="separate"/>
        </w:r>
        <w:r w:rsidR="006F0A29" w:rsidRPr="006F0A29">
          <w:rPr>
            <w:noProof/>
            <w:webHidden/>
          </w:rPr>
          <w:t>1</w:t>
        </w:r>
        <w:r w:rsidR="006F0A29" w:rsidRPr="006F0A29">
          <w:rPr>
            <w:noProof/>
            <w:webHidden/>
          </w:rPr>
          <w:fldChar w:fldCharType="end"/>
        </w:r>
      </w:hyperlink>
    </w:p>
    <w:p w14:paraId="5C09D609" w14:textId="113AB036"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45" w:history="1">
        <w:r w:rsidR="006F0A29" w:rsidRPr="006F0A29">
          <w:rPr>
            <w:rStyle w:val="Hipervnculo"/>
            <w:noProof/>
            <w:color w:val="auto"/>
          </w:rPr>
          <w:t>1.1</w:t>
        </w:r>
        <w:r w:rsidR="006F0A29" w:rsidRPr="006F0A29">
          <w:rPr>
            <w:rFonts w:asciiTheme="minorHAnsi" w:eastAsiaTheme="minorEastAsia" w:hAnsiTheme="minorHAnsi"/>
            <w:noProof/>
            <w:lang w:eastAsia="es-EC"/>
          </w:rPr>
          <w:tab/>
        </w:r>
        <w:r w:rsidR="006F0A29" w:rsidRPr="006F0A29">
          <w:rPr>
            <w:rStyle w:val="Hipervnculo"/>
            <w:noProof/>
            <w:color w:val="auto"/>
          </w:rPr>
          <w:t>Objetivo general</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45 \h </w:instrText>
        </w:r>
        <w:r w:rsidR="006F0A29" w:rsidRPr="006F0A29">
          <w:rPr>
            <w:noProof/>
            <w:webHidden/>
          </w:rPr>
        </w:r>
        <w:r w:rsidR="006F0A29" w:rsidRPr="006F0A29">
          <w:rPr>
            <w:noProof/>
            <w:webHidden/>
          </w:rPr>
          <w:fldChar w:fldCharType="separate"/>
        </w:r>
        <w:r w:rsidR="006F0A29" w:rsidRPr="006F0A29">
          <w:rPr>
            <w:noProof/>
            <w:webHidden/>
          </w:rPr>
          <w:t>1</w:t>
        </w:r>
        <w:r w:rsidR="006F0A29" w:rsidRPr="006F0A29">
          <w:rPr>
            <w:noProof/>
            <w:webHidden/>
          </w:rPr>
          <w:fldChar w:fldCharType="end"/>
        </w:r>
      </w:hyperlink>
    </w:p>
    <w:p w14:paraId="0064EC64" w14:textId="231E0213"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46" w:history="1">
        <w:r w:rsidR="006F0A29" w:rsidRPr="006F0A29">
          <w:rPr>
            <w:rStyle w:val="Hipervnculo"/>
            <w:noProof/>
            <w:color w:val="auto"/>
          </w:rPr>
          <w:t>1.2</w:t>
        </w:r>
        <w:r w:rsidR="006F0A29" w:rsidRPr="006F0A29">
          <w:rPr>
            <w:rFonts w:asciiTheme="minorHAnsi" w:eastAsiaTheme="minorEastAsia" w:hAnsiTheme="minorHAnsi"/>
            <w:noProof/>
            <w:lang w:eastAsia="es-EC"/>
          </w:rPr>
          <w:tab/>
        </w:r>
        <w:r w:rsidR="006F0A29" w:rsidRPr="006F0A29">
          <w:rPr>
            <w:rStyle w:val="Hipervnculo"/>
            <w:noProof/>
            <w:color w:val="auto"/>
          </w:rPr>
          <w:t>Objetivos específico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46 \h </w:instrText>
        </w:r>
        <w:r w:rsidR="006F0A29" w:rsidRPr="006F0A29">
          <w:rPr>
            <w:noProof/>
            <w:webHidden/>
          </w:rPr>
        </w:r>
        <w:r w:rsidR="006F0A29" w:rsidRPr="006F0A29">
          <w:rPr>
            <w:noProof/>
            <w:webHidden/>
          </w:rPr>
          <w:fldChar w:fldCharType="separate"/>
        </w:r>
        <w:r w:rsidR="006F0A29" w:rsidRPr="006F0A29">
          <w:rPr>
            <w:noProof/>
            <w:webHidden/>
          </w:rPr>
          <w:t>1</w:t>
        </w:r>
        <w:r w:rsidR="006F0A29" w:rsidRPr="006F0A29">
          <w:rPr>
            <w:noProof/>
            <w:webHidden/>
          </w:rPr>
          <w:fldChar w:fldCharType="end"/>
        </w:r>
      </w:hyperlink>
    </w:p>
    <w:p w14:paraId="3ACD78FE" w14:textId="2572BF86"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47" w:history="1">
        <w:r w:rsidR="006F0A29" w:rsidRPr="006F0A29">
          <w:rPr>
            <w:rStyle w:val="Hipervnculo"/>
            <w:noProof/>
            <w:color w:val="auto"/>
          </w:rPr>
          <w:t>1.3</w:t>
        </w:r>
        <w:r w:rsidR="006F0A29" w:rsidRPr="006F0A29">
          <w:rPr>
            <w:rFonts w:asciiTheme="minorHAnsi" w:eastAsiaTheme="minorEastAsia" w:hAnsiTheme="minorHAnsi"/>
            <w:noProof/>
            <w:lang w:eastAsia="es-EC"/>
          </w:rPr>
          <w:tab/>
        </w:r>
        <w:r w:rsidR="006F0A29" w:rsidRPr="006F0A29">
          <w:rPr>
            <w:rStyle w:val="Hipervnculo"/>
            <w:noProof/>
            <w:color w:val="auto"/>
          </w:rPr>
          <w:t>Alcance</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47 \h </w:instrText>
        </w:r>
        <w:r w:rsidR="006F0A29" w:rsidRPr="006F0A29">
          <w:rPr>
            <w:noProof/>
            <w:webHidden/>
          </w:rPr>
        </w:r>
        <w:r w:rsidR="006F0A29" w:rsidRPr="006F0A29">
          <w:rPr>
            <w:noProof/>
            <w:webHidden/>
          </w:rPr>
          <w:fldChar w:fldCharType="separate"/>
        </w:r>
        <w:r w:rsidR="006F0A29" w:rsidRPr="006F0A29">
          <w:rPr>
            <w:noProof/>
            <w:webHidden/>
          </w:rPr>
          <w:t>1</w:t>
        </w:r>
        <w:r w:rsidR="006F0A29" w:rsidRPr="006F0A29">
          <w:rPr>
            <w:noProof/>
            <w:webHidden/>
          </w:rPr>
          <w:fldChar w:fldCharType="end"/>
        </w:r>
      </w:hyperlink>
    </w:p>
    <w:p w14:paraId="77A778BF" w14:textId="12031908" w:rsidR="006F0A29" w:rsidRPr="006F0A29" w:rsidRDefault="00056CDA">
      <w:pPr>
        <w:pStyle w:val="TDC1"/>
        <w:tabs>
          <w:tab w:val="left" w:pos="440"/>
          <w:tab w:val="right" w:leader="dot" w:pos="8494"/>
        </w:tabs>
        <w:rPr>
          <w:rFonts w:asciiTheme="minorHAnsi" w:eastAsiaTheme="minorEastAsia" w:hAnsiTheme="minorHAnsi"/>
          <w:noProof/>
          <w:lang w:eastAsia="es-EC"/>
        </w:rPr>
      </w:pPr>
      <w:hyperlink w:anchor="_Toc56069148" w:history="1">
        <w:r w:rsidR="006F0A29" w:rsidRPr="006F0A29">
          <w:rPr>
            <w:rStyle w:val="Hipervnculo"/>
            <w:noProof/>
            <w:color w:val="auto"/>
          </w:rPr>
          <w:t>2</w:t>
        </w:r>
        <w:r w:rsidR="006F0A29" w:rsidRPr="006F0A29">
          <w:rPr>
            <w:rFonts w:asciiTheme="minorHAnsi" w:eastAsiaTheme="minorEastAsia" w:hAnsiTheme="minorHAnsi"/>
            <w:noProof/>
            <w:lang w:eastAsia="es-EC"/>
          </w:rPr>
          <w:tab/>
        </w:r>
        <w:r w:rsidR="006F0A29" w:rsidRPr="006F0A29">
          <w:rPr>
            <w:rStyle w:val="Hipervnculo"/>
            <w:noProof/>
            <w:color w:val="auto"/>
          </w:rPr>
          <w:t>Metodología</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48 \h </w:instrText>
        </w:r>
        <w:r w:rsidR="006F0A29" w:rsidRPr="006F0A29">
          <w:rPr>
            <w:noProof/>
            <w:webHidden/>
          </w:rPr>
        </w:r>
        <w:r w:rsidR="006F0A29" w:rsidRPr="006F0A29">
          <w:rPr>
            <w:noProof/>
            <w:webHidden/>
          </w:rPr>
          <w:fldChar w:fldCharType="separate"/>
        </w:r>
        <w:r w:rsidR="006F0A29" w:rsidRPr="006F0A29">
          <w:rPr>
            <w:noProof/>
            <w:webHidden/>
          </w:rPr>
          <w:t>2</w:t>
        </w:r>
        <w:r w:rsidR="006F0A29" w:rsidRPr="006F0A29">
          <w:rPr>
            <w:noProof/>
            <w:webHidden/>
          </w:rPr>
          <w:fldChar w:fldCharType="end"/>
        </w:r>
      </w:hyperlink>
    </w:p>
    <w:p w14:paraId="6ED022C2" w14:textId="6DBA8E82"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49" w:history="1">
        <w:r w:rsidR="006F0A29" w:rsidRPr="006F0A29">
          <w:rPr>
            <w:rStyle w:val="Hipervnculo"/>
            <w:noProof/>
            <w:color w:val="auto"/>
          </w:rPr>
          <w:t>2.1</w:t>
        </w:r>
        <w:r w:rsidR="006F0A29" w:rsidRPr="006F0A29">
          <w:rPr>
            <w:rFonts w:asciiTheme="minorHAnsi" w:eastAsiaTheme="minorEastAsia" w:hAnsiTheme="minorHAnsi"/>
            <w:noProof/>
            <w:lang w:eastAsia="es-EC"/>
          </w:rPr>
          <w:tab/>
        </w:r>
        <w:r w:rsidR="006F0A29" w:rsidRPr="006F0A29">
          <w:rPr>
            <w:rStyle w:val="Hipervnculo"/>
            <w:noProof/>
            <w:color w:val="auto"/>
          </w:rPr>
          <w:t xml:space="preserve">Metodología de Desarrollo </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49 \h </w:instrText>
        </w:r>
        <w:r w:rsidR="006F0A29" w:rsidRPr="006F0A29">
          <w:rPr>
            <w:noProof/>
            <w:webHidden/>
          </w:rPr>
        </w:r>
        <w:r w:rsidR="006F0A29" w:rsidRPr="006F0A29">
          <w:rPr>
            <w:noProof/>
            <w:webHidden/>
          </w:rPr>
          <w:fldChar w:fldCharType="separate"/>
        </w:r>
        <w:r w:rsidR="006F0A29" w:rsidRPr="006F0A29">
          <w:rPr>
            <w:noProof/>
            <w:webHidden/>
          </w:rPr>
          <w:t>2</w:t>
        </w:r>
        <w:r w:rsidR="006F0A29" w:rsidRPr="006F0A29">
          <w:rPr>
            <w:noProof/>
            <w:webHidden/>
          </w:rPr>
          <w:fldChar w:fldCharType="end"/>
        </w:r>
      </w:hyperlink>
    </w:p>
    <w:p w14:paraId="41D2518E" w14:textId="18998B15"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0" w:history="1">
        <w:r w:rsidR="006F0A29" w:rsidRPr="006F0A29">
          <w:rPr>
            <w:rStyle w:val="Hipervnculo"/>
            <w:noProof/>
            <w:color w:val="auto"/>
          </w:rPr>
          <w:t>2.1.1</w:t>
        </w:r>
        <w:r w:rsidR="006F0A29" w:rsidRPr="006F0A29">
          <w:rPr>
            <w:rFonts w:asciiTheme="minorHAnsi" w:eastAsiaTheme="minorEastAsia" w:hAnsiTheme="minorHAnsi"/>
            <w:noProof/>
            <w:lang w:eastAsia="es-EC"/>
          </w:rPr>
          <w:tab/>
        </w:r>
        <w:r w:rsidR="006F0A29" w:rsidRPr="006F0A29">
          <w:rPr>
            <w:rStyle w:val="Hipervnculo"/>
            <w:noProof/>
            <w:color w:val="auto"/>
          </w:rPr>
          <w:t>Role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0 \h </w:instrText>
        </w:r>
        <w:r w:rsidR="006F0A29" w:rsidRPr="006F0A29">
          <w:rPr>
            <w:noProof/>
            <w:webHidden/>
          </w:rPr>
        </w:r>
        <w:r w:rsidR="006F0A29" w:rsidRPr="006F0A29">
          <w:rPr>
            <w:noProof/>
            <w:webHidden/>
          </w:rPr>
          <w:fldChar w:fldCharType="separate"/>
        </w:r>
        <w:r w:rsidR="006F0A29" w:rsidRPr="006F0A29">
          <w:rPr>
            <w:noProof/>
            <w:webHidden/>
          </w:rPr>
          <w:t>2</w:t>
        </w:r>
        <w:r w:rsidR="006F0A29" w:rsidRPr="006F0A29">
          <w:rPr>
            <w:noProof/>
            <w:webHidden/>
          </w:rPr>
          <w:fldChar w:fldCharType="end"/>
        </w:r>
      </w:hyperlink>
    </w:p>
    <w:p w14:paraId="3C8F8FC6" w14:textId="67BE94DE"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1" w:history="1">
        <w:r w:rsidR="006F0A29" w:rsidRPr="006F0A29">
          <w:rPr>
            <w:rStyle w:val="Hipervnculo"/>
            <w:noProof/>
            <w:color w:val="auto"/>
          </w:rPr>
          <w:t>2.1.2</w:t>
        </w:r>
        <w:r w:rsidR="006F0A29" w:rsidRPr="006F0A29">
          <w:rPr>
            <w:rFonts w:asciiTheme="minorHAnsi" w:eastAsiaTheme="minorEastAsia" w:hAnsiTheme="minorHAnsi"/>
            <w:noProof/>
            <w:lang w:eastAsia="es-EC"/>
          </w:rPr>
          <w:tab/>
        </w:r>
        <w:r w:rsidR="006F0A29" w:rsidRPr="006F0A29">
          <w:rPr>
            <w:rStyle w:val="Hipervnculo"/>
            <w:noProof/>
            <w:color w:val="auto"/>
          </w:rPr>
          <w:t>Artefacto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1 \h </w:instrText>
        </w:r>
        <w:r w:rsidR="006F0A29" w:rsidRPr="006F0A29">
          <w:rPr>
            <w:noProof/>
            <w:webHidden/>
          </w:rPr>
        </w:r>
        <w:r w:rsidR="006F0A29" w:rsidRPr="006F0A29">
          <w:rPr>
            <w:noProof/>
            <w:webHidden/>
          </w:rPr>
          <w:fldChar w:fldCharType="separate"/>
        </w:r>
        <w:r w:rsidR="006F0A29" w:rsidRPr="006F0A29">
          <w:rPr>
            <w:noProof/>
            <w:webHidden/>
          </w:rPr>
          <w:t>2</w:t>
        </w:r>
        <w:r w:rsidR="006F0A29" w:rsidRPr="006F0A29">
          <w:rPr>
            <w:noProof/>
            <w:webHidden/>
          </w:rPr>
          <w:fldChar w:fldCharType="end"/>
        </w:r>
      </w:hyperlink>
    </w:p>
    <w:p w14:paraId="6A8B7AF0" w14:textId="0AF89631"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52" w:history="1">
        <w:r w:rsidR="006F0A29" w:rsidRPr="006F0A29">
          <w:rPr>
            <w:rStyle w:val="Hipervnculo"/>
            <w:noProof/>
            <w:color w:val="auto"/>
          </w:rPr>
          <w:t>2.2</w:t>
        </w:r>
        <w:r w:rsidR="006F0A29" w:rsidRPr="006F0A29">
          <w:rPr>
            <w:rFonts w:asciiTheme="minorHAnsi" w:eastAsiaTheme="minorEastAsia" w:hAnsiTheme="minorHAnsi"/>
            <w:noProof/>
            <w:lang w:eastAsia="es-EC"/>
          </w:rPr>
          <w:tab/>
        </w:r>
        <w:r w:rsidR="006F0A29" w:rsidRPr="006F0A29">
          <w:rPr>
            <w:rStyle w:val="Hipervnculo"/>
            <w:noProof/>
            <w:color w:val="auto"/>
          </w:rPr>
          <w:t>Diseño de interfaces (mockup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2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03F84B7E" w14:textId="0323C653"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3" w:history="1">
        <w:r w:rsidR="006F0A29" w:rsidRPr="006F0A29">
          <w:rPr>
            <w:rStyle w:val="Hipervnculo"/>
            <w:noProof/>
            <w:color w:val="auto"/>
          </w:rPr>
          <w:t>2.2.1</w:t>
        </w:r>
        <w:r w:rsidR="006F0A29" w:rsidRPr="006F0A29">
          <w:rPr>
            <w:rFonts w:asciiTheme="minorHAnsi" w:eastAsiaTheme="minorEastAsia" w:hAnsiTheme="minorHAnsi"/>
            <w:noProof/>
            <w:lang w:eastAsia="es-EC"/>
          </w:rPr>
          <w:tab/>
        </w:r>
        <w:r w:rsidR="006F0A29" w:rsidRPr="006F0A29">
          <w:rPr>
            <w:rStyle w:val="Hipervnculo"/>
            <w:noProof/>
            <w:color w:val="auto"/>
          </w:rPr>
          <w:t>Herramienta utilizada para el diseño</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3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6774CF60" w14:textId="769D7614"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4" w:history="1">
        <w:r w:rsidR="006F0A29" w:rsidRPr="006F0A29">
          <w:rPr>
            <w:rStyle w:val="Hipervnculo"/>
            <w:noProof/>
            <w:color w:val="auto"/>
          </w:rPr>
          <w:t>2.2.2</w:t>
        </w:r>
        <w:r w:rsidR="006F0A29" w:rsidRPr="006F0A29">
          <w:rPr>
            <w:rFonts w:asciiTheme="minorHAnsi" w:eastAsiaTheme="minorEastAsia" w:hAnsiTheme="minorHAnsi"/>
            <w:noProof/>
            <w:lang w:eastAsia="es-EC"/>
          </w:rPr>
          <w:tab/>
        </w:r>
        <w:r w:rsidR="006F0A29" w:rsidRPr="006F0A29">
          <w:rPr>
            <w:rStyle w:val="Hipervnculo"/>
            <w:noProof/>
            <w:color w:val="auto"/>
          </w:rPr>
          <w:t>Sistema Web</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4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07449555" w14:textId="1FBF93FC"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5" w:history="1">
        <w:r w:rsidR="006F0A29" w:rsidRPr="006F0A29">
          <w:rPr>
            <w:rStyle w:val="Hipervnculo"/>
            <w:noProof/>
            <w:color w:val="auto"/>
          </w:rPr>
          <w:t>2.2.3</w:t>
        </w:r>
        <w:r w:rsidR="006F0A29" w:rsidRPr="006F0A29">
          <w:rPr>
            <w:rFonts w:asciiTheme="minorHAnsi" w:eastAsiaTheme="minorEastAsia" w:hAnsiTheme="minorHAnsi"/>
            <w:noProof/>
            <w:lang w:eastAsia="es-EC"/>
          </w:rPr>
          <w:tab/>
        </w:r>
        <w:r w:rsidR="006F0A29" w:rsidRPr="006F0A29">
          <w:rPr>
            <w:rStyle w:val="Hipervnculo"/>
            <w:noProof/>
            <w:color w:val="auto"/>
          </w:rPr>
          <w:t>Aplicación Móvil</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5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6D21903A" w14:textId="288076BA"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56" w:history="1">
        <w:r w:rsidR="006F0A29" w:rsidRPr="006F0A29">
          <w:rPr>
            <w:rStyle w:val="Hipervnculo"/>
            <w:noProof/>
            <w:color w:val="auto"/>
          </w:rPr>
          <w:t>2.3</w:t>
        </w:r>
        <w:r w:rsidR="006F0A29" w:rsidRPr="006F0A29">
          <w:rPr>
            <w:rFonts w:asciiTheme="minorHAnsi" w:eastAsiaTheme="minorEastAsia" w:hAnsiTheme="minorHAnsi"/>
            <w:noProof/>
            <w:lang w:eastAsia="es-EC"/>
          </w:rPr>
          <w:tab/>
        </w:r>
        <w:r w:rsidR="006F0A29" w:rsidRPr="006F0A29">
          <w:rPr>
            <w:rStyle w:val="Hipervnculo"/>
            <w:noProof/>
            <w:color w:val="auto"/>
          </w:rPr>
          <w:t>Diseño de la arquitectura</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6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3BA703AC" w14:textId="7E2D81EE"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7" w:history="1">
        <w:r w:rsidR="006F0A29" w:rsidRPr="006F0A29">
          <w:rPr>
            <w:rStyle w:val="Hipervnculo"/>
            <w:noProof/>
            <w:color w:val="auto"/>
          </w:rPr>
          <w:t>2.3.1</w:t>
        </w:r>
        <w:r w:rsidR="006F0A29" w:rsidRPr="006F0A29">
          <w:rPr>
            <w:rFonts w:asciiTheme="minorHAnsi" w:eastAsiaTheme="minorEastAsia" w:hAnsiTheme="minorHAnsi"/>
            <w:noProof/>
            <w:lang w:eastAsia="es-EC"/>
          </w:rPr>
          <w:tab/>
        </w:r>
        <w:r w:rsidR="006F0A29" w:rsidRPr="006F0A29">
          <w:rPr>
            <w:rStyle w:val="Hipervnculo"/>
            <w:noProof/>
            <w:color w:val="auto"/>
          </w:rPr>
          <w:t>Patrón arquitectónico</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7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1144A80B" w14:textId="465DBA7A"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8" w:history="1">
        <w:r w:rsidR="006F0A29" w:rsidRPr="006F0A29">
          <w:rPr>
            <w:rStyle w:val="Hipervnculo"/>
            <w:noProof/>
            <w:color w:val="auto"/>
          </w:rPr>
          <w:t>2.3.2</w:t>
        </w:r>
        <w:r w:rsidR="006F0A29" w:rsidRPr="006F0A29">
          <w:rPr>
            <w:rFonts w:asciiTheme="minorHAnsi" w:eastAsiaTheme="minorEastAsia" w:hAnsiTheme="minorHAnsi"/>
            <w:noProof/>
            <w:lang w:eastAsia="es-EC"/>
          </w:rPr>
          <w:tab/>
        </w:r>
        <w:r w:rsidR="006F0A29" w:rsidRPr="006F0A29">
          <w:rPr>
            <w:rStyle w:val="Hipervnculo"/>
            <w:noProof/>
            <w:color w:val="auto"/>
          </w:rPr>
          <w:t>Sistema Web</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8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11EF5736" w14:textId="54579DC7"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59" w:history="1">
        <w:r w:rsidR="006F0A29" w:rsidRPr="006F0A29">
          <w:rPr>
            <w:rStyle w:val="Hipervnculo"/>
            <w:noProof/>
            <w:color w:val="auto"/>
          </w:rPr>
          <w:t>2.3.3</w:t>
        </w:r>
        <w:r w:rsidR="006F0A29" w:rsidRPr="006F0A29">
          <w:rPr>
            <w:rFonts w:asciiTheme="minorHAnsi" w:eastAsiaTheme="minorEastAsia" w:hAnsiTheme="minorHAnsi"/>
            <w:noProof/>
            <w:lang w:eastAsia="es-EC"/>
          </w:rPr>
          <w:tab/>
        </w:r>
        <w:r w:rsidR="006F0A29" w:rsidRPr="006F0A29">
          <w:rPr>
            <w:rStyle w:val="Hipervnculo"/>
            <w:noProof/>
            <w:color w:val="auto"/>
          </w:rPr>
          <w:t>Aplicación Móvil</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59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25F16259" w14:textId="6D98EA68"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60" w:history="1">
        <w:r w:rsidR="006F0A29" w:rsidRPr="006F0A29">
          <w:rPr>
            <w:rStyle w:val="Hipervnculo"/>
            <w:noProof/>
            <w:color w:val="auto"/>
          </w:rPr>
          <w:t>2.4</w:t>
        </w:r>
        <w:r w:rsidR="006F0A29" w:rsidRPr="006F0A29">
          <w:rPr>
            <w:rFonts w:asciiTheme="minorHAnsi" w:eastAsiaTheme="minorEastAsia" w:hAnsiTheme="minorHAnsi"/>
            <w:noProof/>
            <w:lang w:eastAsia="es-EC"/>
          </w:rPr>
          <w:tab/>
        </w:r>
        <w:r w:rsidR="006F0A29" w:rsidRPr="006F0A29">
          <w:rPr>
            <w:rStyle w:val="Hipervnculo"/>
            <w:noProof/>
            <w:color w:val="auto"/>
          </w:rPr>
          <w:t>Herramientas de desarrollo</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0 \h </w:instrText>
        </w:r>
        <w:r w:rsidR="006F0A29" w:rsidRPr="006F0A29">
          <w:rPr>
            <w:noProof/>
            <w:webHidden/>
          </w:rPr>
        </w:r>
        <w:r w:rsidR="006F0A29" w:rsidRPr="006F0A29">
          <w:rPr>
            <w:noProof/>
            <w:webHidden/>
          </w:rPr>
          <w:fldChar w:fldCharType="separate"/>
        </w:r>
        <w:r w:rsidR="006F0A29" w:rsidRPr="006F0A29">
          <w:rPr>
            <w:noProof/>
            <w:webHidden/>
          </w:rPr>
          <w:t>3</w:t>
        </w:r>
        <w:r w:rsidR="006F0A29" w:rsidRPr="006F0A29">
          <w:rPr>
            <w:noProof/>
            <w:webHidden/>
          </w:rPr>
          <w:fldChar w:fldCharType="end"/>
        </w:r>
      </w:hyperlink>
    </w:p>
    <w:p w14:paraId="3856BEDC" w14:textId="340FB5ED"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61" w:history="1">
        <w:r w:rsidR="006F0A29" w:rsidRPr="006F0A29">
          <w:rPr>
            <w:rStyle w:val="Hipervnculo"/>
            <w:noProof/>
            <w:color w:val="auto"/>
          </w:rPr>
          <w:t>2.4.1</w:t>
        </w:r>
        <w:r w:rsidR="006F0A29" w:rsidRPr="006F0A29">
          <w:rPr>
            <w:rFonts w:asciiTheme="minorHAnsi" w:eastAsiaTheme="minorEastAsia" w:hAnsiTheme="minorHAnsi"/>
            <w:noProof/>
            <w:lang w:eastAsia="es-EC"/>
          </w:rPr>
          <w:tab/>
        </w:r>
        <w:r w:rsidR="006F0A29" w:rsidRPr="006F0A29">
          <w:rPr>
            <w:rStyle w:val="Hipervnculo"/>
            <w:noProof/>
            <w:color w:val="auto"/>
          </w:rPr>
          <w:t>Sistema Web</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1 \h </w:instrText>
        </w:r>
        <w:r w:rsidR="006F0A29" w:rsidRPr="006F0A29">
          <w:rPr>
            <w:noProof/>
            <w:webHidden/>
          </w:rPr>
        </w:r>
        <w:r w:rsidR="006F0A29" w:rsidRPr="006F0A29">
          <w:rPr>
            <w:noProof/>
            <w:webHidden/>
          </w:rPr>
          <w:fldChar w:fldCharType="separate"/>
        </w:r>
        <w:r w:rsidR="006F0A29" w:rsidRPr="006F0A29">
          <w:rPr>
            <w:noProof/>
            <w:webHidden/>
          </w:rPr>
          <w:t>4</w:t>
        </w:r>
        <w:r w:rsidR="006F0A29" w:rsidRPr="006F0A29">
          <w:rPr>
            <w:noProof/>
            <w:webHidden/>
          </w:rPr>
          <w:fldChar w:fldCharType="end"/>
        </w:r>
      </w:hyperlink>
    </w:p>
    <w:p w14:paraId="72E4BF2E" w14:textId="57F1B9B3" w:rsidR="006F0A29" w:rsidRPr="006F0A29" w:rsidRDefault="00056CDA">
      <w:pPr>
        <w:pStyle w:val="TDC3"/>
        <w:tabs>
          <w:tab w:val="left" w:pos="1320"/>
          <w:tab w:val="right" w:leader="dot" w:pos="8494"/>
        </w:tabs>
        <w:rPr>
          <w:rFonts w:asciiTheme="minorHAnsi" w:eastAsiaTheme="minorEastAsia" w:hAnsiTheme="minorHAnsi"/>
          <w:noProof/>
          <w:lang w:eastAsia="es-EC"/>
        </w:rPr>
      </w:pPr>
      <w:hyperlink w:anchor="_Toc56069162" w:history="1">
        <w:r w:rsidR="006F0A29" w:rsidRPr="006F0A29">
          <w:rPr>
            <w:rStyle w:val="Hipervnculo"/>
            <w:noProof/>
            <w:color w:val="auto"/>
          </w:rPr>
          <w:t>2.4.2</w:t>
        </w:r>
        <w:r w:rsidR="006F0A29" w:rsidRPr="006F0A29">
          <w:rPr>
            <w:rFonts w:asciiTheme="minorHAnsi" w:eastAsiaTheme="minorEastAsia" w:hAnsiTheme="minorHAnsi"/>
            <w:noProof/>
            <w:lang w:eastAsia="es-EC"/>
          </w:rPr>
          <w:tab/>
        </w:r>
        <w:r w:rsidR="006F0A29" w:rsidRPr="006F0A29">
          <w:rPr>
            <w:rStyle w:val="Hipervnculo"/>
            <w:noProof/>
            <w:color w:val="auto"/>
          </w:rPr>
          <w:t>Aplicación Móvil</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2 \h </w:instrText>
        </w:r>
        <w:r w:rsidR="006F0A29" w:rsidRPr="006F0A29">
          <w:rPr>
            <w:noProof/>
            <w:webHidden/>
          </w:rPr>
        </w:r>
        <w:r w:rsidR="006F0A29" w:rsidRPr="006F0A29">
          <w:rPr>
            <w:noProof/>
            <w:webHidden/>
          </w:rPr>
          <w:fldChar w:fldCharType="separate"/>
        </w:r>
        <w:r w:rsidR="006F0A29" w:rsidRPr="006F0A29">
          <w:rPr>
            <w:noProof/>
            <w:webHidden/>
          </w:rPr>
          <w:t>4</w:t>
        </w:r>
        <w:r w:rsidR="006F0A29" w:rsidRPr="006F0A29">
          <w:rPr>
            <w:noProof/>
            <w:webHidden/>
          </w:rPr>
          <w:fldChar w:fldCharType="end"/>
        </w:r>
      </w:hyperlink>
    </w:p>
    <w:p w14:paraId="4C874FEE" w14:textId="13FE9637" w:rsidR="006F0A29" w:rsidRPr="006F0A29" w:rsidRDefault="00056CDA">
      <w:pPr>
        <w:pStyle w:val="TDC1"/>
        <w:tabs>
          <w:tab w:val="left" w:pos="440"/>
          <w:tab w:val="right" w:leader="dot" w:pos="8494"/>
        </w:tabs>
        <w:rPr>
          <w:rFonts w:asciiTheme="minorHAnsi" w:eastAsiaTheme="minorEastAsia" w:hAnsiTheme="minorHAnsi"/>
          <w:noProof/>
          <w:lang w:eastAsia="es-EC"/>
        </w:rPr>
      </w:pPr>
      <w:hyperlink w:anchor="_Toc56069163" w:history="1">
        <w:r w:rsidR="006F0A29" w:rsidRPr="006F0A29">
          <w:rPr>
            <w:rStyle w:val="Hipervnculo"/>
            <w:noProof/>
            <w:color w:val="auto"/>
          </w:rPr>
          <w:t>3</w:t>
        </w:r>
        <w:r w:rsidR="006F0A29" w:rsidRPr="006F0A29">
          <w:rPr>
            <w:rFonts w:asciiTheme="minorHAnsi" w:eastAsiaTheme="minorEastAsia" w:hAnsiTheme="minorHAnsi"/>
            <w:noProof/>
            <w:lang w:eastAsia="es-EC"/>
          </w:rPr>
          <w:tab/>
        </w:r>
        <w:r w:rsidR="006F0A29" w:rsidRPr="006F0A29">
          <w:rPr>
            <w:rStyle w:val="Hipervnculo"/>
            <w:noProof/>
            <w:color w:val="auto"/>
          </w:rPr>
          <w:t>Resultados y Discusión</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3 \h </w:instrText>
        </w:r>
        <w:r w:rsidR="006F0A29" w:rsidRPr="006F0A29">
          <w:rPr>
            <w:noProof/>
            <w:webHidden/>
          </w:rPr>
        </w:r>
        <w:r w:rsidR="006F0A29" w:rsidRPr="006F0A29">
          <w:rPr>
            <w:noProof/>
            <w:webHidden/>
          </w:rPr>
          <w:fldChar w:fldCharType="separate"/>
        </w:r>
        <w:r w:rsidR="006F0A29" w:rsidRPr="006F0A29">
          <w:rPr>
            <w:noProof/>
            <w:webHidden/>
          </w:rPr>
          <w:t>5</w:t>
        </w:r>
        <w:r w:rsidR="006F0A29" w:rsidRPr="006F0A29">
          <w:rPr>
            <w:noProof/>
            <w:webHidden/>
          </w:rPr>
          <w:fldChar w:fldCharType="end"/>
        </w:r>
      </w:hyperlink>
    </w:p>
    <w:p w14:paraId="7E123FFD" w14:textId="27B57169"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64" w:history="1">
        <w:r w:rsidR="006F0A29" w:rsidRPr="006F0A29">
          <w:rPr>
            <w:rStyle w:val="Hipervnculo"/>
            <w:noProof/>
            <w:color w:val="auto"/>
          </w:rPr>
          <w:t>3.1</w:t>
        </w:r>
        <w:r w:rsidR="006F0A29" w:rsidRPr="006F0A29">
          <w:rPr>
            <w:rFonts w:asciiTheme="minorHAnsi" w:eastAsiaTheme="minorEastAsia" w:hAnsiTheme="minorHAnsi"/>
            <w:noProof/>
            <w:lang w:eastAsia="es-EC"/>
          </w:rPr>
          <w:tab/>
        </w:r>
        <w:r w:rsidR="006F0A29" w:rsidRPr="006F0A29">
          <w:rPr>
            <w:rStyle w:val="Hipervnculo"/>
            <w:noProof/>
            <w:color w:val="auto"/>
          </w:rPr>
          <w:t xml:space="preserve">Sprint 0. Configuración del ambiente de desarrollo </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4 \h </w:instrText>
        </w:r>
        <w:r w:rsidR="006F0A29" w:rsidRPr="006F0A29">
          <w:rPr>
            <w:noProof/>
            <w:webHidden/>
          </w:rPr>
        </w:r>
        <w:r w:rsidR="006F0A29" w:rsidRPr="006F0A29">
          <w:rPr>
            <w:noProof/>
            <w:webHidden/>
          </w:rPr>
          <w:fldChar w:fldCharType="separate"/>
        </w:r>
        <w:r w:rsidR="006F0A29" w:rsidRPr="006F0A29">
          <w:rPr>
            <w:noProof/>
            <w:webHidden/>
          </w:rPr>
          <w:t>5</w:t>
        </w:r>
        <w:r w:rsidR="006F0A29" w:rsidRPr="006F0A29">
          <w:rPr>
            <w:noProof/>
            <w:webHidden/>
          </w:rPr>
          <w:fldChar w:fldCharType="end"/>
        </w:r>
      </w:hyperlink>
    </w:p>
    <w:p w14:paraId="1D2DC7A5" w14:textId="417E1E6E" w:rsidR="006F0A29" w:rsidRPr="006F0A29" w:rsidRDefault="00056CDA">
      <w:pPr>
        <w:pStyle w:val="TDC1"/>
        <w:tabs>
          <w:tab w:val="left" w:pos="440"/>
          <w:tab w:val="right" w:leader="dot" w:pos="8494"/>
        </w:tabs>
        <w:rPr>
          <w:rFonts w:asciiTheme="minorHAnsi" w:eastAsiaTheme="minorEastAsia" w:hAnsiTheme="minorHAnsi"/>
          <w:noProof/>
          <w:lang w:eastAsia="es-EC"/>
        </w:rPr>
      </w:pPr>
      <w:hyperlink w:anchor="_Toc56069165" w:history="1">
        <w:r w:rsidR="006F0A29" w:rsidRPr="006F0A29">
          <w:rPr>
            <w:rStyle w:val="Hipervnculo"/>
            <w:noProof/>
            <w:color w:val="auto"/>
          </w:rPr>
          <w:t>4</w:t>
        </w:r>
        <w:r w:rsidR="006F0A29" w:rsidRPr="006F0A29">
          <w:rPr>
            <w:rFonts w:asciiTheme="minorHAnsi" w:eastAsiaTheme="minorEastAsia" w:hAnsiTheme="minorHAnsi"/>
            <w:noProof/>
            <w:lang w:eastAsia="es-EC"/>
          </w:rPr>
          <w:tab/>
        </w:r>
        <w:r w:rsidR="006F0A29" w:rsidRPr="006F0A29">
          <w:rPr>
            <w:rStyle w:val="Hipervnculo"/>
            <w:noProof/>
            <w:color w:val="auto"/>
          </w:rPr>
          <w:t>Conclusiones y Recomendacione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5 \h </w:instrText>
        </w:r>
        <w:r w:rsidR="006F0A29" w:rsidRPr="006F0A29">
          <w:rPr>
            <w:noProof/>
            <w:webHidden/>
          </w:rPr>
        </w:r>
        <w:r w:rsidR="006F0A29" w:rsidRPr="006F0A29">
          <w:rPr>
            <w:noProof/>
            <w:webHidden/>
          </w:rPr>
          <w:fldChar w:fldCharType="separate"/>
        </w:r>
        <w:r w:rsidR="006F0A29" w:rsidRPr="006F0A29">
          <w:rPr>
            <w:noProof/>
            <w:webHidden/>
          </w:rPr>
          <w:t>6</w:t>
        </w:r>
        <w:r w:rsidR="006F0A29" w:rsidRPr="006F0A29">
          <w:rPr>
            <w:noProof/>
            <w:webHidden/>
          </w:rPr>
          <w:fldChar w:fldCharType="end"/>
        </w:r>
      </w:hyperlink>
    </w:p>
    <w:p w14:paraId="0050CCCD" w14:textId="2786CFFF"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66" w:history="1">
        <w:r w:rsidR="006F0A29" w:rsidRPr="006F0A29">
          <w:rPr>
            <w:rStyle w:val="Hipervnculo"/>
            <w:noProof/>
            <w:color w:val="auto"/>
          </w:rPr>
          <w:t>4.1</w:t>
        </w:r>
        <w:r w:rsidR="006F0A29" w:rsidRPr="006F0A29">
          <w:rPr>
            <w:rFonts w:asciiTheme="minorHAnsi" w:eastAsiaTheme="minorEastAsia" w:hAnsiTheme="minorHAnsi"/>
            <w:noProof/>
            <w:lang w:eastAsia="es-EC"/>
          </w:rPr>
          <w:tab/>
        </w:r>
        <w:r w:rsidR="006F0A29" w:rsidRPr="006F0A29">
          <w:rPr>
            <w:rStyle w:val="Hipervnculo"/>
            <w:noProof/>
            <w:color w:val="auto"/>
          </w:rPr>
          <w:t>Conclusione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6 \h </w:instrText>
        </w:r>
        <w:r w:rsidR="006F0A29" w:rsidRPr="006F0A29">
          <w:rPr>
            <w:noProof/>
            <w:webHidden/>
          </w:rPr>
        </w:r>
        <w:r w:rsidR="006F0A29" w:rsidRPr="006F0A29">
          <w:rPr>
            <w:noProof/>
            <w:webHidden/>
          </w:rPr>
          <w:fldChar w:fldCharType="separate"/>
        </w:r>
        <w:r w:rsidR="006F0A29" w:rsidRPr="006F0A29">
          <w:rPr>
            <w:noProof/>
            <w:webHidden/>
          </w:rPr>
          <w:t>6</w:t>
        </w:r>
        <w:r w:rsidR="006F0A29" w:rsidRPr="006F0A29">
          <w:rPr>
            <w:noProof/>
            <w:webHidden/>
          </w:rPr>
          <w:fldChar w:fldCharType="end"/>
        </w:r>
      </w:hyperlink>
    </w:p>
    <w:p w14:paraId="36CD8F5E" w14:textId="05C0A34C"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67" w:history="1">
        <w:r w:rsidR="006F0A29" w:rsidRPr="006F0A29">
          <w:rPr>
            <w:rStyle w:val="Hipervnculo"/>
            <w:noProof/>
            <w:color w:val="auto"/>
          </w:rPr>
          <w:t>4.2</w:t>
        </w:r>
        <w:r w:rsidR="006F0A29" w:rsidRPr="006F0A29">
          <w:rPr>
            <w:rFonts w:asciiTheme="minorHAnsi" w:eastAsiaTheme="minorEastAsia" w:hAnsiTheme="minorHAnsi"/>
            <w:noProof/>
            <w:lang w:eastAsia="es-EC"/>
          </w:rPr>
          <w:tab/>
        </w:r>
        <w:r w:rsidR="006F0A29" w:rsidRPr="006F0A29">
          <w:rPr>
            <w:rStyle w:val="Hipervnculo"/>
            <w:noProof/>
            <w:color w:val="auto"/>
          </w:rPr>
          <w:t>Recomendacione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7 \h </w:instrText>
        </w:r>
        <w:r w:rsidR="006F0A29" w:rsidRPr="006F0A29">
          <w:rPr>
            <w:noProof/>
            <w:webHidden/>
          </w:rPr>
        </w:r>
        <w:r w:rsidR="006F0A29" w:rsidRPr="006F0A29">
          <w:rPr>
            <w:noProof/>
            <w:webHidden/>
          </w:rPr>
          <w:fldChar w:fldCharType="separate"/>
        </w:r>
        <w:r w:rsidR="006F0A29" w:rsidRPr="006F0A29">
          <w:rPr>
            <w:noProof/>
            <w:webHidden/>
          </w:rPr>
          <w:t>6</w:t>
        </w:r>
        <w:r w:rsidR="006F0A29" w:rsidRPr="006F0A29">
          <w:rPr>
            <w:noProof/>
            <w:webHidden/>
          </w:rPr>
          <w:fldChar w:fldCharType="end"/>
        </w:r>
      </w:hyperlink>
    </w:p>
    <w:p w14:paraId="0701DA27" w14:textId="1C68D8F4" w:rsidR="006F0A29" w:rsidRPr="006F0A29" w:rsidRDefault="00056CDA">
      <w:pPr>
        <w:pStyle w:val="TDC1"/>
        <w:tabs>
          <w:tab w:val="left" w:pos="440"/>
          <w:tab w:val="right" w:leader="dot" w:pos="8494"/>
        </w:tabs>
        <w:rPr>
          <w:rFonts w:asciiTheme="minorHAnsi" w:eastAsiaTheme="minorEastAsia" w:hAnsiTheme="minorHAnsi"/>
          <w:noProof/>
          <w:lang w:eastAsia="es-EC"/>
        </w:rPr>
      </w:pPr>
      <w:hyperlink w:anchor="_Toc56069168" w:history="1">
        <w:r w:rsidR="006F0A29" w:rsidRPr="006F0A29">
          <w:rPr>
            <w:rStyle w:val="Hipervnculo"/>
            <w:noProof/>
            <w:color w:val="auto"/>
          </w:rPr>
          <w:t>5</w:t>
        </w:r>
        <w:r w:rsidR="006F0A29" w:rsidRPr="006F0A29">
          <w:rPr>
            <w:rFonts w:asciiTheme="minorHAnsi" w:eastAsiaTheme="minorEastAsia" w:hAnsiTheme="minorHAnsi"/>
            <w:noProof/>
            <w:lang w:eastAsia="es-EC"/>
          </w:rPr>
          <w:tab/>
        </w:r>
        <w:r w:rsidR="006F0A29" w:rsidRPr="006F0A29">
          <w:rPr>
            <w:rStyle w:val="Hipervnculo"/>
            <w:noProof/>
            <w:color w:val="auto"/>
          </w:rPr>
          <w:t>Referencias Bibliográfica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8 \h </w:instrText>
        </w:r>
        <w:r w:rsidR="006F0A29" w:rsidRPr="006F0A29">
          <w:rPr>
            <w:noProof/>
            <w:webHidden/>
          </w:rPr>
        </w:r>
        <w:r w:rsidR="006F0A29" w:rsidRPr="006F0A29">
          <w:rPr>
            <w:noProof/>
            <w:webHidden/>
          </w:rPr>
          <w:fldChar w:fldCharType="separate"/>
        </w:r>
        <w:r w:rsidR="006F0A29" w:rsidRPr="006F0A29">
          <w:rPr>
            <w:noProof/>
            <w:webHidden/>
          </w:rPr>
          <w:t>7</w:t>
        </w:r>
        <w:r w:rsidR="006F0A29" w:rsidRPr="006F0A29">
          <w:rPr>
            <w:noProof/>
            <w:webHidden/>
          </w:rPr>
          <w:fldChar w:fldCharType="end"/>
        </w:r>
      </w:hyperlink>
    </w:p>
    <w:p w14:paraId="6D1AB33A" w14:textId="621C8B80" w:rsidR="006F0A29" w:rsidRPr="006F0A29" w:rsidRDefault="00056CDA">
      <w:pPr>
        <w:pStyle w:val="TDC1"/>
        <w:tabs>
          <w:tab w:val="left" w:pos="440"/>
          <w:tab w:val="right" w:leader="dot" w:pos="8494"/>
        </w:tabs>
        <w:rPr>
          <w:rFonts w:asciiTheme="minorHAnsi" w:eastAsiaTheme="minorEastAsia" w:hAnsiTheme="minorHAnsi"/>
          <w:noProof/>
          <w:lang w:eastAsia="es-EC"/>
        </w:rPr>
      </w:pPr>
      <w:hyperlink w:anchor="_Toc56069169" w:history="1">
        <w:r w:rsidR="006F0A29" w:rsidRPr="006F0A29">
          <w:rPr>
            <w:rStyle w:val="Hipervnculo"/>
            <w:noProof/>
            <w:color w:val="auto"/>
          </w:rPr>
          <w:t>6</w:t>
        </w:r>
        <w:r w:rsidR="006F0A29" w:rsidRPr="006F0A29">
          <w:rPr>
            <w:rFonts w:asciiTheme="minorHAnsi" w:eastAsiaTheme="minorEastAsia" w:hAnsiTheme="minorHAnsi"/>
            <w:noProof/>
            <w:lang w:eastAsia="es-EC"/>
          </w:rPr>
          <w:tab/>
        </w:r>
        <w:r w:rsidR="006F0A29" w:rsidRPr="006F0A29">
          <w:rPr>
            <w:rStyle w:val="Hipervnculo"/>
            <w:noProof/>
            <w:color w:val="auto"/>
          </w:rPr>
          <w:t>ANEXOS</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69 \h </w:instrText>
        </w:r>
        <w:r w:rsidR="006F0A29" w:rsidRPr="006F0A29">
          <w:rPr>
            <w:noProof/>
            <w:webHidden/>
          </w:rPr>
        </w:r>
        <w:r w:rsidR="006F0A29" w:rsidRPr="006F0A29">
          <w:rPr>
            <w:noProof/>
            <w:webHidden/>
          </w:rPr>
          <w:fldChar w:fldCharType="separate"/>
        </w:r>
        <w:r w:rsidR="006F0A29" w:rsidRPr="006F0A29">
          <w:rPr>
            <w:noProof/>
            <w:webHidden/>
          </w:rPr>
          <w:t>i</w:t>
        </w:r>
        <w:r w:rsidR="006F0A29" w:rsidRPr="006F0A29">
          <w:rPr>
            <w:noProof/>
            <w:webHidden/>
          </w:rPr>
          <w:fldChar w:fldCharType="end"/>
        </w:r>
      </w:hyperlink>
    </w:p>
    <w:p w14:paraId="345AA697" w14:textId="5B216C76"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70" w:history="1">
        <w:r w:rsidR="006F0A29" w:rsidRPr="006F0A29">
          <w:rPr>
            <w:rStyle w:val="Hipervnculo"/>
            <w:noProof/>
            <w:color w:val="auto"/>
          </w:rPr>
          <w:t>6.1</w:t>
        </w:r>
        <w:r w:rsidR="006F0A29" w:rsidRPr="006F0A29">
          <w:rPr>
            <w:rFonts w:asciiTheme="minorHAnsi" w:eastAsiaTheme="minorEastAsia" w:hAnsiTheme="minorHAnsi"/>
            <w:noProof/>
            <w:lang w:eastAsia="es-EC"/>
          </w:rPr>
          <w:tab/>
        </w:r>
        <w:r w:rsidR="006F0A29" w:rsidRPr="006F0A29">
          <w:rPr>
            <w:rStyle w:val="Hipervnculo"/>
            <w:noProof/>
            <w:color w:val="auto"/>
          </w:rPr>
          <w:t>Manual Técnico</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70 \h </w:instrText>
        </w:r>
        <w:r w:rsidR="006F0A29" w:rsidRPr="006F0A29">
          <w:rPr>
            <w:noProof/>
            <w:webHidden/>
          </w:rPr>
        </w:r>
        <w:r w:rsidR="006F0A29" w:rsidRPr="006F0A29">
          <w:rPr>
            <w:noProof/>
            <w:webHidden/>
          </w:rPr>
          <w:fldChar w:fldCharType="separate"/>
        </w:r>
        <w:r w:rsidR="006F0A29" w:rsidRPr="006F0A29">
          <w:rPr>
            <w:noProof/>
            <w:webHidden/>
          </w:rPr>
          <w:t>i</w:t>
        </w:r>
        <w:r w:rsidR="006F0A29" w:rsidRPr="006F0A29">
          <w:rPr>
            <w:noProof/>
            <w:webHidden/>
          </w:rPr>
          <w:fldChar w:fldCharType="end"/>
        </w:r>
      </w:hyperlink>
    </w:p>
    <w:p w14:paraId="14B5C5B3" w14:textId="49B3BD88"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71" w:history="1">
        <w:r w:rsidR="006F0A29" w:rsidRPr="006F0A29">
          <w:rPr>
            <w:rStyle w:val="Hipervnculo"/>
            <w:noProof/>
            <w:color w:val="auto"/>
          </w:rPr>
          <w:t>6.2</w:t>
        </w:r>
        <w:r w:rsidR="006F0A29" w:rsidRPr="006F0A29">
          <w:rPr>
            <w:rFonts w:asciiTheme="minorHAnsi" w:eastAsiaTheme="minorEastAsia" w:hAnsiTheme="minorHAnsi"/>
            <w:noProof/>
            <w:lang w:eastAsia="es-EC"/>
          </w:rPr>
          <w:tab/>
        </w:r>
        <w:r w:rsidR="006F0A29" w:rsidRPr="006F0A29">
          <w:rPr>
            <w:rStyle w:val="Hipervnculo"/>
            <w:noProof/>
            <w:color w:val="auto"/>
          </w:rPr>
          <w:t>Manual de Usuario</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71 \h </w:instrText>
        </w:r>
        <w:r w:rsidR="006F0A29" w:rsidRPr="006F0A29">
          <w:rPr>
            <w:noProof/>
            <w:webHidden/>
          </w:rPr>
        </w:r>
        <w:r w:rsidR="006F0A29" w:rsidRPr="006F0A29">
          <w:rPr>
            <w:noProof/>
            <w:webHidden/>
          </w:rPr>
          <w:fldChar w:fldCharType="separate"/>
        </w:r>
        <w:r w:rsidR="006F0A29" w:rsidRPr="006F0A29">
          <w:rPr>
            <w:noProof/>
            <w:webHidden/>
          </w:rPr>
          <w:t>i</w:t>
        </w:r>
        <w:r w:rsidR="006F0A29" w:rsidRPr="006F0A29">
          <w:rPr>
            <w:noProof/>
            <w:webHidden/>
          </w:rPr>
          <w:fldChar w:fldCharType="end"/>
        </w:r>
      </w:hyperlink>
    </w:p>
    <w:p w14:paraId="1C6E2B83" w14:textId="21ACA62C" w:rsidR="006F0A29" w:rsidRPr="006F0A29" w:rsidRDefault="00056CDA">
      <w:pPr>
        <w:pStyle w:val="TDC2"/>
        <w:tabs>
          <w:tab w:val="left" w:pos="880"/>
          <w:tab w:val="right" w:leader="dot" w:pos="8494"/>
        </w:tabs>
        <w:rPr>
          <w:rFonts w:asciiTheme="minorHAnsi" w:eastAsiaTheme="minorEastAsia" w:hAnsiTheme="minorHAnsi"/>
          <w:noProof/>
          <w:lang w:eastAsia="es-EC"/>
        </w:rPr>
      </w:pPr>
      <w:hyperlink w:anchor="_Toc56069172" w:history="1">
        <w:r w:rsidR="006F0A29" w:rsidRPr="006F0A29">
          <w:rPr>
            <w:rStyle w:val="Hipervnculo"/>
            <w:noProof/>
            <w:color w:val="auto"/>
          </w:rPr>
          <w:t>6.3</w:t>
        </w:r>
        <w:r w:rsidR="006F0A29" w:rsidRPr="006F0A29">
          <w:rPr>
            <w:rFonts w:asciiTheme="minorHAnsi" w:eastAsiaTheme="minorEastAsia" w:hAnsiTheme="minorHAnsi"/>
            <w:noProof/>
            <w:lang w:eastAsia="es-EC"/>
          </w:rPr>
          <w:tab/>
        </w:r>
        <w:r w:rsidR="006F0A29" w:rsidRPr="006F0A29">
          <w:rPr>
            <w:rStyle w:val="Hipervnculo"/>
            <w:noProof/>
            <w:color w:val="auto"/>
          </w:rPr>
          <w:t>Manual de Instalación (si es pertinente)</w:t>
        </w:r>
        <w:r w:rsidR="006F0A29" w:rsidRPr="006F0A29">
          <w:rPr>
            <w:noProof/>
            <w:webHidden/>
          </w:rPr>
          <w:tab/>
        </w:r>
        <w:r w:rsidR="006F0A29" w:rsidRPr="006F0A29">
          <w:rPr>
            <w:noProof/>
            <w:webHidden/>
          </w:rPr>
          <w:fldChar w:fldCharType="begin"/>
        </w:r>
        <w:r w:rsidR="006F0A29" w:rsidRPr="006F0A29">
          <w:rPr>
            <w:noProof/>
            <w:webHidden/>
          </w:rPr>
          <w:instrText xml:space="preserve"> PAGEREF _Toc56069172 \h </w:instrText>
        </w:r>
        <w:r w:rsidR="006F0A29" w:rsidRPr="006F0A29">
          <w:rPr>
            <w:noProof/>
            <w:webHidden/>
          </w:rPr>
        </w:r>
        <w:r w:rsidR="006F0A29" w:rsidRPr="006F0A29">
          <w:rPr>
            <w:noProof/>
            <w:webHidden/>
          </w:rPr>
          <w:fldChar w:fldCharType="separate"/>
        </w:r>
        <w:r w:rsidR="006F0A29" w:rsidRPr="006F0A29">
          <w:rPr>
            <w:noProof/>
            <w:webHidden/>
          </w:rPr>
          <w:t>i</w:t>
        </w:r>
        <w:r w:rsidR="006F0A29" w:rsidRPr="006F0A29">
          <w:rPr>
            <w:noProof/>
            <w:webHidden/>
          </w:rPr>
          <w:fldChar w:fldCharType="end"/>
        </w:r>
      </w:hyperlink>
    </w:p>
    <w:p w14:paraId="66C84A22" w14:textId="7C6845EF" w:rsidR="00725089" w:rsidRDefault="00EB0249" w:rsidP="00B67AE7">
      <w:r w:rsidRPr="006F0A29">
        <w:fldChar w:fldCharType="end"/>
      </w:r>
    </w:p>
    <w:p w14:paraId="204896A2" w14:textId="45A89070" w:rsidR="0029016D" w:rsidRDefault="00D17130">
      <w:pPr>
        <w:spacing w:line="259" w:lineRule="auto"/>
        <w:jc w:val="left"/>
        <w:rPr>
          <w:b/>
          <w:sz w:val="32"/>
          <w:szCs w:val="32"/>
        </w:rPr>
      </w:pPr>
      <w:r>
        <w:rPr>
          <w:b/>
          <w:sz w:val="32"/>
          <w:szCs w:val="32"/>
        </w:rPr>
        <w:br w:type="page"/>
      </w:r>
    </w:p>
    <w:p w14:paraId="15A60557" w14:textId="14E0CF9D" w:rsidR="00A347E4" w:rsidRDefault="00A347E4">
      <w:pPr>
        <w:pStyle w:val="Tabladeilustraciones"/>
        <w:tabs>
          <w:tab w:val="right" w:leader="dot" w:pos="8494"/>
        </w:tabs>
      </w:pPr>
      <w:proofErr w:type="spellStart"/>
      <w:r>
        <w:lastRenderedPageBreak/>
        <w:t>Indice</w:t>
      </w:r>
      <w:proofErr w:type="spellEnd"/>
      <w:r>
        <w:t xml:space="preserve"> de Figuras</w:t>
      </w:r>
    </w:p>
    <w:p w14:paraId="266625A6" w14:textId="57A9516F" w:rsidR="00A347E4" w:rsidRDefault="00A347E4">
      <w:pPr>
        <w:pStyle w:val="Tabladeilustraciones"/>
        <w:tabs>
          <w:tab w:val="right" w:leader="dot" w:pos="8494"/>
        </w:tabs>
        <w:rPr>
          <w:rFonts w:asciiTheme="minorHAnsi" w:eastAsiaTheme="minorEastAsia" w:hAnsiTheme="minorHAnsi"/>
          <w:noProof/>
          <w:lang w:eastAsia="es-EC"/>
        </w:rPr>
      </w:pPr>
      <w:r>
        <w:fldChar w:fldCharType="begin"/>
      </w:r>
      <w:r>
        <w:instrText xml:space="preserve"> TOC \h \z \c "Fig." </w:instrText>
      </w:r>
      <w:r>
        <w:fldChar w:fldCharType="separate"/>
      </w:r>
      <w:hyperlink w:anchor="_Toc78191771" w:history="1">
        <w:r w:rsidRPr="008A6FFF">
          <w:rPr>
            <w:rStyle w:val="Hipervnculo"/>
            <w:rFonts w:ascii="Times New Roman" w:hAnsi="Times New Roman" w:cs="Times New Roman"/>
            <w:noProof/>
          </w:rPr>
          <w:t>Fig. 1 Página de Inicio</w:t>
        </w:r>
        <w:r>
          <w:rPr>
            <w:noProof/>
            <w:webHidden/>
          </w:rPr>
          <w:tab/>
        </w:r>
        <w:r>
          <w:rPr>
            <w:noProof/>
            <w:webHidden/>
          </w:rPr>
          <w:fldChar w:fldCharType="begin"/>
        </w:r>
        <w:r>
          <w:rPr>
            <w:noProof/>
            <w:webHidden/>
          </w:rPr>
          <w:instrText xml:space="preserve"> PAGEREF _Toc78191771 \h </w:instrText>
        </w:r>
        <w:r>
          <w:rPr>
            <w:noProof/>
            <w:webHidden/>
          </w:rPr>
        </w:r>
        <w:r>
          <w:rPr>
            <w:noProof/>
            <w:webHidden/>
          </w:rPr>
          <w:fldChar w:fldCharType="separate"/>
        </w:r>
        <w:r>
          <w:rPr>
            <w:noProof/>
            <w:webHidden/>
          </w:rPr>
          <w:t>9</w:t>
        </w:r>
        <w:r>
          <w:rPr>
            <w:noProof/>
            <w:webHidden/>
          </w:rPr>
          <w:fldChar w:fldCharType="end"/>
        </w:r>
      </w:hyperlink>
    </w:p>
    <w:p w14:paraId="37BF2B12" w14:textId="2A6C6CEF" w:rsidR="00A347E4" w:rsidRDefault="00056CDA">
      <w:pPr>
        <w:pStyle w:val="Tabladeilustraciones"/>
        <w:tabs>
          <w:tab w:val="right" w:leader="dot" w:pos="8494"/>
        </w:tabs>
        <w:rPr>
          <w:rStyle w:val="Hipervnculo"/>
          <w:noProof/>
        </w:rPr>
      </w:pPr>
      <w:hyperlink w:anchor="_Toc78191772" w:history="1">
        <w:r w:rsidR="00A347E4" w:rsidRPr="008A6FFF">
          <w:rPr>
            <w:rStyle w:val="Hipervnculo"/>
            <w:rFonts w:ascii="Times New Roman" w:hAnsi="Times New Roman" w:cs="Times New Roman"/>
            <w:noProof/>
          </w:rPr>
          <w:t>Fig. 2 Página de trabaja con nosotros</w:t>
        </w:r>
        <w:r w:rsidR="00A347E4">
          <w:rPr>
            <w:noProof/>
            <w:webHidden/>
          </w:rPr>
          <w:tab/>
        </w:r>
        <w:r w:rsidR="00A347E4">
          <w:rPr>
            <w:noProof/>
            <w:webHidden/>
          </w:rPr>
          <w:fldChar w:fldCharType="begin"/>
        </w:r>
        <w:r w:rsidR="00A347E4">
          <w:rPr>
            <w:noProof/>
            <w:webHidden/>
          </w:rPr>
          <w:instrText xml:space="preserve"> PAGEREF _Toc78191772 \h </w:instrText>
        </w:r>
        <w:r w:rsidR="00A347E4">
          <w:rPr>
            <w:noProof/>
            <w:webHidden/>
          </w:rPr>
        </w:r>
        <w:r w:rsidR="00A347E4">
          <w:rPr>
            <w:noProof/>
            <w:webHidden/>
          </w:rPr>
          <w:fldChar w:fldCharType="separate"/>
        </w:r>
        <w:r w:rsidR="00A347E4">
          <w:rPr>
            <w:noProof/>
            <w:webHidden/>
          </w:rPr>
          <w:t>10</w:t>
        </w:r>
        <w:r w:rsidR="00A347E4">
          <w:rPr>
            <w:noProof/>
            <w:webHidden/>
          </w:rPr>
          <w:fldChar w:fldCharType="end"/>
        </w:r>
      </w:hyperlink>
    </w:p>
    <w:p w14:paraId="1C9BE3AB" w14:textId="2379DE9B" w:rsidR="00A347E4" w:rsidRDefault="00A347E4" w:rsidP="00A347E4"/>
    <w:p w14:paraId="155D9EBA" w14:textId="439F04CF" w:rsidR="00A347E4" w:rsidRDefault="00A347E4" w:rsidP="00A347E4"/>
    <w:p w14:paraId="46885EBA" w14:textId="78A6E420" w:rsidR="00A347E4" w:rsidRDefault="00A347E4" w:rsidP="00A347E4"/>
    <w:p w14:paraId="358AA8AB" w14:textId="23758A81" w:rsidR="00A347E4" w:rsidRDefault="00A347E4" w:rsidP="00A347E4"/>
    <w:p w14:paraId="6F4F3D4B" w14:textId="4DEF5C8F" w:rsidR="00A347E4" w:rsidRDefault="00A347E4" w:rsidP="00A347E4"/>
    <w:p w14:paraId="72BEAC98" w14:textId="17F02A79" w:rsidR="00A347E4" w:rsidRDefault="00A347E4" w:rsidP="00A347E4"/>
    <w:p w14:paraId="739A231E" w14:textId="7B423AD1" w:rsidR="00A347E4" w:rsidRDefault="00A347E4" w:rsidP="00A347E4"/>
    <w:p w14:paraId="36D76D1F" w14:textId="01820838" w:rsidR="00A347E4" w:rsidRDefault="00A347E4" w:rsidP="00A347E4"/>
    <w:p w14:paraId="74820A88" w14:textId="3BDAFA78" w:rsidR="00A347E4" w:rsidRDefault="00A347E4" w:rsidP="00A347E4"/>
    <w:p w14:paraId="5AC7A4BC" w14:textId="3807A3A7" w:rsidR="00A347E4" w:rsidRDefault="00A347E4" w:rsidP="00A347E4"/>
    <w:p w14:paraId="181E11F7" w14:textId="54A3F178" w:rsidR="00A347E4" w:rsidRDefault="00A347E4" w:rsidP="00A347E4"/>
    <w:p w14:paraId="30736009" w14:textId="55381222" w:rsidR="00A347E4" w:rsidRDefault="00A347E4" w:rsidP="00A347E4"/>
    <w:p w14:paraId="631C8C86" w14:textId="5947D947" w:rsidR="00A347E4" w:rsidRDefault="00A347E4" w:rsidP="00A347E4"/>
    <w:p w14:paraId="34676883" w14:textId="7E213CC2" w:rsidR="00A347E4" w:rsidRDefault="00A347E4" w:rsidP="00A347E4"/>
    <w:p w14:paraId="5C24D024" w14:textId="0B51E40D" w:rsidR="00A347E4" w:rsidRDefault="00A347E4" w:rsidP="00A347E4"/>
    <w:p w14:paraId="5FA67A92" w14:textId="10B9278E" w:rsidR="00A347E4" w:rsidRDefault="00A347E4" w:rsidP="00A347E4"/>
    <w:p w14:paraId="2A2F375F" w14:textId="706C079C" w:rsidR="00A347E4" w:rsidRDefault="00A347E4" w:rsidP="00A347E4"/>
    <w:p w14:paraId="7B6CCC2D" w14:textId="17E1D8C1" w:rsidR="00A347E4" w:rsidRDefault="00A347E4" w:rsidP="00A347E4"/>
    <w:p w14:paraId="4E452813" w14:textId="4E1F3113" w:rsidR="00A347E4" w:rsidRDefault="00A347E4" w:rsidP="00A347E4"/>
    <w:p w14:paraId="1DAA8D61" w14:textId="32FE9629" w:rsidR="00A347E4" w:rsidRDefault="00A347E4" w:rsidP="00A347E4"/>
    <w:p w14:paraId="6BD36727" w14:textId="28292F37" w:rsidR="00A347E4" w:rsidRDefault="00A347E4" w:rsidP="00A347E4"/>
    <w:p w14:paraId="4F05281F" w14:textId="13E1109F" w:rsidR="00A347E4" w:rsidRDefault="00A347E4" w:rsidP="00A347E4"/>
    <w:p w14:paraId="3C4751B1" w14:textId="1715DA68" w:rsidR="00A347E4" w:rsidRDefault="00A347E4" w:rsidP="00A347E4"/>
    <w:p w14:paraId="3C6878DC" w14:textId="2C1DF8DC" w:rsidR="00A347E4" w:rsidRDefault="00A347E4" w:rsidP="00A347E4"/>
    <w:p w14:paraId="28C73991" w14:textId="77777777" w:rsidR="00A347E4" w:rsidRPr="00A347E4" w:rsidRDefault="00A347E4" w:rsidP="00A347E4"/>
    <w:p w14:paraId="7F47C4AA" w14:textId="3BE41C3E" w:rsidR="00815997" w:rsidRDefault="00A347E4" w:rsidP="00B67AE7">
      <w:r>
        <w:fldChar w:fldCharType="end"/>
      </w:r>
    </w:p>
    <w:p w14:paraId="7F509E85" w14:textId="77777777" w:rsidR="00815997" w:rsidRDefault="00815997" w:rsidP="00B67AE7"/>
    <w:p w14:paraId="52DE62C1" w14:textId="77777777" w:rsidR="00815997" w:rsidRDefault="00815997" w:rsidP="00B67AE7"/>
    <w:p w14:paraId="387F6B7E" w14:textId="77777777" w:rsidR="00815997" w:rsidRDefault="00815997" w:rsidP="00B67AE7"/>
    <w:p w14:paraId="0B4B9166" w14:textId="77777777" w:rsidR="00815997" w:rsidRDefault="00815997" w:rsidP="00B67AE7"/>
    <w:p w14:paraId="6D15BA9D" w14:textId="77777777" w:rsidR="00815997" w:rsidRDefault="00815997" w:rsidP="00B67AE7"/>
    <w:p w14:paraId="75A4FA97" w14:textId="77777777" w:rsidR="00815997" w:rsidRDefault="00815997" w:rsidP="00B67AE7"/>
    <w:p w14:paraId="552E5FE0" w14:textId="77777777" w:rsidR="00815997" w:rsidRDefault="00815997" w:rsidP="00B67AE7"/>
    <w:p w14:paraId="6F20F94D" w14:textId="77777777" w:rsidR="00815997" w:rsidRDefault="00815997" w:rsidP="00B67AE7"/>
    <w:p w14:paraId="5F08F283" w14:textId="77777777" w:rsidR="00815997" w:rsidRDefault="00815997" w:rsidP="00B67AE7"/>
    <w:p w14:paraId="754C6906" w14:textId="77777777" w:rsidR="00815997" w:rsidRDefault="00815997" w:rsidP="00B67AE7"/>
    <w:p w14:paraId="0F65F86E" w14:textId="77777777" w:rsidR="00815997" w:rsidRDefault="00815997" w:rsidP="00B67AE7"/>
    <w:p w14:paraId="55F84124" w14:textId="77777777" w:rsidR="00815997" w:rsidRDefault="00815997" w:rsidP="00B67AE7"/>
    <w:p w14:paraId="2FE7F039" w14:textId="77777777" w:rsidR="00815997" w:rsidRDefault="00815997" w:rsidP="00B67AE7"/>
    <w:p w14:paraId="6FF794FE" w14:textId="77777777" w:rsidR="00815997" w:rsidRDefault="00815997" w:rsidP="00B67AE7"/>
    <w:p w14:paraId="081BCFC2" w14:textId="77777777" w:rsidR="00815997" w:rsidRDefault="00815997" w:rsidP="00B67AE7"/>
    <w:p w14:paraId="2DFE0624" w14:textId="77777777" w:rsidR="00815997" w:rsidRDefault="00815997" w:rsidP="00B67AE7"/>
    <w:p w14:paraId="053E638E" w14:textId="77777777" w:rsidR="00815997" w:rsidRDefault="00815997" w:rsidP="00B67AE7"/>
    <w:p w14:paraId="457DF535" w14:textId="77777777" w:rsidR="00A8177C" w:rsidRDefault="00A8177C" w:rsidP="00B67AE7"/>
    <w:p w14:paraId="0C34DC0E" w14:textId="77777777" w:rsidR="00A8177C" w:rsidRDefault="00A8177C" w:rsidP="00B67AE7"/>
    <w:p w14:paraId="62EACAD8" w14:textId="77777777" w:rsidR="00A8177C" w:rsidRDefault="00A8177C" w:rsidP="00B67AE7"/>
    <w:p w14:paraId="64749E6D" w14:textId="77777777" w:rsidR="00A8177C" w:rsidRDefault="00A8177C" w:rsidP="00B67AE7"/>
    <w:p w14:paraId="68EEB342" w14:textId="77777777" w:rsidR="00A8177C" w:rsidRPr="00725089" w:rsidRDefault="00A8177C" w:rsidP="00A8177C">
      <w:pPr>
        <w:jc w:val="center"/>
        <w:rPr>
          <w:b/>
          <w:sz w:val="32"/>
          <w:szCs w:val="32"/>
        </w:rPr>
      </w:pPr>
      <w:r w:rsidRPr="00725089">
        <w:rPr>
          <w:b/>
          <w:sz w:val="32"/>
          <w:szCs w:val="32"/>
        </w:rPr>
        <w:t xml:space="preserve">ÍNDICE DE </w:t>
      </w:r>
      <w:r>
        <w:rPr>
          <w:b/>
          <w:sz w:val="32"/>
          <w:szCs w:val="32"/>
        </w:rPr>
        <w:t>TABLAS</w:t>
      </w:r>
    </w:p>
    <w:p w14:paraId="285FC7E4" w14:textId="77777777" w:rsidR="00815997" w:rsidRDefault="00815997" w:rsidP="00B67AE7"/>
    <w:p w14:paraId="0512F696" w14:textId="54582A02" w:rsidR="00D17130" w:rsidRPr="00D17130" w:rsidRDefault="00D17130">
      <w:pPr>
        <w:pStyle w:val="Tabladeilustraciones"/>
        <w:tabs>
          <w:tab w:val="right" w:leader="dot" w:pos="8494"/>
        </w:tabs>
        <w:rPr>
          <w:rFonts w:asciiTheme="minorHAnsi" w:eastAsiaTheme="minorEastAsia" w:hAnsiTheme="minorHAnsi"/>
          <w:noProof/>
          <w:lang w:eastAsia="es-EC"/>
        </w:rPr>
      </w:pPr>
      <w:r w:rsidRPr="00D17130">
        <w:fldChar w:fldCharType="begin"/>
      </w:r>
      <w:r w:rsidRPr="00D17130">
        <w:instrText xml:space="preserve"> TOC \h \z \c "TABLA " </w:instrText>
      </w:r>
      <w:r w:rsidRPr="00D17130">
        <w:fldChar w:fldCharType="separate"/>
      </w:r>
      <w:hyperlink w:anchor="_Toc56069034" w:history="1">
        <w:r w:rsidRPr="00D17130">
          <w:rPr>
            <w:rStyle w:val="Hipervnculo"/>
            <w:rFonts w:cs="Arial"/>
            <w:b/>
            <w:noProof/>
            <w:color w:val="auto"/>
            <w:lang w:eastAsia="pt-BR"/>
          </w:rPr>
          <w:t xml:space="preserve">TABLA  I: </w:t>
        </w:r>
        <w:r w:rsidRPr="00D17130">
          <w:rPr>
            <w:rStyle w:val="Hipervnculo"/>
            <w:rFonts w:cs="Arial"/>
            <w:noProof/>
            <w:color w:val="auto"/>
            <w:lang w:eastAsia="pt-BR"/>
          </w:rPr>
          <w:t>Herramientas para el desarrollo del Sistema Web</w:t>
        </w:r>
        <w:r w:rsidRPr="00D17130">
          <w:rPr>
            <w:noProof/>
            <w:webHidden/>
          </w:rPr>
          <w:tab/>
        </w:r>
        <w:r w:rsidRPr="00D17130">
          <w:rPr>
            <w:noProof/>
            <w:webHidden/>
          </w:rPr>
          <w:fldChar w:fldCharType="begin"/>
        </w:r>
        <w:r w:rsidRPr="00D17130">
          <w:rPr>
            <w:noProof/>
            <w:webHidden/>
          </w:rPr>
          <w:instrText xml:space="preserve"> PAGEREF _Toc56069034 \h </w:instrText>
        </w:r>
        <w:r w:rsidRPr="00D17130">
          <w:rPr>
            <w:noProof/>
            <w:webHidden/>
          </w:rPr>
        </w:r>
        <w:r w:rsidRPr="00D17130">
          <w:rPr>
            <w:noProof/>
            <w:webHidden/>
          </w:rPr>
          <w:fldChar w:fldCharType="separate"/>
        </w:r>
        <w:r w:rsidRPr="00D17130">
          <w:rPr>
            <w:noProof/>
            <w:webHidden/>
          </w:rPr>
          <w:t>4</w:t>
        </w:r>
        <w:r w:rsidRPr="00D17130">
          <w:rPr>
            <w:noProof/>
            <w:webHidden/>
          </w:rPr>
          <w:fldChar w:fldCharType="end"/>
        </w:r>
      </w:hyperlink>
    </w:p>
    <w:p w14:paraId="438A860C" w14:textId="5A1475BE" w:rsidR="00D17130" w:rsidRPr="00D17130" w:rsidRDefault="00056CDA">
      <w:pPr>
        <w:pStyle w:val="Tabladeilustraciones"/>
        <w:tabs>
          <w:tab w:val="right" w:leader="dot" w:pos="8494"/>
        </w:tabs>
        <w:rPr>
          <w:rFonts w:asciiTheme="minorHAnsi" w:eastAsiaTheme="minorEastAsia" w:hAnsiTheme="minorHAnsi"/>
          <w:noProof/>
          <w:lang w:eastAsia="es-EC"/>
        </w:rPr>
      </w:pPr>
      <w:hyperlink w:anchor="_Toc56069035" w:history="1">
        <w:r w:rsidR="00D17130" w:rsidRPr="00D17130">
          <w:rPr>
            <w:rStyle w:val="Hipervnculo"/>
            <w:rFonts w:cs="Arial"/>
            <w:b/>
            <w:noProof/>
            <w:color w:val="auto"/>
            <w:lang w:eastAsia="pt-BR"/>
          </w:rPr>
          <w:t xml:space="preserve">TABLA  II: </w:t>
        </w:r>
        <w:r w:rsidR="00D17130" w:rsidRPr="00D17130">
          <w:rPr>
            <w:rStyle w:val="Hipervnculo"/>
            <w:rFonts w:cs="Arial"/>
            <w:noProof/>
            <w:color w:val="auto"/>
            <w:lang w:eastAsia="pt-BR"/>
          </w:rPr>
          <w:t>Herramientas para el desarrollo de la Aplicación Móvil</w:t>
        </w:r>
        <w:r w:rsidR="00D17130" w:rsidRPr="00D17130">
          <w:rPr>
            <w:noProof/>
            <w:webHidden/>
          </w:rPr>
          <w:tab/>
        </w:r>
        <w:r w:rsidR="00D17130" w:rsidRPr="00D17130">
          <w:rPr>
            <w:noProof/>
            <w:webHidden/>
          </w:rPr>
          <w:fldChar w:fldCharType="begin"/>
        </w:r>
        <w:r w:rsidR="00D17130" w:rsidRPr="00D17130">
          <w:rPr>
            <w:noProof/>
            <w:webHidden/>
          </w:rPr>
          <w:instrText xml:space="preserve"> PAGEREF _Toc56069035 \h </w:instrText>
        </w:r>
        <w:r w:rsidR="00D17130" w:rsidRPr="00D17130">
          <w:rPr>
            <w:noProof/>
            <w:webHidden/>
          </w:rPr>
        </w:r>
        <w:r w:rsidR="00D17130" w:rsidRPr="00D17130">
          <w:rPr>
            <w:noProof/>
            <w:webHidden/>
          </w:rPr>
          <w:fldChar w:fldCharType="separate"/>
        </w:r>
        <w:r w:rsidR="00D17130" w:rsidRPr="00D17130">
          <w:rPr>
            <w:noProof/>
            <w:webHidden/>
          </w:rPr>
          <w:t>4</w:t>
        </w:r>
        <w:r w:rsidR="00D17130" w:rsidRPr="00D17130">
          <w:rPr>
            <w:noProof/>
            <w:webHidden/>
          </w:rPr>
          <w:fldChar w:fldCharType="end"/>
        </w:r>
      </w:hyperlink>
    </w:p>
    <w:p w14:paraId="491C5232" w14:textId="7B6644FF" w:rsidR="00815997" w:rsidRDefault="00D17130" w:rsidP="00B67AE7">
      <w:r w:rsidRPr="00D17130">
        <w:fldChar w:fldCharType="end"/>
      </w:r>
    </w:p>
    <w:p w14:paraId="5E8A3196" w14:textId="77777777" w:rsidR="00725089" w:rsidRDefault="00725089" w:rsidP="00B67AE7"/>
    <w:p w14:paraId="769D3722" w14:textId="77777777" w:rsidR="00725089" w:rsidRDefault="00725089" w:rsidP="00B67AE7"/>
    <w:p w14:paraId="085905EC" w14:textId="77777777" w:rsidR="00725089" w:rsidRDefault="00725089" w:rsidP="00B67AE7"/>
    <w:p w14:paraId="5A44D7DE" w14:textId="77777777" w:rsidR="000536E5" w:rsidRDefault="000536E5" w:rsidP="00B67AE7"/>
    <w:p w14:paraId="1E1A5523" w14:textId="77777777" w:rsidR="000536E5" w:rsidRDefault="000536E5" w:rsidP="00B67AE7"/>
    <w:p w14:paraId="7340F25C" w14:textId="77777777" w:rsidR="000536E5" w:rsidRDefault="000536E5" w:rsidP="00B67AE7"/>
    <w:p w14:paraId="1D9E9AAD" w14:textId="77777777" w:rsidR="000536E5" w:rsidRDefault="000536E5" w:rsidP="00B67AE7"/>
    <w:p w14:paraId="68A09E03" w14:textId="77777777" w:rsidR="000536E5" w:rsidRDefault="000536E5" w:rsidP="00B67AE7"/>
    <w:p w14:paraId="74DAB7A5" w14:textId="77777777" w:rsidR="000536E5" w:rsidRDefault="000536E5" w:rsidP="00B67AE7"/>
    <w:p w14:paraId="05C43DFD" w14:textId="77777777" w:rsidR="000536E5" w:rsidRDefault="000536E5" w:rsidP="00B67AE7"/>
    <w:p w14:paraId="548ACEED" w14:textId="77777777" w:rsidR="000536E5" w:rsidRDefault="000536E5" w:rsidP="00B67AE7"/>
    <w:p w14:paraId="6C3146E4" w14:textId="77777777" w:rsidR="000536E5" w:rsidRDefault="000536E5" w:rsidP="00B67AE7"/>
    <w:p w14:paraId="39798F24" w14:textId="77777777" w:rsidR="000536E5" w:rsidRDefault="000536E5" w:rsidP="00B67AE7"/>
    <w:p w14:paraId="07752ABA" w14:textId="77777777" w:rsidR="000536E5" w:rsidRDefault="000536E5" w:rsidP="00B67AE7"/>
    <w:p w14:paraId="34F4E276" w14:textId="77777777" w:rsidR="000536E5" w:rsidRDefault="000536E5" w:rsidP="00B67AE7"/>
    <w:p w14:paraId="31A087E2" w14:textId="77777777" w:rsidR="000536E5" w:rsidRDefault="000536E5" w:rsidP="00B67AE7"/>
    <w:p w14:paraId="7689B9B9" w14:textId="77777777" w:rsidR="000536E5" w:rsidRDefault="000536E5" w:rsidP="00B67AE7"/>
    <w:p w14:paraId="1CA6D922" w14:textId="77777777" w:rsidR="000536E5" w:rsidRDefault="000536E5" w:rsidP="00B67AE7"/>
    <w:p w14:paraId="47E4A89F" w14:textId="7A3C0B22" w:rsidR="00D17130" w:rsidRDefault="00D17130">
      <w:pPr>
        <w:spacing w:line="259" w:lineRule="auto"/>
        <w:jc w:val="left"/>
      </w:pPr>
      <w:r>
        <w:br w:type="page"/>
      </w:r>
    </w:p>
    <w:p w14:paraId="01DA5BF6" w14:textId="77777777" w:rsidR="000536E5" w:rsidRPr="000536E5" w:rsidRDefault="000536E5" w:rsidP="000536E5">
      <w:pPr>
        <w:jc w:val="center"/>
        <w:rPr>
          <w:b/>
          <w:sz w:val="32"/>
          <w:szCs w:val="32"/>
        </w:rPr>
      </w:pPr>
      <w:r w:rsidRPr="000536E5">
        <w:rPr>
          <w:b/>
          <w:sz w:val="32"/>
          <w:szCs w:val="32"/>
        </w:rPr>
        <w:lastRenderedPageBreak/>
        <w:t>RESUMEN</w:t>
      </w:r>
    </w:p>
    <w:p w14:paraId="310694D4" w14:textId="11008B37" w:rsidR="000536E5" w:rsidRDefault="000536E5" w:rsidP="00B67AE7"/>
    <w:p w14:paraId="68A848ED" w14:textId="77777777" w:rsidR="00C83DC9" w:rsidRPr="00D62F4A" w:rsidRDefault="00C83DC9" w:rsidP="00B958B5">
      <w:pPr>
        <w:spacing w:line="365" w:lineRule="auto"/>
        <w:rPr>
          <w:rFonts w:cs="Arial"/>
          <w:color w:val="AEAAAA" w:themeColor="background2" w:themeShade="BF"/>
          <w:lang w:val="es-ES_tradnl"/>
        </w:rPr>
      </w:pPr>
      <w:r w:rsidRPr="00D62F4A">
        <w:rPr>
          <w:rFonts w:cs="Arial"/>
          <w:color w:val="AEAAAA" w:themeColor="background2" w:themeShade="BF"/>
          <w:lang w:val="es-ES_tradnl"/>
        </w:rPr>
        <w:t>Es importante que el tiempo verbal del documento sea escrito en presente o en pretérito perfecto. Este es un documento tipo INFORME que plasma el desarrollo del sistema codificado e implementado.</w:t>
      </w:r>
    </w:p>
    <w:p w14:paraId="1B02930D" w14:textId="77777777" w:rsidR="00C83DC9" w:rsidRPr="003402D1" w:rsidRDefault="00C83DC9" w:rsidP="00B958B5">
      <w:pPr>
        <w:rPr>
          <w:rFonts w:cs="Arial"/>
          <w:color w:val="AEAAAA" w:themeColor="background2" w:themeShade="BF"/>
          <w:lang w:eastAsia="pt-BR"/>
        </w:rPr>
      </w:pPr>
      <w:r w:rsidRPr="003402D1">
        <w:rPr>
          <w:rFonts w:cs="Arial"/>
          <w:b/>
          <w:color w:val="AEAAAA" w:themeColor="background2" w:themeShade="BF"/>
          <w:lang w:eastAsia="pt-BR"/>
        </w:rPr>
        <w:t>Ejemplo:</w:t>
      </w:r>
      <w:r w:rsidRPr="003402D1">
        <w:rPr>
          <w:rFonts w:cs="Arial"/>
          <w:color w:val="AEAAAA" w:themeColor="background2" w:themeShade="BF"/>
          <w:lang w:eastAsia="pt-BR"/>
        </w:rPr>
        <w:t xml:space="preserve"> </w:t>
      </w:r>
      <w:r w:rsidRPr="003402D1">
        <w:rPr>
          <w:rFonts w:cs="Arial"/>
          <w:i/>
          <w:color w:val="AEAAAA" w:themeColor="background2" w:themeShade="BF"/>
          <w:u w:val="single"/>
          <w:lang w:eastAsia="pt-BR"/>
        </w:rPr>
        <w:t>el sistema web se desarrolla</w:t>
      </w:r>
      <w:r w:rsidRPr="003402D1">
        <w:rPr>
          <w:rFonts w:cs="Arial"/>
          <w:i/>
          <w:color w:val="AEAAAA" w:themeColor="background2" w:themeShade="BF"/>
          <w:lang w:eastAsia="pt-BR"/>
        </w:rPr>
        <w:t xml:space="preserve"> </w:t>
      </w:r>
      <w:r w:rsidRPr="003402D1">
        <w:rPr>
          <w:rFonts w:cs="Arial"/>
          <w:color w:val="AEAAAA" w:themeColor="background2" w:themeShade="BF"/>
          <w:lang w:eastAsia="pt-BR"/>
        </w:rPr>
        <w:t>o</w:t>
      </w:r>
      <w:r w:rsidRPr="003402D1">
        <w:rPr>
          <w:rFonts w:cs="Arial"/>
          <w:i/>
          <w:color w:val="AEAAAA" w:themeColor="background2" w:themeShade="BF"/>
          <w:lang w:eastAsia="pt-BR"/>
        </w:rPr>
        <w:t xml:space="preserve"> </w:t>
      </w:r>
      <w:r w:rsidRPr="003402D1">
        <w:rPr>
          <w:rFonts w:cs="Arial"/>
          <w:i/>
          <w:color w:val="AEAAAA" w:themeColor="background2" w:themeShade="BF"/>
          <w:u w:val="single"/>
          <w:lang w:eastAsia="pt-BR"/>
        </w:rPr>
        <w:t>el sistema web se ha desarrollado</w:t>
      </w:r>
      <w:r w:rsidRPr="003402D1">
        <w:rPr>
          <w:rFonts w:cs="Arial"/>
          <w:color w:val="AEAAAA" w:themeColor="background2" w:themeShade="BF"/>
          <w:lang w:eastAsia="pt-BR"/>
        </w:rPr>
        <w:t>.</w:t>
      </w:r>
    </w:p>
    <w:p w14:paraId="4CD0233A" w14:textId="77777777" w:rsidR="00C83DC9" w:rsidRDefault="00C83DC9" w:rsidP="00C83DC9">
      <w:pPr>
        <w:rPr>
          <w:rFonts w:cs="Arial"/>
          <w:color w:val="AEAAAA" w:themeColor="background2" w:themeShade="BF"/>
        </w:rPr>
      </w:pPr>
    </w:p>
    <w:p w14:paraId="67E4492D" w14:textId="77777777" w:rsidR="00C83DC9" w:rsidRDefault="00C83DC9" w:rsidP="00B958B5">
      <w:pPr>
        <w:spacing w:line="365" w:lineRule="auto"/>
        <w:rPr>
          <w:rFonts w:cs="Arial"/>
          <w:color w:val="AEAAAA" w:themeColor="background2" w:themeShade="BF"/>
          <w:lang w:val="es-ES_tradnl"/>
        </w:rPr>
      </w:pPr>
      <w:r w:rsidRPr="00D62F4A">
        <w:rPr>
          <w:rFonts w:cs="Arial"/>
          <w:color w:val="AEAAAA" w:themeColor="background2" w:themeShade="BF"/>
          <w:lang w:val="es-ES_tradnl"/>
        </w:rPr>
        <w:t xml:space="preserve">El resumen del documento será una reseña breve; mediante algunos párrafos indique lo que se ha realizado como proyecto de titulación y los contenidos que tiene el presente documento, haciendo hincapié en los resultados y productos obtenidos. </w:t>
      </w:r>
    </w:p>
    <w:p w14:paraId="3BD82CC6" w14:textId="77777777" w:rsidR="00C83DC9" w:rsidRDefault="00C83DC9" w:rsidP="00C83DC9">
      <w:pPr>
        <w:spacing w:line="365" w:lineRule="auto"/>
        <w:ind w:firstLine="703"/>
        <w:rPr>
          <w:rFonts w:cs="Arial"/>
          <w:color w:val="AEAAAA" w:themeColor="background2" w:themeShade="BF"/>
          <w:lang w:val="es-ES_tradnl"/>
        </w:rPr>
      </w:pPr>
    </w:p>
    <w:p w14:paraId="6F3A7135" w14:textId="77777777" w:rsidR="00C83DC9" w:rsidRDefault="00C83DC9" w:rsidP="00B958B5">
      <w:pPr>
        <w:spacing w:line="365" w:lineRule="auto"/>
        <w:rPr>
          <w:rFonts w:cs="Arial"/>
          <w:color w:val="AEAAAA" w:themeColor="background2" w:themeShade="BF"/>
          <w:lang w:val="es-ES_tradnl"/>
        </w:rPr>
      </w:pPr>
      <w:r w:rsidRPr="0084392E">
        <w:rPr>
          <w:rFonts w:cs="Arial"/>
          <w:color w:val="AEAAAA" w:themeColor="background2" w:themeShade="BF"/>
          <w:lang w:val="es-ES_tradnl"/>
        </w:rPr>
        <w:t>El resumen del documento será una reseña breve. Debe tener una frase o párrafos cortos que contenga introducción, descripción de lo realizado, resultados obtenidos. Máximo 250 palabras.</w:t>
      </w:r>
    </w:p>
    <w:p w14:paraId="3015F0D2" w14:textId="77777777" w:rsidR="00C83DC9" w:rsidRPr="0084392E" w:rsidRDefault="00C83DC9" w:rsidP="00C83DC9">
      <w:pPr>
        <w:spacing w:line="365" w:lineRule="auto"/>
        <w:ind w:firstLine="703"/>
        <w:rPr>
          <w:rFonts w:cs="Arial"/>
          <w:color w:val="AEAAAA" w:themeColor="background2" w:themeShade="BF"/>
          <w:lang w:val="es-ES_tradnl"/>
        </w:rPr>
      </w:pPr>
    </w:p>
    <w:p w14:paraId="5FC3CE8B" w14:textId="77777777" w:rsidR="000536E5" w:rsidRDefault="000536E5" w:rsidP="00B67AE7">
      <w:r w:rsidRPr="000536E5">
        <w:rPr>
          <w:b/>
        </w:rPr>
        <w:t>PALABRAS CLAVE:</w:t>
      </w:r>
      <w:r>
        <w:t xml:space="preserve"> </w:t>
      </w:r>
      <w:r w:rsidRPr="00C83DC9">
        <w:rPr>
          <w:color w:val="AEAAAA" w:themeColor="background2" w:themeShade="BF"/>
        </w:rPr>
        <w:t>máximo 6 palabras.</w:t>
      </w:r>
    </w:p>
    <w:p w14:paraId="75D7854E" w14:textId="77777777" w:rsidR="000536E5" w:rsidRDefault="000536E5" w:rsidP="00B67AE7"/>
    <w:p w14:paraId="6822073B" w14:textId="77777777" w:rsidR="000536E5" w:rsidRDefault="000536E5" w:rsidP="00B67AE7"/>
    <w:p w14:paraId="7C7C530C" w14:textId="77777777" w:rsidR="000536E5" w:rsidRDefault="000536E5" w:rsidP="00B67AE7"/>
    <w:p w14:paraId="488AF3C9" w14:textId="77777777" w:rsidR="000536E5" w:rsidRDefault="000536E5" w:rsidP="00B67AE7"/>
    <w:p w14:paraId="15B74CC0" w14:textId="77777777" w:rsidR="000536E5" w:rsidRDefault="000536E5" w:rsidP="00B67AE7"/>
    <w:p w14:paraId="3408165A" w14:textId="77777777" w:rsidR="000536E5" w:rsidRDefault="000536E5" w:rsidP="00B67AE7"/>
    <w:p w14:paraId="354E41CE" w14:textId="77777777" w:rsidR="000536E5" w:rsidRDefault="000536E5" w:rsidP="00B67AE7"/>
    <w:p w14:paraId="163F3DC7" w14:textId="77777777" w:rsidR="000536E5" w:rsidRDefault="000536E5" w:rsidP="00B67AE7"/>
    <w:p w14:paraId="1331A8C7" w14:textId="77777777" w:rsidR="000536E5" w:rsidRDefault="000536E5" w:rsidP="00B67AE7"/>
    <w:p w14:paraId="73249795" w14:textId="77777777" w:rsidR="000536E5" w:rsidRDefault="000536E5" w:rsidP="00B67AE7"/>
    <w:p w14:paraId="5DD81F4C" w14:textId="77777777" w:rsidR="000536E5" w:rsidRDefault="000536E5" w:rsidP="00B67AE7"/>
    <w:p w14:paraId="655D88BF" w14:textId="77777777" w:rsidR="000536E5" w:rsidRPr="000536E5" w:rsidRDefault="000536E5" w:rsidP="000536E5">
      <w:pPr>
        <w:jc w:val="center"/>
        <w:rPr>
          <w:b/>
          <w:sz w:val="32"/>
          <w:szCs w:val="32"/>
        </w:rPr>
      </w:pPr>
      <w:r w:rsidRPr="000536E5">
        <w:rPr>
          <w:b/>
          <w:sz w:val="32"/>
          <w:szCs w:val="32"/>
        </w:rPr>
        <w:lastRenderedPageBreak/>
        <w:t>ABSTRACT</w:t>
      </w:r>
    </w:p>
    <w:p w14:paraId="6911E08F" w14:textId="70E04313" w:rsidR="00D4295B" w:rsidRDefault="00D4295B" w:rsidP="00B67AE7"/>
    <w:p w14:paraId="21F18804" w14:textId="6C9782C2" w:rsidR="0082331C" w:rsidRPr="00C83DC9" w:rsidRDefault="0082331C" w:rsidP="00B67AE7">
      <w:pPr>
        <w:rPr>
          <w:color w:val="AEAAAA" w:themeColor="background2" w:themeShade="BF"/>
        </w:rPr>
      </w:pPr>
      <w:r w:rsidRPr="00C83DC9">
        <w:rPr>
          <w:color w:val="AEAAAA" w:themeColor="background2" w:themeShade="BF"/>
        </w:rPr>
        <w:t xml:space="preserve">Lo mismo del resumen traducido </w:t>
      </w:r>
      <w:r w:rsidR="00C83DC9" w:rsidRPr="00C83DC9">
        <w:rPr>
          <w:color w:val="AEAAAA" w:themeColor="background2" w:themeShade="BF"/>
        </w:rPr>
        <w:t>al</w:t>
      </w:r>
      <w:r w:rsidRPr="00C83DC9">
        <w:rPr>
          <w:color w:val="AEAAAA" w:themeColor="background2" w:themeShade="BF"/>
        </w:rPr>
        <w:t xml:space="preserve"> inglés.</w:t>
      </w:r>
    </w:p>
    <w:p w14:paraId="3D9DD81D" w14:textId="0E3BA9E6" w:rsidR="000536E5" w:rsidRPr="00C83DC9" w:rsidRDefault="000536E5" w:rsidP="00B67AE7">
      <w:pPr>
        <w:rPr>
          <w:color w:val="AEAAAA" w:themeColor="background2" w:themeShade="BF"/>
        </w:rPr>
      </w:pPr>
      <w:r w:rsidRPr="00C83DC9">
        <w:rPr>
          <w:color w:val="AEAAAA" w:themeColor="background2" w:themeShade="BF"/>
        </w:rPr>
        <w:t>Máximo 250 palabras</w:t>
      </w:r>
    </w:p>
    <w:p w14:paraId="6B789CF6" w14:textId="77777777" w:rsidR="000536E5" w:rsidRDefault="000536E5" w:rsidP="00B67AE7">
      <w:r w:rsidRPr="000536E5">
        <w:rPr>
          <w:b/>
        </w:rPr>
        <w:t>KEYWORD</w:t>
      </w:r>
      <w:r>
        <w:rPr>
          <w:b/>
        </w:rPr>
        <w:t>S</w:t>
      </w:r>
      <w:r w:rsidRPr="0034090F">
        <w:rPr>
          <w:b/>
        </w:rPr>
        <w:t>:</w:t>
      </w:r>
      <w:r>
        <w:t xml:space="preserve"> </w:t>
      </w:r>
      <w:r w:rsidRPr="00C83DC9">
        <w:rPr>
          <w:color w:val="AEAAAA" w:themeColor="background2" w:themeShade="BF"/>
        </w:rPr>
        <w:t>máximo 6 palabras</w:t>
      </w:r>
    </w:p>
    <w:p w14:paraId="0D2A6DB3" w14:textId="77777777" w:rsidR="000536E5" w:rsidRDefault="000536E5" w:rsidP="00B67AE7"/>
    <w:p w14:paraId="2FBF27E5" w14:textId="77777777" w:rsidR="000536E5" w:rsidRDefault="000536E5" w:rsidP="00B67AE7">
      <w:pPr>
        <w:sectPr w:rsidR="000536E5" w:rsidSect="00AD29ED">
          <w:footerReference w:type="default" r:id="rId13"/>
          <w:pgSz w:w="11906" w:h="16838" w:code="9"/>
          <w:pgMar w:top="1701" w:right="1701" w:bottom="1418" w:left="1701" w:header="709" w:footer="709" w:gutter="0"/>
          <w:pgNumType w:fmt="upperRoman" w:start="1"/>
          <w:cols w:space="708"/>
          <w:docGrid w:linePitch="360"/>
        </w:sectPr>
      </w:pPr>
    </w:p>
    <w:p w14:paraId="536A5B0D" w14:textId="77777777" w:rsidR="00BF3E2D" w:rsidRDefault="00F120F1" w:rsidP="006B2A82">
      <w:pPr>
        <w:pStyle w:val="Ttulo1"/>
      </w:pPr>
      <w:bookmarkStart w:id="0" w:name="_Toc55860281"/>
      <w:bookmarkStart w:id="1" w:name="_Toc56069144"/>
      <w:r>
        <w:lastRenderedPageBreak/>
        <w:t>Introducción</w:t>
      </w:r>
      <w:bookmarkEnd w:id="0"/>
      <w:bookmarkEnd w:id="1"/>
      <w:r>
        <w:t xml:space="preserve"> </w:t>
      </w:r>
    </w:p>
    <w:p w14:paraId="598BB080" w14:textId="77777777" w:rsidR="000A5EEC" w:rsidRDefault="000A5EEC" w:rsidP="000A5EEC">
      <w:pPr>
        <w:pStyle w:val="TableParagraph"/>
        <w:spacing w:before="144" w:line="360" w:lineRule="auto"/>
        <w:ind w:left="475" w:right="221"/>
        <w:jc w:val="both"/>
        <w:rPr>
          <w:sz w:val="24"/>
        </w:rPr>
      </w:pPr>
      <w:bookmarkStart w:id="2" w:name="_Toc55860282"/>
      <w:bookmarkStart w:id="3" w:name="_Toc56069145"/>
      <w:r>
        <w:rPr>
          <w:sz w:val="24"/>
        </w:rPr>
        <w:t>En</w:t>
      </w:r>
      <w:r>
        <w:rPr>
          <w:spacing w:val="-16"/>
          <w:sz w:val="24"/>
        </w:rPr>
        <w:t xml:space="preserve"> </w:t>
      </w:r>
      <w:r>
        <w:rPr>
          <w:sz w:val="24"/>
        </w:rPr>
        <w:t>el</w:t>
      </w:r>
      <w:r>
        <w:rPr>
          <w:spacing w:val="-15"/>
          <w:sz w:val="24"/>
        </w:rPr>
        <w:t xml:space="preserve"> </w:t>
      </w:r>
      <w:r>
        <w:rPr>
          <w:sz w:val="24"/>
        </w:rPr>
        <w:t>Ecuador</w:t>
      </w:r>
      <w:r>
        <w:rPr>
          <w:spacing w:val="-15"/>
          <w:sz w:val="24"/>
        </w:rPr>
        <w:t xml:space="preserve"> </w:t>
      </w:r>
      <w:r>
        <w:rPr>
          <w:sz w:val="24"/>
        </w:rPr>
        <w:t>en</w:t>
      </w:r>
      <w:r>
        <w:rPr>
          <w:spacing w:val="-16"/>
          <w:sz w:val="24"/>
        </w:rPr>
        <w:t xml:space="preserve"> </w:t>
      </w:r>
      <w:r>
        <w:rPr>
          <w:sz w:val="24"/>
        </w:rPr>
        <w:t>2019</w:t>
      </w:r>
      <w:r>
        <w:rPr>
          <w:spacing w:val="-16"/>
          <w:sz w:val="24"/>
        </w:rPr>
        <w:t xml:space="preserve"> </w:t>
      </w:r>
      <w:r>
        <w:rPr>
          <w:sz w:val="24"/>
        </w:rPr>
        <w:t>el</w:t>
      </w:r>
      <w:r>
        <w:rPr>
          <w:spacing w:val="-14"/>
          <w:sz w:val="24"/>
        </w:rPr>
        <w:t xml:space="preserve"> </w:t>
      </w:r>
      <w:r>
        <w:rPr>
          <w:sz w:val="24"/>
        </w:rPr>
        <w:t>uso</w:t>
      </w:r>
      <w:r>
        <w:rPr>
          <w:spacing w:val="-16"/>
          <w:sz w:val="24"/>
        </w:rPr>
        <w:t xml:space="preserve"> </w:t>
      </w:r>
      <w:r>
        <w:rPr>
          <w:sz w:val="24"/>
        </w:rPr>
        <w:t>de</w:t>
      </w:r>
      <w:r>
        <w:rPr>
          <w:spacing w:val="-15"/>
          <w:sz w:val="24"/>
        </w:rPr>
        <w:t xml:space="preserve"> </w:t>
      </w:r>
      <w:r>
        <w:rPr>
          <w:sz w:val="24"/>
        </w:rPr>
        <w:t>computadoras</w:t>
      </w:r>
      <w:r>
        <w:rPr>
          <w:spacing w:val="-16"/>
          <w:sz w:val="24"/>
        </w:rPr>
        <w:t xml:space="preserve"> </w:t>
      </w:r>
      <w:r>
        <w:rPr>
          <w:sz w:val="24"/>
        </w:rPr>
        <w:t>y</w:t>
      </w:r>
      <w:r>
        <w:rPr>
          <w:spacing w:val="-11"/>
          <w:sz w:val="24"/>
        </w:rPr>
        <w:t xml:space="preserve"> </w:t>
      </w:r>
      <w:r>
        <w:rPr>
          <w:sz w:val="24"/>
        </w:rPr>
        <w:t>del</w:t>
      </w:r>
      <w:r>
        <w:rPr>
          <w:spacing w:val="-14"/>
          <w:sz w:val="24"/>
        </w:rPr>
        <w:t xml:space="preserve"> </w:t>
      </w:r>
      <w:r>
        <w:rPr>
          <w:sz w:val="24"/>
        </w:rPr>
        <w:t>internet</w:t>
      </w:r>
      <w:r>
        <w:rPr>
          <w:spacing w:val="-13"/>
          <w:sz w:val="24"/>
        </w:rPr>
        <w:t xml:space="preserve"> </w:t>
      </w:r>
      <w:r>
        <w:rPr>
          <w:sz w:val="24"/>
        </w:rPr>
        <w:t>se</w:t>
      </w:r>
      <w:r>
        <w:rPr>
          <w:spacing w:val="-15"/>
          <w:sz w:val="24"/>
        </w:rPr>
        <w:t xml:space="preserve"> </w:t>
      </w:r>
      <w:r>
        <w:rPr>
          <w:sz w:val="24"/>
        </w:rPr>
        <w:t>incrementó</w:t>
      </w:r>
      <w:r>
        <w:rPr>
          <w:spacing w:val="-14"/>
          <w:sz w:val="24"/>
        </w:rPr>
        <w:t xml:space="preserve"> </w:t>
      </w:r>
      <w:r>
        <w:rPr>
          <w:sz w:val="24"/>
        </w:rPr>
        <w:t>en</w:t>
      </w:r>
      <w:r>
        <w:rPr>
          <w:spacing w:val="-15"/>
          <w:sz w:val="24"/>
        </w:rPr>
        <w:t xml:space="preserve"> </w:t>
      </w:r>
      <w:r>
        <w:rPr>
          <w:sz w:val="24"/>
        </w:rPr>
        <w:t>un</w:t>
      </w:r>
      <w:r>
        <w:rPr>
          <w:spacing w:val="-16"/>
          <w:sz w:val="24"/>
        </w:rPr>
        <w:t xml:space="preserve"> </w:t>
      </w:r>
      <w:r>
        <w:rPr>
          <w:sz w:val="24"/>
        </w:rPr>
        <w:t>8.3%</w:t>
      </w:r>
      <w:r>
        <w:rPr>
          <w:spacing w:val="-16"/>
          <w:sz w:val="24"/>
        </w:rPr>
        <w:t xml:space="preserve"> </w:t>
      </w:r>
      <w:r>
        <w:rPr>
          <w:sz w:val="24"/>
        </w:rPr>
        <w:t>llegando</w:t>
      </w:r>
      <w:r>
        <w:rPr>
          <w:spacing w:val="-57"/>
          <w:sz w:val="24"/>
        </w:rPr>
        <w:t xml:space="preserve"> </w:t>
      </w:r>
      <w:r>
        <w:rPr>
          <w:sz w:val="24"/>
        </w:rPr>
        <w:t>alcanzar el 45.35% de los hogares ecuatorianos cuentan con estas herramientas para realizar</w:t>
      </w:r>
      <w:r>
        <w:rPr>
          <w:spacing w:val="1"/>
          <w:sz w:val="24"/>
        </w:rPr>
        <w:t xml:space="preserve"> </w:t>
      </w:r>
      <w:r>
        <w:rPr>
          <w:sz w:val="24"/>
        </w:rPr>
        <w:t>sus actividades diarias [1], esto refleja una mayor demanda de estos equipos y por ende un</w:t>
      </w:r>
      <w:r>
        <w:rPr>
          <w:spacing w:val="1"/>
          <w:sz w:val="24"/>
        </w:rPr>
        <w:t xml:space="preserve"> </w:t>
      </w:r>
      <w:r>
        <w:rPr>
          <w:sz w:val="24"/>
        </w:rPr>
        <w:t>incremento</w:t>
      </w:r>
      <w:r>
        <w:rPr>
          <w:spacing w:val="-4"/>
          <w:sz w:val="24"/>
        </w:rPr>
        <w:t xml:space="preserve"> </w:t>
      </w:r>
      <w:r>
        <w:rPr>
          <w:sz w:val="24"/>
        </w:rPr>
        <w:t>de</w:t>
      </w:r>
      <w:r>
        <w:rPr>
          <w:spacing w:val="-4"/>
          <w:sz w:val="24"/>
        </w:rPr>
        <w:t xml:space="preserve"> </w:t>
      </w:r>
      <w:r>
        <w:rPr>
          <w:sz w:val="24"/>
        </w:rPr>
        <w:t>las</w:t>
      </w:r>
      <w:r>
        <w:rPr>
          <w:spacing w:val="-3"/>
          <w:sz w:val="24"/>
        </w:rPr>
        <w:t xml:space="preserve"> </w:t>
      </w:r>
      <w:r>
        <w:rPr>
          <w:sz w:val="24"/>
        </w:rPr>
        <w:t>solicitudes</w:t>
      </w:r>
      <w:r>
        <w:rPr>
          <w:spacing w:val="-5"/>
          <w:sz w:val="24"/>
        </w:rPr>
        <w:t xml:space="preserve"> </w:t>
      </w:r>
      <w:r>
        <w:rPr>
          <w:sz w:val="24"/>
        </w:rPr>
        <w:t>para</w:t>
      </w:r>
      <w:r>
        <w:rPr>
          <w:spacing w:val="-4"/>
          <w:sz w:val="24"/>
        </w:rPr>
        <w:t xml:space="preserve"> </w:t>
      </w:r>
      <w:r>
        <w:rPr>
          <w:sz w:val="24"/>
        </w:rPr>
        <w:t>el mantenimiento</w:t>
      </w:r>
      <w:r>
        <w:rPr>
          <w:spacing w:val="-3"/>
          <w:sz w:val="24"/>
        </w:rPr>
        <w:t xml:space="preserve"> </w:t>
      </w:r>
      <w:r>
        <w:rPr>
          <w:sz w:val="24"/>
        </w:rPr>
        <w:t>preventivo y</w:t>
      </w:r>
      <w:r>
        <w:rPr>
          <w:spacing w:val="-5"/>
          <w:sz w:val="24"/>
        </w:rPr>
        <w:t xml:space="preserve"> </w:t>
      </w:r>
      <w:r>
        <w:rPr>
          <w:sz w:val="24"/>
        </w:rPr>
        <w:t>correctivo</w:t>
      </w:r>
      <w:r>
        <w:rPr>
          <w:spacing w:val="-5"/>
          <w:sz w:val="24"/>
        </w:rPr>
        <w:t xml:space="preserve"> </w:t>
      </w:r>
      <w:r>
        <w:rPr>
          <w:sz w:val="24"/>
        </w:rPr>
        <w:t>de</w:t>
      </w:r>
      <w:r>
        <w:rPr>
          <w:spacing w:val="-4"/>
          <w:sz w:val="24"/>
        </w:rPr>
        <w:t xml:space="preserve"> </w:t>
      </w:r>
      <w:r>
        <w:rPr>
          <w:sz w:val="24"/>
        </w:rPr>
        <w:t>los</w:t>
      </w:r>
      <w:r>
        <w:rPr>
          <w:spacing w:val="-7"/>
          <w:sz w:val="24"/>
        </w:rPr>
        <w:t xml:space="preserve"> </w:t>
      </w:r>
      <w:r>
        <w:rPr>
          <w:sz w:val="24"/>
        </w:rPr>
        <w:t>mismos.</w:t>
      </w:r>
    </w:p>
    <w:p w14:paraId="5EFEF4AB" w14:textId="77777777" w:rsidR="000A5EEC" w:rsidRDefault="000A5EEC" w:rsidP="000A5EEC">
      <w:pPr>
        <w:pStyle w:val="TableParagraph"/>
        <w:spacing w:line="360" w:lineRule="auto"/>
        <w:ind w:left="475" w:right="222"/>
        <w:jc w:val="both"/>
        <w:rPr>
          <w:sz w:val="24"/>
        </w:rPr>
      </w:pPr>
      <w:r>
        <w:rPr>
          <w:sz w:val="24"/>
        </w:rPr>
        <w:t>Con el auge de la tecnología las carreras afines han incrementado las fuentes de empleo.</w:t>
      </w:r>
      <w:r>
        <w:rPr>
          <w:spacing w:val="1"/>
          <w:sz w:val="24"/>
        </w:rPr>
        <w:t xml:space="preserve"> </w:t>
      </w:r>
      <w:r>
        <w:rPr>
          <w:spacing w:val="-1"/>
          <w:sz w:val="24"/>
        </w:rPr>
        <w:t>Estudios</w:t>
      </w:r>
      <w:r>
        <w:rPr>
          <w:spacing w:val="-16"/>
          <w:sz w:val="24"/>
        </w:rPr>
        <w:t xml:space="preserve"> </w:t>
      </w:r>
      <w:r>
        <w:rPr>
          <w:spacing w:val="-1"/>
          <w:sz w:val="24"/>
        </w:rPr>
        <w:t>revelan</w:t>
      </w:r>
      <w:r>
        <w:rPr>
          <w:spacing w:val="-15"/>
          <w:sz w:val="24"/>
        </w:rPr>
        <w:t xml:space="preserve"> </w:t>
      </w:r>
      <w:r>
        <w:rPr>
          <w:spacing w:val="-1"/>
          <w:sz w:val="24"/>
        </w:rPr>
        <w:t>que</w:t>
      </w:r>
      <w:r>
        <w:rPr>
          <w:spacing w:val="-10"/>
          <w:sz w:val="24"/>
        </w:rPr>
        <w:t xml:space="preserve"> </w:t>
      </w:r>
      <w:r>
        <w:rPr>
          <w:spacing w:val="-1"/>
          <w:sz w:val="24"/>
        </w:rPr>
        <w:t>la</w:t>
      </w:r>
      <w:r>
        <w:rPr>
          <w:spacing w:val="-11"/>
          <w:sz w:val="24"/>
        </w:rPr>
        <w:t xml:space="preserve"> </w:t>
      </w:r>
      <w:r>
        <w:rPr>
          <w:spacing w:val="-1"/>
          <w:sz w:val="24"/>
        </w:rPr>
        <w:t>busca</w:t>
      </w:r>
      <w:r>
        <w:rPr>
          <w:spacing w:val="-11"/>
          <w:sz w:val="24"/>
        </w:rPr>
        <w:t xml:space="preserve"> </w:t>
      </w:r>
      <w:r>
        <w:rPr>
          <w:spacing w:val="-1"/>
          <w:sz w:val="24"/>
        </w:rPr>
        <w:t>de</w:t>
      </w:r>
      <w:r>
        <w:rPr>
          <w:spacing w:val="-11"/>
          <w:sz w:val="24"/>
        </w:rPr>
        <w:t xml:space="preserve"> </w:t>
      </w:r>
      <w:r>
        <w:rPr>
          <w:spacing w:val="-1"/>
          <w:sz w:val="24"/>
        </w:rPr>
        <w:t>empleo</w:t>
      </w:r>
      <w:r>
        <w:rPr>
          <w:spacing w:val="-11"/>
          <w:sz w:val="24"/>
        </w:rPr>
        <w:t xml:space="preserve"> </w:t>
      </w:r>
      <w:r>
        <w:rPr>
          <w:spacing w:val="-1"/>
          <w:sz w:val="24"/>
        </w:rPr>
        <w:t>en</w:t>
      </w:r>
      <w:r>
        <w:rPr>
          <w:spacing w:val="-16"/>
          <w:sz w:val="24"/>
        </w:rPr>
        <w:t xml:space="preserve"> </w:t>
      </w:r>
      <w:r>
        <w:rPr>
          <w:spacing w:val="-1"/>
          <w:sz w:val="24"/>
        </w:rPr>
        <w:t>el</w:t>
      </w:r>
      <w:r>
        <w:rPr>
          <w:spacing w:val="-10"/>
          <w:sz w:val="24"/>
        </w:rPr>
        <w:t xml:space="preserve"> </w:t>
      </w:r>
      <w:r>
        <w:rPr>
          <w:spacing w:val="-1"/>
          <w:sz w:val="24"/>
        </w:rPr>
        <w:t>área</w:t>
      </w:r>
      <w:r>
        <w:rPr>
          <w:spacing w:val="-11"/>
          <w:sz w:val="24"/>
        </w:rPr>
        <w:t xml:space="preserve"> </w:t>
      </w:r>
      <w:r>
        <w:rPr>
          <w:spacing w:val="-1"/>
          <w:sz w:val="24"/>
        </w:rPr>
        <w:t>de</w:t>
      </w:r>
      <w:r>
        <w:rPr>
          <w:spacing w:val="-10"/>
          <w:sz w:val="24"/>
        </w:rPr>
        <w:t xml:space="preserve"> </w:t>
      </w:r>
      <w:r>
        <w:rPr>
          <w:spacing w:val="-1"/>
          <w:sz w:val="24"/>
        </w:rPr>
        <w:t>conocimiento</w:t>
      </w:r>
      <w:r>
        <w:rPr>
          <w:spacing w:val="-11"/>
          <w:sz w:val="24"/>
        </w:rPr>
        <w:t xml:space="preserve"> </w:t>
      </w:r>
      <w:r>
        <w:rPr>
          <w:sz w:val="24"/>
        </w:rPr>
        <w:t>de</w:t>
      </w:r>
      <w:r>
        <w:rPr>
          <w:spacing w:val="-11"/>
          <w:sz w:val="24"/>
        </w:rPr>
        <w:t xml:space="preserve"> </w:t>
      </w:r>
      <w:r>
        <w:rPr>
          <w:sz w:val="24"/>
        </w:rPr>
        <w:t>la</w:t>
      </w:r>
      <w:r>
        <w:rPr>
          <w:spacing w:val="-11"/>
          <w:sz w:val="24"/>
        </w:rPr>
        <w:t xml:space="preserve"> </w:t>
      </w:r>
      <w:r>
        <w:rPr>
          <w:sz w:val="24"/>
        </w:rPr>
        <w:t>ingeniería</w:t>
      </w:r>
      <w:r>
        <w:rPr>
          <w:spacing w:val="-10"/>
          <w:sz w:val="24"/>
        </w:rPr>
        <w:t xml:space="preserve"> </w:t>
      </w:r>
      <w:r>
        <w:rPr>
          <w:sz w:val="24"/>
        </w:rPr>
        <w:t>informática</w:t>
      </w:r>
      <w:r>
        <w:rPr>
          <w:spacing w:val="-57"/>
          <w:sz w:val="24"/>
        </w:rPr>
        <w:t xml:space="preserve"> </w:t>
      </w:r>
      <w:r>
        <w:rPr>
          <w:sz w:val="24"/>
        </w:rPr>
        <w:t xml:space="preserve">y sus derivaciones ha crecido en un 42% respecto al 2019 [2]. Es por ello </w:t>
      </w:r>
      <w:proofErr w:type="gramStart"/>
      <w:r>
        <w:rPr>
          <w:sz w:val="24"/>
        </w:rPr>
        <w:t>que</w:t>
      </w:r>
      <w:proofErr w:type="gramEnd"/>
      <w:r>
        <w:rPr>
          <w:sz w:val="24"/>
        </w:rPr>
        <w:t xml:space="preserve"> la aplicación de</w:t>
      </w:r>
      <w:r>
        <w:rPr>
          <w:spacing w:val="-57"/>
          <w:sz w:val="24"/>
        </w:rPr>
        <w:t xml:space="preserve"> </w:t>
      </w:r>
      <w:r>
        <w:rPr>
          <w:sz w:val="24"/>
        </w:rPr>
        <w:t>este proyecto plantea dar a los usuarios una manera de encontrar profesionales técnicos</w:t>
      </w:r>
      <w:r>
        <w:rPr>
          <w:spacing w:val="1"/>
          <w:sz w:val="24"/>
        </w:rPr>
        <w:t xml:space="preserve"> </w:t>
      </w:r>
      <w:r>
        <w:rPr>
          <w:sz w:val="24"/>
        </w:rPr>
        <w:t>calificados</w:t>
      </w:r>
      <w:r>
        <w:rPr>
          <w:spacing w:val="1"/>
          <w:sz w:val="24"/>
        </w:rPr>
        <w:t xml:space="preserve"> </w:t>
      </w:r>
      <w:r>
        <w:rPr>
          <w:sz w:val="24"/>
        </w:rPr>
        <w:t>y</w:t>
      </w:r>
      <w:r>
        <w:rPr>
          <w:spacing w:val="1"/>
          <w:sz w:val="24"/>
        </w:rPr>
        <w:t xml:space="preserve"> </w:t>
      </w:r>
      <w:r>
        <w:rPr>
          <w:sz w:val="24"/>
        </w:rPr>
        <w:t>hacer</w:t>
      </w:r>
      <w:r>
        <w:rPr>
          <w:spacing w:val="1"/>
          <w:sz w:val="24"/>
        </w:rPr>
        <w:t xml:space="preserve"> </w:t>
      </w:r>
      <w:r>
        <w:rPr>
          <w:sz w:val="24"/>
        </w:rPr>
        <w:t>citas</w:t>
      </w:r>
      <w:r>
        <w:rPr>
          <w:spacing w:val="1"/>
          <w:sz w:val="24"/>
        </w:rPr>
        <w:t xml:space="preserve"> </w:t>
      </w:r>
      <w:r>
        <w:rPr>
          <w:sz w:val="24"/>
        </w:rPr>
        <w:t>que</w:t>
      </w:r>
      <w:r>
        <w:rPr>
          <w:spacing w:val="1"/>
          <w:sz w:val="24"/>
        </w:rPr>
        <w:t xml:space="preserve"> </w:t>
      </w:r>
      <w:r>
        <w:rPr>
          <w:sz w:val="24"/>
        </w:rPr>
        <w:t>puedan</w:t>
      </w:r>
      <w:r>
        <w:rPr>
          <w:spacing w:val="1"/>
          <w:sz w:val="24"/>
        </w:rPr>
        <w:t xml:space="preserve"> </w:t>
      </w:r>
      <w:r>
        <w:rPr>
          <w:sz w:val="24"/>
        </w:rPr>
        <w:t>solventar</w:t>
      </w:r>
      <w:r>
        <w:rPr>
          <w:spacing w:val="1"/>
          <w:sz w:val="24"/>
        </w:rPr>
        <w:t xml:space="preserve"> </w:t>
      </w:r>
      <w:r>
        <w:rPr>
          <w:sz w:val="24"/>
        </w:rPr>
        <w:t>problemas</w:t>
      </w:r>
      <w:r>
        <w:rPr>
          <w:spacing w:val="1"/>
          <w:sz w:val="24"/>
        </w:rPr>
        <w:t xml:space="preserve"> </w:t>
      </w:r>
      <w:r>
        <w:rPr>
          <w:sz w:val="24"/>
        </w:rPr>
        <w:t>con</w:t>
      </w:r>
      <w:r>
        <w:rPr>
          <w:spacing w:val="1"/>
          <w:sz w:val="24"/>
        </w:rPr>
        <w:t xml:space="preserve"> </w:t>
      </w:r>
      <w:r>
        <w:rPr>
          <w:sz w:val="24"/>
        </w:rPr>
        <w:t>equipos</w:t>
      </w:r>
      <w:r>
        <w:rPr>
          <w:spacing w:val="1"/>
          <w:sz w:val="24"/>
        </w:rPr>
        <w:t xml:space="preserve"> </w:t>
      </w:r>
      <w:r>
        <w:rPr>
          <w:sz w:val="24"/>
        </w:rPr>
        <w:t>de</w:t>
      </w:r>
      <w:r>
        <w:rPr>
          <w:spacing w:val="1"/>
          <w:sz w:val="24"/>
        </w:rPr>
        <w:t xml:space="preserve"> </w:t>
      </w:r>
      <w:r>
        <w:rPr>
          <w:sz w:val="24"/>
        </w:rPr>
        <w:t>computación,</w:t>
      </w:r>
      <w:r>
        <w:rPr>
          <w:spacing w:val="-57"/>
          <w:sz w:val="24"/>
        </w:rPr>
        <w:t xml:space="preserve"> </w:t>
      </w:r>
      <w:r>
        <w:rPr>
          <w:sz w:val="24"/>
        </w:rPr>
        <w:t>realizando</w:t>
      </w:r>
      <w:r>
        <w:rPr>
          <w:spacing w:val="-4"/>
          <w:sz w:val="24"/>
        </w:rPr>
        <w:t xml:space="preserve"> </w:t>
      </w:r>
      <w:r>
        <w:rPr>
          <w:sz w:val="24"/>
        </w:rPr>
        <w:t>intervenciones</w:t>
      </w:r>
      <w:r>
        <w:rPr>
          <w:spacing w:val="-5"/>
          <w:sz w:val="24"/>
        </w:rPr>
        <w:t xml:space="preserve"> </w:t>
      </w:r>
      <w:r>
        <w:rPr>
          <w:sz w:val="24"/>
        </w:rPr>
        <w:t>preventivas</w:t>
      </w:r>
      <w:r>
        <w:rPr>
          <w:spacing w:val="-1"/>
          <w:sz w:val="24"/>
        </w:rPr>
        <w:t xml:space="preserve"> </w:t>
      </w:r>
      <w:r>
        <w:rPr>
          <w:sz w:val="24"/>
        </w:rPr>
        <w:t>y</w:t>
      </w:r>
      <w:r>
        <w:rPr>
          <w:spacing w:val="-4"/>
          <w:sz w:val="24"/>
        </w:rPr>
        <w:t xml:space="preserve"> </w:t>
      </w:r>
      <w:r>
        <w:rPr>
          <w:sz w:val="24"/>
        </w:rPr>
        <w:t>correcticas</w:t>
      </w:r>
      <w:r>
        <w:rPr>
          <w:spacing w:val="-1"/>
          <w:sz w:val="24"/>
        </w:rPr>
        <w:t xml:space="preserve"> </w:t>
      </w:r>
      <w:r>
        <w:rPr>
          <w:sz w:val="24"/>
        </w:rPr>
        <w:t>por</w:t>
      </w:r>
      <w:r>
        <w:rPr>
          <w:spacing w:val="-5"/>
          <w:sz w:val="24"/>
        </w:rPr>
        <w:t xml:space="preserve"> </w:t>
      </w:r>
      <w:r>
        <w:rPr>
          <w:sz w:val="24"/>
        </w:rPr>
        <w:t>teletrabajo</w:t>
      </w:r>
      <w:r>
        <w:rPr>
          <w:spacing w:val="-4"/>
          <w:sz w:val="24"/>
        </w:rPr>
        <w:t xml:space="preserve"> </w:t>
      </w:r>
      <w:r>
        <w:rPr>
          <w:sz w:val="24"/>
        </w:rPr>
        <w:t>o</w:t>
      </w:r>
      <w:r>
        <w:rPr>
          <w:spacing w:val="-4"/>
          <w:sz w:val="24"/>
        </w:rPr>
        <w:t xml:space="preserve"> </w:t>
      </w:r>
      <w:r>
        <w:rPr>
          <w:sz w:val="24"/>
        </w:rPr>
        <w:t>en</w:t>
      </w:r>
      <w:r>
        <w:rPr>
          <w:spacing w:val="-1"/>
          <w:sz w:val="24"/>
        </w:rPr>
        <w:t xml:space="preserve"> </w:t>
      </w:r>
      <w:r>
        <w:rPr>
          <w:sz w:val="24"/>
        </w:rPr>
        <w:t>forma</w:t>
      </w:r>
      <w:r>
        <w:rPr>
          <w:spacing w:val="-4"/>
          <w:sz w:val="24"/>
        </w:rPr>
        <w:t xml:space="preserve"> </w:t>
      </w:r>
      <w:r>
        <w:rPr>
          <w:sz w:val="24"/>
        </w:rPr>
        <w:t>presencial.</w:t>
      </w:r>
    </w:p>
    <w:p w14:paraId="15FF370A" w14:textId="77777777" w:rsidR="0080092B" w:rsidRDefault="000A5EEC" w:rsidP="0080092B">
      <w:pPr>
        <w:pStyle w:val="TableParagraph"/>
        <w:spacing w:before="6" w:line="360" w:lineRule="auto"/>
        <w:ind w:left="475" w:right="225"/>
        <w:jc w:val="both"/>
        <w:rPr>
          <w:sz w:val="24"/>
        </w:rPr>
      </w:pPr>
      <w:r>
        <w:rPr>
          <w:sz w:val="24"/>
        </w:rPr>
        <w:t>Para muchos, la computadora es la herramienta de trabajo, estudio y distracción de uso diario.</w:t>
      </w:r>
      <w:r>
        <w:rPr>
          <w:spacing w:val="-57"/>
          <w:sz w:val="24"/>
        </w:rPr>
        <w:t xml:space="preserve"> </w:t>
      </w:r>
      <w:r>
        <w:rPr>
          <w:sz w:val="24"/>
        </w:rPr>
        <w:t>El mantenimiento a la computadora es importante para un funcionamiento correcto. El medio</w:t>
      </w:r>
      <w:r>
        <w:rPr>
          <w:spacing w:val="1"/>
          <w:sz w:val="24"/>
        </w:rPr>
        <w:t xml:space="preserve"> </w:t>
      </w:r>
      <w:r>
        <w:rPr>
          <w:sz w:val="24"/>
        </w:rPr>
        <w:t>ambiente que rodea al computador provoca fallos eléctricos, reducción de eficiencia de los</w:t>
      </w:r>
      <w:r>
        <w:rPr>
          <w:spacing w:val="1"/>
          <w:sz w:val="24"/>
        </w:rPr>
        <w:t xml:space="preserve"> </w:t>
      </w:r>
      <w:r>
        <w:rPr>
          <w:sz w:val="24"/>
        </w:rPr>
        <w:t>ventiladores.</w:t>
      </w:r>
      <w:r>
        <w:rPr>
          <w:spacing w:val="-8"/>
          <w:sz w:val="24"/>
        </w:rPr>
        <w:t xml:space="preserve"> </w:t>
      </w:r>
      <w:r>
        <w:rPr>
          <w:sz w:val="24"/>
        </w:rPr>
        <w:t>También</w:t>
      </w:r>
      <w:r>
        <w:rPr>
          <w:spacing w:val="-8"/>
          <w:sz w:val="24"/>
        </w:rPr>
        <w:t xml:space="preserve"> </w:t>
      </w:r>
      <w:r>
        <w:rPr>
          <w:sz w:val="24"/>
        </w:rPr>
        <w:t>causa</w:t>
      </w:r>
      <w:r>
        <w:rPr>
          <w:spacing w:val="-7"/>
          <w:sz w:val="24"/>
        </w:rPr>
        <w:t xml:space="preserve"> </w:t>
      </w:r>
      <w:r>
        <w:rPr>
          <w:sz w:val="24"/>
        </w:rPr>
        <w:t>degradación</w:t>
      </w:r>
      <w:r>
        <w:rPr>
          <w:spacing w:val="-13"/>
          <w:sz w:val="24"/>
        </w:rPr>
        <w:t xml:space="preserve"> </w:t>
      </w:r>
      <w:r>
        <w:rPr>
          <w:sz w:val="24"/>
        </w:rPr>
        <w:t>de</w:t>
      </w:r>
      <w:r>
        <w:rPr>
          <w:spacing w:val="-8"/>
          <w:sz w:val="24"/>
        </w:rPr>
        <w:t xml:space="preserve"> </w:t>
      </w:r>
      <w:r>
        <w:rPr>
          <w:sz w:val="24"/>
        </w:rPr>
        <w:t>velocidad</w:t>
      </w:r>
      <w:r>
        <w:rPr>
          <w:spacing w:val="-8"/>
          <w:sz w:val="24"/>
        </w:rPr>
        <w:t xml:space="preserve"> </w:t>
      </w:r>
      <w:r>
        <w:rPr>
          <w:sz w:val="24"/>
        </w:rPr>
        <w:t>o</w:t>
      </w:r>
      <w:r>
        <w:rPr>
          <w:spacing w:val="-9"/>
          <w:sz w:val="24"/>
        </w:rPr>
        <w:t xml:space="preserve"> </w:t>
      </w:r>
      <w:r>
        <w:rPr>
          <w:sz w:val="24"/>
        </w:rPr>
        <w:t>ruidos</w:t>
      </w:r>
      <w:r>
        <w:rPr>
          <w:spacing w:val="-11"/>
          <w:sz w:val="24"/>
        </w:rPr>
        <w:t xml:space="preserve"> </w:t>
      </w:r>
      <w:r>
        <w:rPr>
          <w:sz w:val="24"/>
        </w:rPr>
        <w:t>de</w:t>
      </w:r>
      <w:r>
        <w:rPr>
          <w:spacing w:val="-12"/>
          <w:sz w:val="24"/>
        </w:rPr>
        <w:t xml:space="preserve"> </w:t>
      </w:r>
      <w:r>
        <w:rPr>
          <w:sz w:val="24"/>
        </w:rPr>
        <w:t>los</w:t>
      </w:r>
      <w:r>
        <w:rPr>
          <w:spacing w:val="-10"/>
          <w:sz w:val="24"/>
        </w:rPr>
        <w:t xml:space="preserve"> </w:t>
      </w:r>
      <w:r>
        <w:rPr>
          <w:sz w:val="24"/>
        </w:rPr>
        <w:t>componentes</w:t>
      </w:r>
      <w:r>
        <w:rPr>
          <w:spacing w:val="-13"/>
          <w:sz w:val="24"/>
        </w:rPr>
        <w:t xml:space="preserve"> </w:t>
      </w:r>
      <w:r>
        <w:rPr>
          <w:sz w:val="24"/>
        </w:rPr>
        <w:t>mecánicos</w:t>
      </w:r>
      <w:r>
        <w:rPr>
          <w:spacing w:val="-58"/>
          <w:sz w:val="24"/>
        </w:rPr>
        <w:t xml:space="preserve"> </w:t>
      </w:r>
      <w:r>
        <w:rPr>
          <w:sz w:val="24"/>
        </w:rPr>
        <w:t xml:space="preserve">[3]. El desarrollo de la aplicación web y móvil </w:t>
      </w:r>
      <w:proofErr w:type="spellStart"/>
      <w:r>
        <w:rPr>
          <w:sz w:val="24"/>
        </w:rPr>
        <w:t>esta</w:t>
      </w:r>
      <w:proofErr w:type="spellEnd"/>
      <w:r>
        <w:rPr>
          <w:sz w:val="24"/>
        </w:rPr>
        <w:t xml:space="preserve"> enfocada en el agendamiento de citas para</w:t>
      </w:r>
      <w:r>
        <w:rPr>
          <w:spacing w:val="-57"/>
          <w:sz w:val="24"/>
        </w:rPr>
        <w:t xml:space="preserve"> </w:t>
      </w:r>
      <w:r>
        <w:rPr>
          <w:sz w:val="24"/>
        </w:rPr>
        <w:t>el</w:t>
      </w:r>
      <w:r>
        <w:rPr>
          <w:spacing w:val="11"/>
          <w:sz w:val="24"/>
        </w:rPr>
        <w:t xml:space="preserve"> </w:t>
      </w:r>
      <w:r>
        <w:rPr>
          <w:sz w:val="24"/>
        </w:rPr>
        <w:t>mantenimiento</w:t>
      </w:r>
      <w:r>
        <w:rPr>
          <w:spacing w:val="13"/>
          <w:sz w:val="24"/>
        </w:rPr>
        <w:t xml:space="preserve"> </w:t>
      </w:r>
      <w:r>
        <w:rPr>
          <w:sz w:val="24"/>
        </w:rPr>
        <w:t>preventivo</w:t>
      </w:r>
      <w:r>
        <w:rPr>
          <w:spacing w:val="16"/>
          <w:sz w:val="24"/>
        </w:rPr>
        <w:t xml:space="preserve"> </w:t>
      </w:r>
      <w:r>
        <w:rPr>
          <w:sz w:val="24"/>
        </w:rPr>
        <w:t>y</w:t>
      </w:r>
      <w:r>
        <w:rPr>
          <w:spacing w:val="10"/>
          <w:sz w:val="24"/>
        </w:rPr>
        <w:t xml:space="preserve"> </w:t>
      </w:r>
      <w:r>
        <w:rPr>
          <w:sz w:val="24"/>
        </w:rPr>
        <w:t>correctivo,</w:t>
      </w:r>
      <w:r>
        <w:rPr>
          <w:spacing w:val="8"/>
          <w:sz w:val="24"/>
        </w:rPr>
        <w:t xml:space="preserve"> </w:t>
      </w:r>
      <w:r>
        <w:rPr>
          <w:sz w:val="24"/>
        </w:rPr>
        <w:t>es</w:t>
      </w:r>
      <w:r>
        <w:rPr>
          <w:spacing w:val="13"/>
          <w:sz w:val="24"/>
        </w:rPr>
        <w:t xml:space="preserve"> </w:t>
      </w:r>
      <w:r>
        <w:rPr>
          <w:sz w:val="24"/>
        </w:rPr>
        <w:t>decir</w:t>
      </w:r>
      <w:r>
        <w:rPr>
          <w:spacing w:val="12"/>
          <w:sz w:val="24"/>
        </w:rPr>
        <w:t xml:space="preserve"> </w:t>
      </w:r>
      <w:r>
        <w:rPr>
          <w:sz w:val="24"/>
        </w:rPr>
        <w:t>fallos,</w:t>
      </w:r>
      <w:r>
        <w:rPr>
          <w:spacing w:val="11"/>
          <w:sz w:val="24"/>
        </w:rPr>
        <w:t xml:space="preserve"> </w:t>
      </w:r>
      <w:r>
        <w:rPr>
          <w:sz w:val="24"/>
        </w:rPr>
        <w:t>evitando</w:t>
      </w:r>
      <w:r>
        <w:rPr>
          <w:spacing w:val="12"/>
          <w:sz w:val="24"/>
        </w:rPr>
        <w:t xml:space="preserve"> </w:t>
      </w:r>
      <w:r>
        <w:rPr>
          <w:sz w:val="24"/>
        </w:rPr>
        <w:t>el</w:t>
      </w:r>
      <w:r>
        <w:rPr>
          <w:spacing w:val="12"/>
          <w:sz w:val="24"/>
        </w:rPr>
        <w:t xml:space="preserve"> </w:t>
      </w:r>
      <w:r>
        <w:rPr>
          <w:sz w:val="24"/>
        </w:rPr>
        <w:t>80%</w:t>
      </w:r>
      <w:r>
        <w:rPr>
          <w:spacing w:val="11"/>
          <w:sz w:val="24"/>
        </w:rPr>
        <w:t xml:space="preserve"> </w:t>
      </w:r>
      <w:r>
        <w:rPr>
          <w:sz w:val="24"/>
        </w:rPr>
        <w:t>de</w:t>
      </w:r>
      <w:r>
        <w:rPr>
          <w:spacing w:val="12"/>
          <w:sz w:val="24"/>
        </w:rPr>
        <w:t xml:space="preserve"> </w:t>
      </w:r>
      <w:r>
        <w:rPr>
          <w:sz w:val="24"/>
        </w:rPr>
        <w:t>las</w:t>
      </w:r>
      <w:r>
        <w:rPr>
          <w:spacing w:val="9"/>
          <w:sz w:val="24"/>
        </w:rPr>
        <w:t xml:space="preserve"> </w:t>
      </w:r>
      <w:r>
        <w:rPr>
          <w:sz w:val="24"/>
        </w:rPr>
        <w:t>causas</w:t>
      </w:r>
      <w:r>
        <w:rPr>
          <w:spacing w:val="10"/>
          <w:sz w:val="24"/>
        </w:rPr>
        <w:t xml:space="preserve"> </w:t>
      </w:r>
      <w:r>
        <w:rPr>
          <w:sz w:val="24"/>
        </w:rPr>
        <w:t xml:space="preserve">que </w:t>
      </w:r>
      <w:r w:rsidR="00914BD2">
        <w:rPr>
          <w:sz w:val="24"/>
        </w:rPr>
        <w:t xml:space="preserve">genera daños </w:t>
      </w:r>
      <w:r w:rsidR="0080092B">
        <w:rPr>
          <w:sz w:val="24"/>
        </w:rPr>
        <w:t>Al realizar manteniendo al ordenador se optimiza: el tiempo de arranque, más vida útil, mejor</w:t>
      </w:r>
      <w:r w:rsidR="0080092B">
        <w:rPr>
          <w:spacing w:val="-57"/>
          <w:sz w:val="24"/>
        </w:rPr>
        <w:t xml:space="preserve"> </w:t>
      </w:r>
      <w:r w:rsidR="0080092B">
        <w:rPr>
          <w:sz w:val="24"/>
        </w:rPr>
        <w:t>capacidad y funcionamiento, entre otros. Contratar a un experto es indispensable. El experto</w:t>
      </w:r>
      <w:r w:rsidR="0080092B">
        <w:rPr>
          <w:spacing w:val="1"/>
          <w:sz w:val="24"/>
        </w:rPr>
        <w:t xml:space="preserve"> </w:t>
      </w:r>
      <w:r w:rsidR="0080092B">
        <w:rPr>
          <w:sz w:val="24"/>
        </w:rPr>
        <w:t>tiene herramientas necesarias programas certificados necesarios para que el ordenador esté</w:t>
      </w:r>
      <w:r w:rsidR="0080092B">
        <w:rPr>
          <w:spacing w:val="1"/>
          <w:sz w:val="24"/>
        </w:rPr>
        <w:t xml:space="preserve"> </w:t>
      </w:r>
      <w:r w:rsidR="0080092B">
        <w:rPr>
          <w:sz w:val="24"/>
        </w:rPr>
        <w:t>funcionando</w:t>
      </w:r>
      <w:r w:rsidR="0080092B">
        <w:rPr>
          <w:spacing w:val="-4"/>
          <w:sz w:val="24"/>
        </w:rPr>
        <w:t xml:space="preserve"> </w:t>
      </w:r>
      <w:r w:rsidR="0080092B">
        <w:rPr>
          <w:sz w:val="24"/>
        </w:rPr>
        <w:t>en su máxima</w:t>
      </w:r>
      <w:r w:rsidR="0080092B">
        <w:rPr>
          <w:spacing w:val="-1"/>
          <w:sz w:val="24"/>
        </w:rPr>
        <w:t xml:space="preserve"> </w:t>
      </w:r>
      <w:r w:rsidR="0080092B">
        <w:rPr>
          <w:sz w:val="24"/>
        </w:rPr>
        <w:t>capacidad.</w:t>
      </w:r>
    </w:p>
    <w:p w14:paraId="7AEF34C6" w14:textId="77777777" w:rsidR="0080092B" w:rsidRDefault="0080092B" w:rsidP="0080092B">
      <w:pPr>
        <w:pStyle w:val="TableParagraph"/>
        <w:spacing w:before="1" w:line="360" w:lineRule="auto"/>
        <w:ind w:left="475" w:right="218"/>
        <w:jc w:val="both"/>
        <w:rPr>
          <w:sz w:val="24"/>
        </w:rPr>
      </w:pPr>
      <w:r>
        <w:rPr>
          <w:sz w:val="24"/>
        </w:rPr>
        <w:t>El</w:t>
      </w:r>
      <w:r>
        <w:rPr>
          <w:spacing w:val="-9"/>
          <w:sz w:val="24"/>
        </w:rPr>
        <w:t xml:space="preserve"> </w:t>
      </w:r>
      <w:r>
        <w:rPr>
          <w:sz w:val="24"/>
        </w:rPr>
        <w:t>79%</w:t>
      </w:r>
      <w:r>
        <w:rPr>
          <w:spacing w:val="-9"/>
          <w:sz w:val="24"/>
        </w:rPr>
        <w:t xml:space="preserve"> </w:t>
      </w:r>
      <w:r>
        <w:rPr>
          <w:sz w:val="24"/>
        </w:rPr>
        <w:t>de</w:t>
      </w:r>
      <w:r>
        <w:rPr>
          <w:spacing w:val="-9"/>
          <w:sz w:val="24"/>
        </w:rPr>
        <w:t xml:space="preserve"> </w:t>
      </w:r>
      <w:r>
        <w:rPr>
          <w:sz w:val="24"/>
        </w:rPr>
        <w:t>la</w:t>
      </w:r>
      <w:r>
        <w:rPr>
          <w:spacing w:val="-8"/>
          <w:sz w:val="24"/>
        </w:rPr>
        <w:t xml:space="preserve"> </w:t>
      </w:r>
      <w:r>
        <w:rPr>
          <w:sz w:val="24"/>
        </w:rPr>
        <w:t>sociedad</w:t>
      </w:r>
      <w:r>
        <w:rPr>
          <w:spacing w:val="-9"/>
          <w:sz w:val="24"/>
        </w:rPr>
        <w:t xml:space="preserve"> </w:t>
      </w:r>
      <w:r>
        <w:rPr>
          <w:sz w:val="24"/>
        </w:rPr>
        <w:t>en</w:t>
      </w:r>
      <w:r>
        <w:rPr>
          <w:spacing w:val="-9"/>
          <w:sz w:val="24"/>
        </w:rPr>
        <w:t xml:space="preserve"> </w:t>
      </w:r>
      <w:r>
        <w:rPr>
          <w:sz w:val="24"/>
        </w:rPr>
        <w:t>el</w:t>
      </w:r>
      <w:r>
        <w:rPr>
          <w:spacing w:val="-8"/>
          <w:sz w:val="24"/>
        </w:rPr>
        <w:t xml:space="preserve"> </w:t>
      </w:r>
      <w:r>
        <w:rPr>
          <w:sz w:val="24"/>
        </w:rPr>
        <w:t>Ecuador</w:t>
      </w:r>
      <w:r>
        <w:rPr>
          <w:spacing w:val="-9"/>
          <w:sz w:val="24"/>
        </w:rPr>
        <w:t xml:space="preserve"> </w:t>
      </w:r>
      <w:r>
        <w:rPr>
          <w:sz w:val="24"/>
        </w:rPr>
        <w:t>está</w:t>
      </w:r>
      <w:r>
        <w:rPr>
          <w:spacing w:val="-7"/>
          <w:sz w:val="24"/>
        </w:rPr>
        <w:t xml:space="preserve"> </w:t>
      </w:r>
      <w:r>
        <w:rPr>
          <w:sz w:val="24"/>
        </w:rPr>
        <w:t>interesada</w:t>
      </w:r>
      <w:r>
        <w:rPr>
          <w:spacing w:val="-11"/>
          <w:sz w:val="24"/>
        </w:rPr>
        <w:t xml:space="preserve"> </w:t>
      </w:r>
      <w:r>
        <w:rPr>
          <w:sz w:val="24"/>
        </w:rPr>
        <w:t>en</w:t>
      </w:r>
      <w:r>
        <w:rPr>
          <w:spacing w:val="-9"/>
          <w:sz w:val="24"/>
        </w:rPr>
        <w:t xml:space="preserve"> </w:t>
      </w:r>
      <w:r>
        <w:rPr>
          <w:sz w:val="24"/>
        </w:rPr>
        <w:t>medios</w:t>
      </w:r>
      <w:r>
        <w:rPr>
          <w:spacing w:val="-7"/>
          <w:sz w:val="24"/>
        </w:rPr>
        <w:t xml:space="preserve"> </w:t>
      </w:r>
      <w:r>
        <w:rPr>
          <w:sz w:val="24"/>
        </w:rPr>
        <w:t>digitales</w:t>
      </w:r>
      <w:r>
        <w:rPr>
          <w:spacing w:val="-9"/>
          <w:sz w:val="24"/>
        </w:rPr>
        <w:t xml:space="preserve"> </w:t>
      </w:r>
      <w:r>
        <w:rPr>
          <w:sz w:val="24"/>
        </w:rPr>
        <w:t>el</w:t>
      </w:r>
      <w:r>
        <w:rPr>
          <w:spacing w:val="-8"/>
          <w:sz w:val="24"/>
        </w:rPr>
        <w:t xml:space="preserve"> </w:t>
      </w:r>
      <w:r>
        <w:rPr>
          <w:sz w:val="24"/>
        </w:rPr>
        <w:t>porcentaje</w:t>
      </w:r>
      <w:r>
        <w:rPr>
          <w:spacing w:val="-7"/>
          <w:sz w:val="24"/>
        </w:rPr>
        <w:t xml:space="preserve"> </w:t>
      </w:r>
      <w:r>
        <w:rPr>
          <w:sz w:val="24"/>
        </w:rPr>
        <w:t>mostrado</w:t>
      </w:r>
      <w:r>
        <w:rPr>
          <w:spacing w:val="-57"/>
          <w:sz w:val="24"/>
        </w:rPr>
        <w:t xml:space="preserve"> </w:t>
      </w:r>
      <w:r>
        <w:rPr>
          <w:sz w:val="24"/>
        </w:rPr>
        <w:t>se justifica por la cantidad de líneas de celulares activas, contabilizadas por la Agencia de</w:t>
      </w:r>
      <w:r>
        <w:rPr>
          <w:spacing w:val="1"/>
          <w:sz w:val="24"/>
        </w:rPr>
        <w:t xml:space="preserve"> </w:t>
      </w:r>
      <w:r>
        <w:rPr>
          <w:sz w:val="24"/>
        </w:rPr>
        <w:t xml:space="preserve">Regulación y Control de </w:t>
      </w:r>
      <w:r>
        <w:rPr>
          <w:sz w:val="24"/>
        </w:rPr>
        <w:lastRenderedPageBreak/>
        <w:t>(</w:t>
      </w:r>
      <w:proofErr w:type="spellStart"/>
      <w:r>
        <w:rPr>
          <w:sz w:val="24"/>
        </w:rPr>
        <w:t>Arcotel</w:t>
      </w:r>
      <w:proofErr w:type="spellEnd"/>
      <w:r>
        <w:rPr>
          <w:sz w:val="24"/>
        </w:rPr>
        <w:t>).Si las 15894418 líneas, se compara con el total de la</w:t>
      </w:r>
      <w:r>
        <w:rPr>
          <w:spacing w:val="1"/>
          <w:sz w:val="24"/>
        </w:rPr>
        <w:t xml:space="preserve"> </w:t>
      </w:r>
      <w:r>
        <w:rPr>
          <w:sz w:val="24"/>
        </w:rPr>
        <w:t>población, el 92.48% de ciudadanos cuenta con una línea activa móvil, accesos de internet en</w:t>
      </w:r>
      <w:r>
        <w:rPr>
          <w:spacing w:val="1"/>
          <w:sz w:val="24"/>
        </w:rPr>
        <w:t xml:space="preserve"> </w:t>
      </w:r>
      <w:r>
        <w:rPr>
          <w:sz w:val="24"/>
        </w:rPr>
        <w:t>áreas públicas, las cuales son 476 zonas wifi gratis a nivel nacional desde junio del 2019,</w:t>
      </w:r>
      <w:r>
        <w:rPr>
          <w:spacing w:val="1"/>
          <w:sz w:val="24"/>
        </w:rPr>
        <w:t xml:space="preserve"> </w:t>
      </w:r>
      <w:r>
        <w:rPr>
          <w:sz w:val="24"/>
        </w:rPr>
        <w:t>servicios</w:t>
      </w:r>
      <w:r>
        <w:rPr>
          <w:spacing w:val="-5"/>
          <w:sz w:val="24"/>
        </w:rPr>
        <w:t xml:space="preserve"> </w:t>
      </w:r>
      <w:r>
        <w:rPr>
          <w:sz w:val="24"/>
        </w:rPr>
        <w:t>móviles</w:t>
      </w:r>
      <w:r>
        <w:rPr>
          <w:spacing w:val="-2"/>
          <w:sz w:val="24"/>
        </w:rPr>
        <w:t xml:space="preserve"> </w:t>
      </w:r>
      <w:r>
        <w:rPr>
          <w:sz w:val="24"/>
        </w:rPr>
        <w:t>cada</w:t>
      </w:r>
      <w:r>
        <w:rPr>
          <w:spacing w:val="-2"/>
          <w:sz w:val="24"/>
        </w:rPr>
        <w:t xml:space="preserve"> </w:t>
      </w:r>
      <w:r>
        <w:rPr>
          <w:sz w:val="24"/>
        </w:rPr>
        <w:t>vez más</w:t>
      </w:r>
      <w:r>
        <w:rPr>
          <w:spacing w:val="-3"/>
          <w:sz w:val="24"/>
        </w:rPr>
        <w:t xml:space="preserve"> </w:t>
      </w:r>
      <w:r>
        <w:rPr>
          <w:sz w:val="24"/>
        </w:rPr>
        <w:t>reducidos,</w:t>
      </w:r>
      <w:r>
        <w:rPr>
          <w:spacing w:val="1"/>
          <w:sz w:val="24"/>
        </w:rPr>
        <w:t xml:space="preserve"> </w:t>
      </w:r>
      <w:r>
        <w:rPr>
          <w:sz w:val="24"/>
        </w:rPr>
        <w:t>acerca</w:t>
      </w:r>
      <w:r>
        <w:rPr>
          <w:spacing w:val="-3"/>
          <w:sz w:val="24"/>
        </w:rPr>
        <w:t xml:space="preserve"> </w:t>
      </w:r>
      <w:r>
        <w:rPr>
          <w:sz w:val="24"/>
        </w:rPr>
        <w:t>el</w:t>
      </w:r>
      <w:r>
        <w:rPr>
          <w:spacing w:val="-3"/>
          <w:sz w:val="24"/>
        </w:rPr>
        <w:t xml:space="preserve"> </w:t>
      </w:r>
      <w:r>
        <w:rPr>
          <w:sz w:val="24"/>
        </w:rPr>
        <w:t>acceso</w:t>
      </w:r>
      <w:r>
        <w:rPr>
          <w:spacing w:val="-1"/>
          <w:sz w:val="24"/>
        </w:rPr>
        <w:t xml:space="preserve"> </w:t>
      </w:r>
      <w:r>
        <w:rPr>
          <w:sz w:val="24"/>
        </w:rPr>
        <w:t>a</w:t>
      </w:r>
      <w:r>
        <w:rPr>
          <w:spacing w:val="-4"/>
          <w:sz w:val="24"/>
        </w:rPr>
        <w:t xml:space="preserve"> </w:t>
      </w:r>
      <w:r>
        <w:rPr>
          <w:sz w:val="24"/>
        </w:rPr>
        <w:t>más</w:t>
      </w:r>
      <w:r>
        <w:rPr>
          <w:spacing w:val="-1"/>
          <w:sz w:val="24"/>
        </w:rPr>
        <w:t xml:space="preserve"> </w:t>
      </w:r>
      <w:r>
        <w:rPr>
          <w:sz w:val="24"/>
        </w:rPr>
        <w:t>usuarios</w:t>
      </w:r>
      <w:r>
        <w:rPr>
          <w:spacing w:val="-2"/>
          <w:sz w:val="24"/>
        </w:rPr>
        <w:t xml:space="preserve"> </w:t>
      </w:r>
      <w:r>
        <w:rPr>
          <w:sz w:val="24"/>
        </w:rPr>
        <w:t>cada</w:t>
      </w:r>
      <w:r>
        <w:rPr>
          <w:spacing w:val="-2"/>
          <w:sz w:val="24"/>
        </w:rPr>
        <w:t xml:space="preserve"> </w:t>
      </w:r>
      <w:r>
        <w:rPr>
          <w:sz w:val="24"/>
        </w:rPr>
        <w:t>vez</w:t>
      </w:r>
      <w:r>
        <w:rPr>
          <w:spacing w:val="-4"/>
          <w:sz w:val="24"/>
        </w:rPr>
        <w:t xml:space="preserve"> </w:t>
      </w:r>
      <w:r>
        <w:rPr>
          <w:sz w:val="24"/>
        </w:rPr>
        <w:t>[5].</w:t>
      </w:r>
    </w:p>
    <w:p w14:paraId="45C88E55" w14:textId="77777777" w:rsidR="0080092B" w:rsidRDefault="0080092B" w:rsidP="0080092B">
      <w:pPr>
        <w:pStyle w:val="TableParagraph"/>
        <w:spacing w:before="1" w:line="360" w:lineRule="auto"/>
        <w:ind w:left="475" w:right="224"/>
        <w:jc w:val="both"/>
        <w:rPr>
          <w:sz w:val="24"/>
        </w:rPr>
      </w:pPr>
      <w:r>
        <w:rPr>
          <w:sz w:val="24"/>
        </w:rPr>
        <w:t>Entre el 2018 y 2019 se ha multiplicado la cantidad de usuarios que realizan transacciones</w:t>
      </w:r>
      <w:r>
        <w:rPr>
          <w:spacing w:val="1"/>
          <w:sz w:val="24"/>
        </w:rPr>
        <w:t xml:space="preserve"> </w:t>
      </w:r>
      <w:r>
        <w:rPr>
          <w:sz w:val="24"/>
        </w:rPr>
        <w:t>online, del 2% al 10%, demostrando el potencial del mercado y oportunidades plataformas</w:t>
      </w:r>
      <w:r>
        <w:rPr>
          <w:spacing w:val="1"/>
          <w:sz w:val="24"/>
        </w:rPr>
        <w:t xml:space="preserve"> </w:t>
      </w:r>
      <w:r>
        <w:rPr>
          <w:sz w:val="24"/>
        </w:rPr>
        <w:t>digitales. Aclarando que una transacción digital no es ventas en línea, es una operación</w:t>
      </w:r>
      <w:r>
        <w:rPr>
          <w:spacing w:val="1"/>
          <w:sz w:val="24"/>
        </w:rPr>
        <w:t xml:space="preserve"> </w:t>
      </w:r>
      <w:r>
        <w:rPr>
          <w:sz w:val="24"/>
        </w:rPr>
        <w:t>realizada</w:t>
      </w:r>
      <w:r>
        <w:rPr>
          <w:spacing w:val="-2"/>
          <w:sz w:val="24"/>
        </w:rPr>
        <w:t xml:space="preserve"> </w:t>
      </w:r>
      <w:r>
        <w:rPr>
          <w:sz w:val="24"/>
        </w:rPr>
        <w:t>a</w:t>
      </w:r>
      <w:r>
        <w:rPr>
          <w:spacing w:val="1"/>
          <w:sz w:val="24"/>
        </w:rPr>
        <w:t xml:space="preserve"> </w:t>
      </w:r>
      <w:r>
        <w:rPr>
          <w:sz w:val="24"/>
        </w:rPr>
        <w:t>través</w:t>
      </w:r>
      <w:r>
        <w:rPr>
          <w:spacing w:val="-2"/>
          <w:sz w:val="24"/>
        </w:rPr>
        <w:t xml:space="preserve"> </w:t>
      </w:r>
      <w:r>
        <w:rPr>
          <w:sz w:val="24"/>
        </w:rPr>
        <w:t>de</w:t>
      </w:r>
      <w:r>
        <w:rPr>
          <w:spacing w:val="3"/>
          <w:sz w:val="24"/>
        </w:rPr>
        <w:t xml:space="preserve"> </w:t>
      </w:r>
      <w:r>
        <w:rPr>
          <w:sz w:val="24"/>
        </w:rPr>
        <w:t>terminales</w:t>
      </w:r>
      <w:r>
        <w:rPr>
          <w:spacing w:val="-3"/>
          <w:sz w:val="24"/>
        </w:rPr>
        <w:t xml:space="preserve"> </w:t>
      </w:r>
      <w:r>
        <w:rPr>
          <w:sz w:val="24"/>
        </w:rPr>
        <w:t>digitales</w:t>
      </w:r>
      <w:r>
        <w:rPr>
          <w:spacing w:val="-2"/>
          <w:sz w:val="24"/>
        </w:rPr>
        <w:t xml:space="preserve"> </w:t>
      </w:r>
      <w:r>
        <w:rPr>
          <w:sz w:val="24"/>
        </w:rPr>
        <w:t>[6].</w:t>
      </w:r>
    </w:p>
    <w:p w14:paraId="75FD309D" w14:textId="0035A978" w:rsidR="000A5EEC" w:rsidRDefault="0080092B" w:rsidP="0080092B">
      <w:pPr>
        <w:pStyle w:val="TableParagraph"/>
        <w:spacing w:line="360" w:lineRule="auto"/>
        <w:ind w:left="475" w:right="224"/>
        <w:jc w:val="both"/>
        <w:rPr>
          <w:sz w:val="24"/>
        </w:rPr>
      </w:pPr>
      <w:r>
        <w:rPr>
          <w:sz w:val="24"/>
        </w:rPr>
        <w:t>Entonces, bajo el análisis de los porcentajes obtenidos en el párrafo anterior, el uso de</w:t>
      </w:r>
      <w:r>
        <w:rPr>
          <w:spacing w:val="1"/>
          <w:sz w:val="24"/>
        </w:rPr>
        <w:t xml:space="preserve"> </w:t>
      </w:r>
      <w:r>
        <w:rPr>
          <w:sz w:val="24"/>
        </w:rPr>
        <w:t>aplicaciones web y móvil tendrá una repuesta positiva de los ciudadanos, provocando la</w:t>
      </w:r>
      <w:r>
        <w:rPr>
          <w:spacing w:val="1"/>
          <w:sz w:val="24"/>
        </w:rPr>
        <w:t xml:space="preserve"> </w:t>
      </w:r>
      <w:r>
        <w:rPr>
          <w:sz w:val="24"/>
        </w:rPr>
        <w:t>utilización</w:t>
      </w:r>
      <w:r>
        <w:rPr>
          <w:spacing w:val="-4"/>
          <w:sz w:val="24"/>
        </w:rPr>
        <w:t xml:space="preserve"> </w:t>
      </w:r>
      <w:r>
        <w:rPr>
          <w:sz w:val="24"/>
        </w:rPr>
        <w:t>de</w:t>
      </w:r>
      <w:r>
        <w:rPr>
          <w:spacing w:val="-5"/>
          <w:sz w:val="24"/>
        </w:rPr>
        <w:t xml:space="preserve"> </w:t>
      </w:r>
      <w:r>
        <w:rPr>
          <w:sz w:val="24"/>
        </w:rPr>
        <w:t>las</w:t>
      </w:r>
      <w:r>
        <w:rPr>
          <w:spacing w:val="-7"/>
          <w:sz w:val="24"/>
        </w:rPr>
        <w:t xml:space="preserve"> </w:t>
      </w:r>
      <w:r>
        <w:rPr>
          <w:sz w:val="24"/>
        </w:rPr>
        <w:t>aplicaciones.</w:t>
      </w:r>
      <w:r>
        <w:rPr>
          <w:spacing w:val="-4"/>
          <w:sz w:val="24"/>
        </w:rPr>
        <w:t xml:space="preserve"> </w:t>
      </w:r>
      <w:r>
        <w:rPr>
          <w:sz w:val="24"/>
        </w:rPr>
        <w:t>Y</w:t>
      </w:r>
      <w:r>
        <w:rPr>
          <w:spacing w:val="-8"/>
          <w:sz w:val="24"/>
        </w:rPr>
        <w:t xml:space="preserve"> </w:t>
      </w:r>
      <w:r>
        <w:rPr>
          <w:sz w:val="24"/>
        </w:rPr>
        <w:t>así,</w:t>
      </w:r>
      <w:r>
        <w:rPr>
          <w:spacing w:val="-4"/>
          <w:sz w:val="24"/>
        </w:rPr>
        <w:t xml:space="preserve"> </w:t>
      </w:r>
      <w:r>
        <w:rPr>
          <w:sz w:val="24"/>
        </w:rPr>
        <w:t>además</w:t>
      </w:r>
      <w:r>
        <w:rPr>
          <w:spacing w:val="-7"/>
          <w:sz w:val="24"/>
        </w:rPr>
        <w:t xml:space="preserve"> </w:t>
      </w:r>
      <w:r>
        <w:rPr>
          <w:sz w:val="24"/>
        </w:rPr>
        <w:t>de</w:t>
      </w:r>
      <w:r>
        <w:rPr>
          <w:spacing w:val="-5"/>
          <w:sz w:val="24"/>
        </w:rPr>
        <w:t xml:space="preserve"> </w:t>
      </w:r>
      <w:r>
        <w:rPr>
          <w:sz w:val="24"/>
        </w:rPr>
        <w:t>utilizar</w:t>
      </w:r>
      <w:r>
        <w:rPr>
          <w:spacing w:val="-7"/>
          <w:sz w:val="24"/>
        </w:rPr>
        <w:t xml:space="preserve"> </w:t>
      </w:r>
      <w:r>
        <w:rPr>
          <w:sz w:val="24"/>
        </w:rPr>
        <w:t>a</w:t>
      </w:r>
      <w:r>
        <w:rPr>
          <w:spacing w:val="-5"/>
          <w:sz w:val="24"/>
        </w:rPr>
        <w:t xml:space="preserve"> </w:t>
      </w:r>
      <w:r>
        <w:rPr>
          <w:sz w:val="24"/>
        </w:rPr>
        <w:t>plataforma</w:t>
      </w:r>
      <w:r>
        <w:rPr>
          <w:spacing w:val="-3"/>
          <w:sz w:val="24"/>
        </w:rPr>
        <w:t xml:space="preserve"> </w:t>
      </w:r>
      <w:r>
        <w:rPr>
          <w:sz w:val="24"/>
        </w:rPr>
        <w:t>se</w:t>
      </w:r>
      <w:r>
        <w:rPr>
          <w:spacing w:val="-5"/>
          <w:sz w:val="24"/>
        </w:rPr>
        <w:t xml:space="preserve"> </w:t>
      </w:r>
      <w:r>
        <w:rPr>
          <w:sz w:val="24"/>
        </w:rPr>
        <w:t>beneficiará</w:t>
      </w:r>
      <w:r>
        <w:rPr>
          <w:spacing w:val="-7"/>
          <w:sz w:val="24"/>
        </w:rPr>
        <w:t xml:space="preserve"> </w:t>
      </w:r>
      <w:r>
        <w:rPr>
          <w:sz w:val="24"/>
        </w:rPr>
        <w:t>a</w:t>
      </w:r>
      <w:r>
        <w:rPr>
          <w:spacing w:val="-5"/>
          <w:sz w:val="24"/>
        </w:rPr>
        <w:t xml:space="preserve"> </w:t>
      </w:r>
      <w:r>
        <w:rPr>
          <w:sz w:val="24"/>
        </w:rPr>
        <w:t>personas</w:t>
      </w:r>
      <w:r>
        <w:rPr>
          <w:spacing w:val="-57"/>
          <w:sz w:val="24"/>
        </w:rPr>
        <w:t xml:space="preserve"> </w:t>
      </w:r>
      <w:r>
        <w:rPr>
          <w:sz w:val="24"/>
        </w:rPr>
        <w:t>directas</w:t>
      </w:r>
      <w:r>
        <w:rPr>
          <w:spacing w:val="44"/>
          <w:sz w:val="24"/>
        </w:rPr>
        <w:t xml:space="preserve"> </w:t>
      </w:r>
      <w:r>
        <w:rPr>
          <w:sz w:val="24"/>
        </w:rPr>
        <w:t>e</w:t>
      </w:r>
      <w:r>
        <w:rPr>
          <w:spacing w:val="42"/>
          <w:sz w:val="24"/>
        </w:rPr>
        <w:t xml:space="preserve"> </w:t>
      </w:r>
      <w:r>
        <w:rPr>
          <w:sz w:val="24"/>
        </w:rPr>
        <w:t>indirectas</w:t>
      </w:r>
      <w:r>
        <w:rPr>
          <w:spacing w:val="45"/>
          <w:sz w:val="24"/>
        </w:rPr>
        <w:t xml:space="preserve"> </w:t>
      </w:r>
      <w:r>
        <w:rPr>
          <w:sz w:val="24"/>
        </w:rPr>
        <w:t>tales</w:t>
      </w:r>
      <w:r>
        <w:rPr>
          <w:spacing w:val="44"/>
          <w:sz w:val="24"/>
        </w:rPr>
        <w:t xml:space="preserve"> </w:t>
      </w:r>
      <w:r>
        <w:rPr>
          <w:sz w:val="24"/>
        </w:rPr>
        <w:t>como:</w:t>
      </w:r>
      <w:r>
        <w:rPr>
          <w:spacing w:val="47"/>
          <w:sz w:val="24"/>
        </w:rPr>
        <w:t xml:space="preserve"> </w:t>
      </w:r>
      <w:r>
        <w:rPr>
          <w:sz w:val="24"/>
        </w:rPr>
        <w:t>profesionales</w:t>
      </w:r>
      <w:r>
        <w:rPr>
          <w:spacing w:val="44"/>
          <w:sz w:val="24"/>
        </w:rPr>
        <w:t xml:space="preserve"> </w:t>
      </w:r>
      <w:r>
        <w:rPr>
          <w:sz w:val="24"/>
        </w:rPr>
        <w:t>y</w:t>
      </w:r>
      <w:r>
        <w:rPr>
          <w:spacing w:val="45"/>
          <w:sz w:val="24"/>
        </w:rPr>
        <w:t xml:space="preserve"> </w:t>
      </w:r>
      <w:r>
        <w:rPr>
          <w:sz w:val="24"/>
        </w:rPr>
        <w:t>estudiantes</w:t>
      </w:r>
      <w:r>
        <w:rPr>
          <w:spacing w:val="45"/>
          <w:sz w:val="24"/>
        </w:rPr>
        <w:t xml:space="preserve"> </w:t>
      </w:r>
      <w:r>
        <w:rPr>
          <w:sz w:val="24"/>
        </w:rPr>
        <w:t>informáticos,</w:t>
      </w:r>
      <w:r>
        <w:rPr>
          <w:spacing w:val="45"/>
          <w:sz w:val="24"/>
        </w:rPr>
        <w:t xml:space="preserve"> </w:t>
      </w:r>
      <w:r>
        <w:rPr>
          <w:sz w:val="24"/>
        </w:rPr>
        <w:t>por</w:t>
      </w:r>
      <w:r>
        <w:rPr>
          <w:spacing w:val="45"/>
          <w:sz w:val="24"/>
        </w:rPr>
        <w:t xml:space="preserve"> </w:t>
      </w:r>
      <w:r>
        <w:rPr>
          <w:sz w:val="24"/>
        </w:rPr>
        <w:t>el</w:t>
      </w:r>
      <w:r>
        <w:rPr>
          <w:spacing w:val="46"/>
          <w:sz w:val="24"/>
        </w:rPr>
        <w:t xml:space="preserve"> </w:t>
      </w:r>
      <w:r>
        <w:rPr>
          <w:sz w:val="24"/>
        </w:rPr>
        <w:t>servicio brindado.</w:t>
      </w:r>
    </w:p>
    <w:p w14:paraId="5DDB3CF1" w14:textId="56B199A4" w:rsidR="00F120F1" w:rsidRPr="00490CAE" w:rsidRDefault="00FA3426" w:rsidP="00490CAE">
      <w:pPr>
        <w:pStyle w:val="Ttulo2"/>
        <w:rPr>
          <w:rFonts w:ascii="Times New Roman" w:hAnsi="Times New Roman" w:cs="Times New Roman"/>
          <w:sz w:val="24"/>
          <w:szCs w:val="24"/>
        </w:rPr>
      </w:pPr>
      <w:r w:rsidRPr="00490CAE">
        <w:rPr>
          <w:rFonts w:ascii="Times New Roman" w:hAnsi="Times New Roman" w:cs="Times New Roman"/>
          <w:sz w:val="24"/>
          <w:szCs w:val="24"/>
        </w:rPr>
        <w:t>Objetivo general</w:t>
      </w:r>
      <w:bookmarkEnd w:id="2"/>
      <w:bookmarkEnd w:id="3"/>
    </w:p>
    <w:p w14:paraId="5D99C3FC" w14:textId="052E5764" w:rsidR="002F3F4B" w:rsidRPr="00490CAE" w:rsidRDefault="008F0305" w:rsidP="00490CAE">
      <w:pPr>
        <w:pStyle w:val="TableParagraph"/>
        <w:numPr>
          <w:ilvl w:val="1"/>
          <w:numId w:val="7"/>
        </w:numPr>
        <w:tabs>
          <w:tab w:val="left" w:pos="1195"/>
          <w:tab w:val="left" w:pos="1196"/>
        </w:tabs>
        <w:spacing w:before="134" w:line="360" w:lineRule="auto"/>
        <w:ind w:hanging="365"/>
        <w:rPr>
          <w:rFonts w:ascii="Times New Roman" w:hAnsi="Times New Roman" w:cs="Times New Roman"/>
          <w:sz w:val="24"/>
          <w:szCs w:val="24"/>
        </w:rPr>
      </w:pPr>
      <w:r w:rsidRPr="00490CAE">
        <w:rPr>
          <w:rFonts w:ascii="Times New Roman" w:hAnsi="Times New Roman" w:cs="Times New Roman"/>
          <w:sz w:val="24"/>
          <w:szCs w:val="24"/>
        </w:rPr>
        <w:t>Desarrollar una aplicación web y móvil que permita a los usuarios agendar citas de servicio técnico y mantenimiento de computadoras.</w:t>
      </w:r>
    </w:p>
    <w:p w14:paraId="0E5FA5D7" w14:textId="77777777" w:rsidR="00F63503" w:rsidRPr="00423F2D" w:rsidRDefault="00F63503" w:rsidP="00F63503">
      <w:pPr>
        <w:pStyle w:val="TableParagraph"/>
        <w:tabs>
          <w:tab w:val="left" w:pos="1195"/>
          <w:tab w:val="left" w:pos="1196"/>
        </w:tabs>
        <w:spacing w:before="134"/>
        <w:ind w:left="1195"/>
        <w:rPr>
          <w:sz w:val="24"/>
        </w:rPr>
      </w:pPr>
    </w:p>
    <w:p w14:paraId="6F007A61" w14:textId="77777777" w:rsidR="00FA3426" w:rsidRDefault="00FA3426" w:rsidP="00FA3426">
      <w:pPr>
        <w:pStyle w:val="Ttulo2"/>
      </w:pPr>
      <w:bookmarkStart w:id="4" w:name="_Toc55860283"/>
      <w:bookmarkStart w:id="5" w:name="_Toc56069146"/>
      <w:r>
        <w:t>Objetivos específicos</w:t>
      </w:r>
      <w:bookmarkEnd w:id="4"/>
      <w:bookmarkEnd w:id="5"/>
    </w:p>
    <w:p w14:paraId="4730D547" w14:textId="77777777" w:rsidR="00423F2D" w:rsidRDefault="00423F2D" w:rsidP="00423F2D">
      <w:pPr>
        <w:pStyle w:val="TableParagraph"/>
        <w:numPr>
          <w:ilvl w:val="1"/>
          <w:numId w:val="7"/>
        </w:numPr>
        <w:tabs>
          <w:tab w:val="left" w:pos="1195"/>
          <w:tab w:val="left" w:pos="1196"/>
        </w:tabs>
        <w:spacing w:before="134"/>
        <w:ind w:hanging="365"/>
        <w:rPr>
          <w:sz w:val="24"/>
        </w:rPr>
      </w:pPr>
      <w:r>
        <w:rPr>
          <w:sz w:val="24"/>
        </w:rPr>
        <w:t>Determinar</w:t>
      </w:r>
      <w:r>
        <w:rPr>
          <w:spacing w:val="-4"/>
          <w:sz w:val="24"/>
        </w:rPr>
        <w:t xml:space="preserve"> </w:t>
      </w:r>
      <w:r>
        <w:rPr>
          <w:sz w:val="24"/>
        </w:rPr>
        <w:t>los</w:t>
      </w:r>
      <w:r>
        <w:rPr>
          <w:spacing w:val="-7"/>
          <w:sz w:val="24"/>
        </w:rPr>
        <w:t xml:space="preserve"> </w:t>
      </w:r>
      <w:r>
        <w:rPr>
          <w:sz w:val="24"/>
        </w:rPr>
        <w:t>requerimientos</w:t>
      </w:r>
      <w:r>
        <w:rPr>
          <w:spacing w:val="-6"/>
          <w:sz w:val="24"/>
        </w:rPr>
        <w:t xml:space="preserve"> </w:t>
      </w:r>
      <w:r>
        <w:rPr>
          <w:sz w:val="24"/>
        </w:rPr>
        <w:t>de</w:t>
      </w:r>
      <w:r>
        <w:rPr>
          <w:spacing w:val="-4"/>
          <w:sz w:val="24"/>
        </w:rPr>
        <w:t xml:space="preserve"> </w:t>
      </w:r>
      <w:r>
        <w:rPr>
          <w:sz w:val="24"/>
        </w:rPr>
        <w:t>la</w:t>
      </w:r>
      <w:r>
        <w:rPr>
          <w:spacing w:val="-5"/>
          <w:sz w:val="24"/>
        </w:rPr>
        <w:t xml:space="preserve"> </w:t>
      </w:r>
      <w:r>
        <w:rPr>
          <w:sz w:val="24"/>
        </w:rPr>
        <w:t>aplicación.</w:t>
      </w:r>
    </w:p>
    <w:p w14:paraId="3772ED8B" w14:textId="77777777" w:rsidR="00423F2D" w:rsidRDefault="00423F2D" w:rsidP="00423F2D">
      <w:pPr>
        <w:pStyle w:val="TableParagraph"/>
        <w:numPr>
          <w:ilvl w:val="1"/>
          <w:numId w:val="7"/>
        </w:numPr>
        <w:tabs>
          <w:tab w:val="left" w:pos="1195"/>
          <w:tab w:val="left" w:pos="1196"/>
        </w:tabs>
        <w:spacing w:before="138" w:line="348" w:lineRule="auto"/>
        <w:ind w:right="238" w:hanging="360"/>
        <w:rPr>
          <w:sz w:val="24"/>
        </w:rPr>
      </w:pPr>
      <w:r>
        <w:rPr>
          <w:sz w:val="24"/>
        </w:rPr>
        <w:t>Diseñar</w:t>
      </w:r>
      <w:r>
        <w:rPr>
          <w:spacing w:val="10"/>
          <w:sz w:val="24"/>
        </w:rPr>
        <w:t xml:space="preserve"> </w:t>
      </w:r>
      <w:r>
        <w:rPr>
          <w:sz w:val="24"/>
        </w:rPr>
        <w:t>una</w:t>
      </w:r>
      <w:r>
        <w:rPr>
          <w:spacing w:val="11"/>
          <w:sz w:val="24"/>
        </w:rPr>
        <w:t xml:space="preserve"> </w:t>
      </w:r>
      <w:r>
        <w:rPr>
          <w:sz w:val="24"/>
        </w:rPr>
        <w:t>base</w:t>
      </w:r>
      <w:r>
        <w:rPr>
          <w:spacing w:val="10"/>
          <w:sz w:val="24"/>
        </w:rPr>
        <w:t xml:space="preserve"> </w:t>
      </w:r>
      <w:r>
        <w:rPr>
          <w:sz w:val="24"/>
        </w:rPr>
        <w:t>de</w:t>
      </w:r>
      <w:r>
        <w:rPr>
          <w:spacing w:val="11"/>
          <w:sz w:val="24"/>
        </w:rPr>
        <w:t xml:space="preserve"> </w:t>
      </w:r>
      <w:r>
        <w:rPr>
          <w:sz w:val="24"/>
        </w:rPr>
        <w:t>datos</w:t>
      </w:r>
      <w:r>
        <w:rPr>
          <w:spacing w:val="10"/>
          <w:sz w:val="24"/>
        </w:rPr>
        <w:t xml:space="preserve"> </w:t>
      </w:r>
      <w:r>
        <w:rPr>
          <w:sz w:val="24"/>
        </w:rPr>
        <w:t>con</w:t>
      </w:r>
      <w:r>
        <w:rPr>
          <w:spacing w:val="6"/>
          <w:sz w:val="24"/>
        </w:rPr>
        <w:t xml:space="preserve"> </w:t>
      </w:r>
      <w:r>
        <w:rPr>
          <w:sz w:val="24"/>
        </w:rPr>
        <w:t>la</w:t>
      </w:r>
      <w:r>
        <w:rPr>
          <w:spacing w:val="11"/>
          <w:sz w:val="24"/>
        </w:rPr>
        <w:t xml:space="preserve"> </w:t>
      </w:r>
      <w:r>
        <w:rPr>
          <w:sz w:val="24"/>
        </w:rPr>
        <w:t>que</w:t>
      </w:r>
      <w:r>
        <w:rPr>
          <w:spacing w:val="11"/>
          <w:sz w:val="24"/>
        </w:rPr>
        <w:t xml:space="preserve"> </w:t>
      </w:r>
      <w:r>
        <w:rPr>
          <w:sz w:val="24"/>
        </w:rPr>
        <w:t>se</w:t>
      </w:r>
      <w:r>
        <w:rPr>
          <w:spacing w:val="11"/>
          <w:sz w:val="24"/>
        </w:rPr>
        <w:t xml:space="preserve"> </w:t>
      </w:r>
      <w:r>
        <w:rPr>
          <w:sz w:val="24"/>
        </w:rPr>
        <w:t>pueda</w:t>
      </w:r>
      <w:r>
        <w:rPr>
          <w:spacing w:val="11"/>
          <w:sz w:val="24"/>
        </w:rPr>
        <w:t xml:space="preserve"> </w:t>
      </w:r>
      <w:r>
        <w:rPr>
          <w:sz w:val="24"/>
        </w:rPr>
        <w:t>almacenar</w:t>
      </w:r>
      <w:r>
        <w:rPr>
          <w:spacing w:val="10"/>
          <w:sz w:val="24"/>
        </w:rPr>
        <w:t xml:space="preserve"> </w:t>
      </w:r>
      <w:r>
        <w:rPr>
          <w:sz w:val="24"/>
        </w:rPr>
        <w:t>y</w:t>
      </w:r>
      <w:r>
        <w:rPr>
          <w:spacing w:val="6"/>
          <w:sz w:val="24"/>
        </w:rPr>
        <w:t xml:space="preserve"> </w:t>
      </w:r>
      <w:r>
        <w:rPr>
          <w:sz w:val="24"/>
        </w:rPr>
        <w:t>extraer</w:t>
      </w:r>
      <w:r>
        <w:rPr>
          <w:spacing w:val="10"/>
          <w:sz w:val="24"/>
        </w:rPr>
        <w:t xml:space="preserve"> </w:t>
      </w:r>
      <w:r>
        <w:rPr>
          <w:sz w:val="24"/>
        </w:rPr>
        <w:t>los</w:t>
      </w:r>
      <w:r>
        <w:rPr>
          <w:spacing w:val="9"/>
          <w:sz w:val="24"/>
        </w:rPr>
        <w:t xml:space="preserve"> </w:t>
      </w:r>
      <w:r>
        <w:rPr>
          <w:sz w:val="24"/>
        </w:rPr>
        <w:t>datos</w:t>
      </w:r>
      <w:r>
        <w:rPr>
          <w:spacing w:val="9"/>
          <w:sz w:val="24"/>
        </w:rPr>
        <w:t xml:space="preserve"> </w:t>
      </w:r>
      <w:r>
        <w:rPr>
          <w:sz w:val="24"/>
        </w:rPr>
        <w:t>tanto</w:t>
      </w:r>
      <w:r>
        <w:rPr>
          <w:spacing w:val="6"/>
          <w:sz w:val="24"/>
        </w:rPr>
        <w:t xml:space="preserve"> </w:t>
      </w:r>
      <w:r>
        <w:rPr>
          <w:sz w:val="24"/>
        </w:rPr>
        <w:t>de</w:t>
      </w:r>
      <w:r>
        <w:rPr>
          <w:spacing w:val="-57"/>
          <w:sz w:val="24"/>
        </w:rPr>
        <w:t xml:space="preserve"> </w:t>
      </w:r>
      <w:r>
        <w:rPr>
          <w:sz w:val="24"/>
        </w:rPr>
        <w:t>los</w:t>
      </w:r>
      <w:r>
        <w:rPr>
          <w:spacing w:val="-3"/>
          <w:sz w:val="24"/>
        </w:rPr>
        <w:t xml:space="preserve"> </w:t>
      </w:r>
      <w:r>
        <w:rPr>
          <w:sz w:val="24"/>
        </w:rPr>
        <w:t>usuarios</w:t>
      </w:r>
      <w:r>
        <w:rPr>
          <w:spacing w:val="-2"/>
          <w:sz w:val="24"/>
        </w:rPr>
        <w:t xml:space="preserve"> </w:t>
      </w:r>
      <w:r>
        <w:rPr>
          <w:sz w:val="24"/>
        </w:rPr>
        <w:t>y de</w:t>
      </w:r>
      <w:r>
        <w:rPr>
          <w:spacing w:val="2"/>
          <w:sz w:val="24"/>
        </w:rPr>
        <w:t xml:space="preserve"> </w:t>
      </w:r>
      <w:r>
        <w:rPr>
          <w:sz w:val="24"/>
        </w:rPr>
        <w:t>los</w:t>
      </w:r>
      <w:r>
        <w:rPr>
          <w:spacing w:val="-3"/>
          <w:sz w:val="24"/>
        </w:rPr>
        <w:t xml:space="preserve"> </w:t>
      </w:r>
      <w:r>
        <w:rPr>
          <w:sz w:val="24"/>
        </w:rPr>
        <w:t>profesionales</w:t>
      </w:r>
      <w:r>
        <w:rPr>
          <w:spacing w:val="-2"/>
          <w:sz w:val="24"/>
        </w:rPr>
        <w:t xml:space="preserve"> </w:t>
      </w:r>
      <w:r>
        <w:rPr>
          <w:sz w:val="24"/>
        </w:rPr>
        <w:t>asociados</w:t>
      </w:r>
      <w:r>
        <w:rPr>
          <w:spacing w:val="-2"/>
          <w:sz w:val="24"/>
        </w:rPr>
        <w:t xml:space="preserve"> </w:t>
      </w:r>
      <w:r>
        <w:rPr>
          <w:sz w:val="24"/>
        </w:rPr>
        <w:t>a la aplicación.</w:t>
      </w:r>
    </w:p>
    <w:p w14:paraId="4F0FC4C9" w14:textId="77777777" w:rsidR="00423F2D" w:rsidRDefault="00423F2D" w:rsidP="00423F2D">
      <w:pPr>
        <w:pStyle w:val="TableParagraph"/>
        <w:numPr>
          <w:ilvl w:val="1"/>
          <w:numId w:val="7"/>
        </w:numPr>
        <w:tabs>
          <w:tab w:val="left" w:pos="1195"/>
          <w:tab w:val="left" w:pos="1196"/>
        </w:tabs>
        <w:spacing w:before="10" w:line="348" w:lineRule="auto"/>
        <w:ind w:right="87" w:hanging="360"/>
        <w:rPr>
          <w:sz w:val="24"/>
        </w:rPr>
      </w:pPr>
      <w:r>
        <w:rPr>
          <w:sz w:val="24"/>
        </w:rPr>
        <w:t>Diseñar</w:t>
      </w:r>
      <w:r>
        <w:rPr>
          <w:spacing w:val="16"/>
          <w:sz w:val="24"/>
        </w:rPr>
        <w:t xml:space="preserve"> </w:t>
      </w:r>
      <w:r>
        <w:rPr>
          <w:sz w:val="24"/>
        </w:rPr>
        <w:t>una</w:t>
      </w:r>
      <w:r>
        <w:rPr>
          <w:spacing w:val="18"/>
          <w:sz w:val="24"/>
        </w:rPr>
        <w:t xml:space="preserve"> </w:t>
      </w:r>
      <w:r>
        <w:rPr>
          <w:sz w:val="24"/>
        </w:rPr>
        <w:t>interfaz</w:t>
      </w:r>
      <w:r>
        <w:rPr>
          <w:spacing w:val="18"/>
          <w:sz w:val="24"/>
        </w:rPr>
        <w:t xml:space="preserve"> </w:t>
      </w:r>
      <w:r>
        <w:rPr>
          <w:sz w:val="24"/>
        </w:rPr>
        <w:t>amigable</w:t>
      </w:r>
      <w:r>
        <w:rPr>
          <w:spacing w:val="19"/>
          <w:sz w:val="24"/>
        </w:rPr>
        <w:t xml:space="preserve"> </w:t>
      </w:r>
      <w:r>
        <w:rPr>
          <w:sz w:val="24"/>
        </w:rPr>
        <w:t>con</w:t>
      </w:r>
      <w:r>
        <w:rPr>
          <w:spacing w:val="16"/>
          <w:sz w:val="24"/>
        </w:rPr>
        <w:t xml:space="preserve"> </w:t>
      </w:r>
      <w:r>
        <w:rPr>
          <w:sz w:val="24"/>
        </w:rPr>
        <w:t>los</w:t>
      </w:r>
      <w:r>
        <w:rPr>
          <w:spacing w:val="10"/>
          <w:sz w:val="24"/>
        </w:rPr>
        <w:t xml:space="preserve"> </w:t>
      </w:r>
      <w:r>
        <w:rPr>
          <w:sz w:val="24"/>
        </w:rPr>
        <w:t>estándares</w:t>
      </w:r>
      <w:r>
        <w:rPr>
          <w:spacing w:val="16"/>
          <w:sz w:val="24"/>
        </w:rPr>
        <w:t xml:space="preserve"> </w:t>
      </w:r>
      <w:r>
        <w:rPr>
          <w:sz w:val="24"/>
        </w:rPr>
        <w:t>de</w:t>
      </w:r>
      <w:r>
        <w:rPr>
          <w:spacing w:val="17"/>
          <w:sz w:val="24"/>
        </w:rPr>
        <w:t xml:space="preserve"> </w:t>
      </w:r>
      <w:r>
        <w:rPr>
          <w:sz w:val="24"/>
        </w:rPr>
        <w:t>calidad</w:t>
      </w:r>
      <w:r>
        <w:rPr>
          <w:spacing w:val="17"/>
          <w:sz w:val="24"/>
        </w:rPr>
        <w:t xml:space="preserve"> </w:t>
      </w:r>
      <w:r>
        <w:rPr>
          <w:sz w:val="24"/>
        </w:rPr>
        <w:t>establecidos</w:t>
      </w:r>
      <w:r>
        <w:rPr>
          <w:spacing w:val="17"/>
          <w:sz w:val="24"/>
        </w:rPr>
        <w:t xml:space="preserve"> </w:t>
      </w:r>
      <w:r>
        <w:rPr>
          <w:sz w:val="24"/>
        </w:rPr>
        <w:t>en</w:t>
      </w:r>
      <w:r>
        <w:rPr>
          <w:spacing w:val="16"/>
          <w:sz w:val="24"/>
        </w:rPr>
        <w:t xml:space="preserve"> </w:t>
      </w:r>
      <w:r>
        <w:rPr>
          <w:sz w:val="24"/>
        </w:rPr>
        <w:t>los</w:t>
      </w:r>
      <w:r>
        <w:rPr>
          <w:spacing w:val="-57"/>
          <w:sz w:val="24"/>
        </w:rPr>
        <w:t xml:space="preserve"> </w:t>
      </w:r>
      <w:r>
        <w:rPr>
          <w:sz w:val="24"/>
        </w:rPr>
        <w:t>normativas</w:t>
      </w:r>
      <w:r>
        <w:rPr>
          <w:spacing w:val="-5"/>
          <w:sz w:val="24"/>
        </w:rPr>
        <w:t xml:space="preserve"> </w:t>
      </w:r>
      <w:r>
        <w:rPr>
          <w:sz w:val="24"/>
        </w:rPr>
        <w:t>internacionales y</w:t>
      </w:r>
      <w:r>
        <w:rPr>
          <w:spacing w:val="-5"/>
          <w:sz w:val="24"/>
        </w:rPr>
        <w:t xml:space="preserve"> </w:t>
      </w:r>
      <w:r>
        <w:rPr>
          <w:sz w:val="24"/>
        </w:rPr>
        <w:t>modelos</w:t>
      </w:r>
      <w:r>
        <w:rPr>
          <w:spacing w:val="-5"/>
          <w:sz w:val="24"/>
        </w:rPr>
        <w:t xml:space="preserve"> </w:t>
      </w:r>
      <w:r>
        <w:rPr>
          <w:sz w:val="24"/>
        </w:rPr>
        <w:t>específicos</w:t>
      </w:r>
      <w:r>
        <w:rPr>
          <w:spacing w:val="-1"/>
          <w:sz w:val="24"/>
        </w:rPr>
        <w:t xml:space="preserve"> </w:t>
      </w:r>
      <w:r>
        <w:rPr>
          <w:sz w:val="24"/>
        </w:rPr>
        <w:t>para</w:t>
      </w:r>
      <w:r>
        <w:rPr>
          <w:spacing w:val="-4"/>
          <w:sz w:val="24"/>
        </w:rPr>
        <w:t xml:space="preserve"> </w:t>
      </w:r>
      <w:r>
        <w:rPr>
          <w:sz w:val="24"/>
        </w:rPr>
        <w:t>el desarrollo</w:t>
      </w:r>
      <w:r>
        <w:rPr>
          <w:spacing w:val="1"/>
          <w:sz w:val="24"/>
        </w:rPr>
        <w:t xml:space="preserve"> </w:t>
      </w:r>
      <w:r>
        <w:rPr>
          <w:sz w:val="24"/>
        </w:rPr>
        <w:t>de</w:t>
      </w:r>
      <w:r>
        <w:rPr>
          <w:spacing w:val="-4"/>
          <w:sz w:val="24"/>
        </w:rPr>
        <w:t xml:space="preserve"> </w:t>
      </w:r>
      <w:r>
        <w:rPr>
          <w:sz w:val="24"/>
        </w:rPr>
        <w:t>software.</w:t>
      </w:r>
    </w:p>
    <w:p w14:paraId="2C86ADD6" w14:textId="77777777" w:rsidR="00423F2D" w:rsidRPr="00423F2D" w:rsidRDefault="00423F2D" w:rsidP="00423F2D">
      <w:pPr>
        <w:pStyle w:val="TableParagraph"/>
        <w:numPr>
          <w:ilvl w:val="1"/>
          <w:numId w:val="7"/>
        </w:numPr>
        <w:tabs>
          <w:tab w:val="left" w:pos="1196"/>
        </w:tabs>
        <w:spacing w:before="10" w:line="348" w:lineRule="auto"/>
        <w:ind w:right="87" w:hanging="360"/>
        <w:rPr>
          <w:sz w:val="24"/>
        </w:rPr>
      </w:pPr>
      <w:r w:rsidRPr="00423F2D">
        <w:rPr>
          <w:sz w:val="24"/>
        </w:rPr>
        <w:t xml:space="preserve">Implementar la aplicación web y móvil, para brindar una alternativa de trabajo para los profesionales recién egresados de las carreras de informática y tecnologías asociadas con el campo de la informática para que puedan ofertar sus servicios mediante la web </w:t>
      </w:r>
      <w:r w:rsidRPr="00423F2D">
        <w:rPr>
          <w:sz w:val="24"/>
        </w:rPr>
        <w:lastRenderedPageBreak/>
        <w:t>y aplicación móvil.</w:t>
      </w:r>
    </w:p>
    <w:p w14:paraId="0063C14B" w14:textId="7D7FD7CC" w:rsidR="004F50E6" w:rsidRPr="00423F2D" w:rsidRDefault="00423F2D" w:rsidP="00423F2D">
      <w:pPr>
        <w:pStyle w:val="TableParagraph"/>
        <w:numPr>
          <w:ilvl w:val="1"/>
          <w:numId w:val="7"/>
        </w:numPr>
        <w:tabs>
          <w:tab w:val="left" w:pos="1196"/>
        </w:tabs>
        <w:spacing w:before="10" w:line="348" w:lineRule="auto"/>
        <w:ind w:right="87" w:hanging="360"/>
        <w:rPr>
          <w:sz w:val="24"/>
        </w:rPr>
      </w:pPr>
      <w:r w:rsidRPr="00423F2D">
        <w:rPr>
          <w:sz w:val="24"/>
        </w:rPr>
        <w:t>Probar la aplicación simulando realizar todas las posibles peticiones que pueden realizar los usuarios y los profesionales asociados a la aplicación.</w:t>
      </w:r>
    </w:p>
    <w:p w14:paraId="0DFB1D03" w14:textId="2918A27A" w:rsidR="004F50E6" w:rsidRDefault="008C0A59" w:rsidP="004F50E6">
      <w:pPr>
        <w:pStyle w:val="Ttulo2"/>
      </w:pPr>
      <w:bookmarkStart w:id="6" w:name="_Toc56069147"/>
      <w:bookmarkStart w:id="7" w:name="_Toc55860284"/>
      <w:r>
        <w:t>Alcance</w:t>
      </w:r>
      <w:bookmarkEnd w:id="6"/>
      <w:r w:rsidR="004F50E6">
        <w:t xml:space="preserve"> </w:t>
      </w:r>
      <w:bookmarkEnd w:id="7"/>
    </w:p>
    <w:p w14:paraId="3054C941" w14:textId="3EBE52E1" w:rsidR="00054AB1" w:rsidRPr="00054AB1" w:rsidRDefault="00483C56" w:rsidP="00054AB1">
      <w:r w:rsidRPr="00483C56">
        <w:t xml:space="preserve">Con el avance de la tecnología y </w:t>
      </w:r>
      <w:r w:rsidR="00785D9A">
        <w:t xml:space="preserve">la mejora continua de los servicios que se presentan en internet </w:t>
      </w:r>
      <w:r w:rsidR="00896747">
        <w:t>l</w:t>
      </w:r>
      <w:r w:rsidR="000A28CF">
        <w:t>os sistemas web y móviles</w:t>
      </w:r>
      <w:r w:rsidR="00896747">
        <w:t xml:space="preserve"> </w:t>
      </w:r>
      <w:r w:rsidR="004E6038">
        <w:t xml:space="preserve">han ganado un espacio significativo </w:t>
      </w:r>
      <w:r w:rsidR="003444F1">
        <w:t>para la oferta de productos y servicios mediante cualquier plataforma digital</w:t>
      </w:r>
      <w:r w:rsidR="00776FA8">
        <w:t xml:space="preserve">. </w:t>
      </w:r>
      <w:r w:rsidR="00CF0AAB">
        <w:t xml:space="preserve">El </w:t>
      </w:r>
      <w:r w:rsidR="00FF50FC">
        <w:t xml:space="preserve">desarrollo web adaptable y móvil </w:t>
      </w:r>
      <w:r w:rsidR="00804CF3">
        <w:t xml:space="preserve">son diseñados con diferentes técnicas que </w:t>
      </w:r>
      <w:r w:rsidR="00154F2F">
        <w:t xml:space="preserve">permiten la predisposición de elementos y contenidos </w:t>
      </w:r>
      <w:r w:rsidR="00576346">
        <w:t xml:space="preserve">se adapten </w:t>
      </w:r>
      <w:r w:rsidR="00831F32">
        <w:t xml:space="preserve">a cualquier dispositivo </w:t>
      </w:r>
      <w:r w:rsidR="00011453">
        <w:t>o mejor dicho a su resolución de pantalla</w:t>
      </w:r>
      <w:r w:rsidR="00275FFC">
        <w:t>, así se</w:t>
      </w:r>
      <w:r w:rsidR="00011453">
        <w:t xml:space="preserve"> </w:t>
      </w:r>
      <w:r w:rsidR="005A49FE">
        <w:t>desarrolla un</w:t>
      </w:r>
      <w:r w:rsidR="00E22A55">
        <w:t xml:space="preserve"> solo sitio</w:t>
      </w:r>
      <w:r w:rsidR="0024705D">
        <w:t>, aplicación o sistema</w:t>
      </w:r>
      <w:r w:rsidR="00E22A55">
        <w:t xml:space="preserve"> web</w:t>
      </w:r>
      <w:r w:rsidR="005A49FE">
        <w:t xml:space="preserve"> </w:t>
      </w:r>
      <w:r w:rsidR="00670A36">
        <w:t>y este se podrá visualizar en ordenador, móvil o Tablet.</w:t>
      </w:r>
    </w:p>
    <w:p w14:paraId="6B0ED611" w14:textId="44950E75" w:rsidR="00670A36" w:rsidRPr="005A49FE" w:rsidRDefault="00DF0270" w:rsidP="008C0A59">
      <w:r>
        <w:t xml:space="preserve">Es por ello </w:t>
      </w:r>
      <w:proofErr w:type="gramStart"/>
      <w:r>
        <w:t>que</w:t>
      </w:r>
      <w:proofErr w:type="gramEnd"/>
      <w:r>
        <w:t xml:space="preserve"> </w:t>
      </w:r>
      <w:r w:rsidR="00742534">
        <w:t>los usuarios del</w:t>
      </w:r>
      <w:r>
        <w:t xml:space="preserve"> sistema </w:t>
      </w:r>
      <w:r w:rsidR="00742534">
        <w:t xml:space="preserve">web y móvil </w:t>
      </w:r>
      <w:r w:rsidR="00BB7405">
        <w:t xml:space="preserve">desarrollado </w:t>
      </w:r>
      <w:r w:rsidR="002B0908">
        <w:t xml:space="preserve">podrán </w:t>
      </w:r>
      <w:r w:rsidR="00AC3C11">
        <w:t xml:space="preserve">tener acceso </w:t>
      </w:r>
      <w:r w:rsidR="00B54B7E">
        <w:t>desde cualquier equipo sea ordenador o un dispositivo móvil</w:t>
      </w:r>
      <w:r w:rsidR="00FD7E18">
        <w:t>,</w:t>
      </w:r>
      <w:r w:rsidR="00255B4F">
        <w:t xml:space="preserve"> con el </w:t>
      </w:r>
      <w:r w:rsidR="005605C1">
        <w:t>afán</w:t>
      </w:r>
      <w:r w:rsidR="00255B4F">
        <w:t xml:space="preserve"> de</w:t>
      </w:r>
      <w:r w:rsidR="00B54B7E">
        <w:t xml:space="preserve"> </w:t>
      </w:r>
      <w:r w:rsidR="0026095E">
        <w:t xml:space="preserve">tener un sistema multiplataforma </w:t>
      </w:r>
      <w:r w:rsidR="00E7328B">
        <w:t xml:space="preserve">que sea compatible con los sistemas </w:t>
      </w:r>
      <w:proofErr w:type="spellStart"/>
      <w:r w:rsidR="00E7328B">
        <w:t>mas</w:t>
      </w:r>
      <w:proofErr w:type="spellEnd"/>
      <w:r w:rsidR="00E7328B">
        <w:t xml:space="preserve"> utilizados en la actualidad.</w:t>
      </w:r>
      <w:r w:rsidR="00413401">
        <w:t xml:space="preserve"> </w:t>
      </w:r>
      <w:r w:rsidR="00A50359">
        <w:t xml:space="preserve">La aplicación garantiza que la </w:t>
      </w:r>
      <w:proofErr w:type="spellStart"/>
      <w:r w:rsidR="00A50359">
        <w:t>informacion</w:t>
      </w:r>
      <w:proofErr w:type="spellEnd"/>
      <w:r w:rsidR="00A50359">
        <w:t xml:space="preserve"> </w:t>
      </w:r>
      <w:r w:rsidR="00BB7ED6">
        <w:t>proporcionad</w:t>
      </w:r>
      <w:r w:rsidR="006761AB">
        <w:t xml:space="preserve">a </w:t>
      </w:r>
      <w:r w:rsidR="00BF6F0E">
        <w:t xml:space="preserve">por los usuarios </w:t>
      </w:r>
      <w:r w:rsidR="00CB71D7">
        <w:t xml:space="preserve">estará protegida y garantiza el acceso </w:t>
      </w:r>
      <w:r w:rsidR="00DA28FB">
        <w:t xml:space="preserve">seguro a través </w:t>
      </w:r>
      <w:r w:rsidR="00EE3F3E">
        <w:t xml:space="preserve">de </w:t>
      </w:r>
      <w:r w:rsidR="00DA28FB">
        <w:t xml:space="preserve">los perfiles </w:t>
      </w:r>
      <w:r w:rsidR="00715B9D">
        <w:t xml:space="preserve">que se han establecido </w:t>
      </w:r>
      <w:proofErr w:type="gramStart"/>
      <w:r w:rsidR="003A65B2">
        <w:t>previamente</w:t>
      </w:r>
      <w:r w:rsidR="00AE52A6">
        <w:t>(</w:t>
      </w:r>
      <w:proofErr w:type="gramEnd"/>
      <w:r w:rsidR="00AE52A6">
        <w:t xml:space="preserve">Administrador General, Administrador </w:t>
      </w:r>
      <w:proofErr w:type="spellStart"/>
      <w:r w:rsidR="00AE52A6">
        <w:t>Tecnico</w:t>
      </w:r>
      <w:proofErr w:type="spellEnd"/>
      <w:r w:rsidR="00AE52A6">
        <w:t xml:space="preserve">, </w:t>
      </w:r>
      <w:proofErr w:type="spellStart"/>
      <w:r w:rsidR="00AE52A6">
        <w:t>Tecnico</w:t>
      </w:r>
      <w:proofErr w:type="spellEnd"/>
      <w:r w:rsidR="00AE52A6">
        <w:t>, Cliente)</w:t>
      </w:r>
      <w:r w:rsidR="005C0F7C">
        <w:t xml:space="preserve">, </w:t>
      </w:r>
      <w:r w:rsidR="006A4B62">
        <w:t xml:space="preserve">a continuación se detalla </w:t>
      </w:r>
      <w:r w:rsidR="006B5A01">
        <w:t>otras funcionalidades</w:t>
      </w:r>
      <w:r w:rsidR="00EE3F3E">
        <w:t xml:space="preserve"> del </w:t>
      </w:r>
      <w:r w:rsidR="00CC03FD">
        <w:t>sistema:</w:t>
      </w:r>
    </w:p>
    <w:p w14:paraId="5015E23B" w14:textId="25BE8624" w:rsidR="003274FD" w:rsidRDefault="006C7DE5" w:rsidP="008C0A59">
      <w:r>
        <w:t xml:space="preserve">El sistema web </w:t>
      </w:r>
      <w:r w:rsidR="00314BE2">
        <w:t xml:space="preserve">el usuario con perfil de Administrador General tendrá bajo su </w:t>
      </w:r>
      <w:r w:rsidR="0088497D">
        <w:t>control</w:t>
      </w:r>
      <w:r w:rsidR="00314BE2">
        <w:t xml:space="preserve"> las siguientes opciones:</w:t>
      </w:r>
    </w:p>
    <w:p w14:paraId="0EF1EF9F" w14:textId="76ABD438" w:rsidR="00314BE2" w:rsidRDefault="00CB723E" w:rsidP="00314BE2">
      <w:pPr>
        <w:pStyle w:val="Prrafodelista"/>
        <w:numPr>
          <w:ilvl w:val="0"/>
          <w:numId w:val="10"/>
        </w:numPr>
      </w:pPr>
      <w:proofErr w:type="spellStart"/>
      <w:r>
        <w:t>Visualizacion</w:t>
      </w:r>
      <w:proofErr w:type="spellEnd"/>
      <w:r w:rsidR="0055650C">
        <w:t xml:space="preserve">, Aceptación, </w:t>
      </w:r>
      <w:r w:rsidR="00211BC3">
        <w:t xml:space="preserve">negación </w:t>
      </w:r>
      <w:r w:rsidR="00FC6B79">
        <w:t xml:space="preserve">de postulantes a </w:t>
      </w:r>
      <w:r w:rsidR="00132128">
        <w:t xml:space="preserve">usuarios </w:t>
      </w:r>
      <w:proofErr w:type="gramStart"/>
      <w:r w:rsidR="00FC6B79">
        <w:t xml:space="preserve">técnicos </w:t>
      </w:r>
      <w:r w:rsidR="00132128">
        <w:t>.</w:t>
      </w:r>
      <w:proofErr w:type="gramEnd"/>
    </w:p>
    <w:p w14:paraId="271490B1" w14:textId="5C3FDACF" w:rsidR="00D51BA6" w:rsidRPr="00D51BA6" w:rsidRDefault="00721E3A" w:rsidP="00D51BA6">
      <w:pPr>
        <w:pStyle w:val="Prrafodelista"/>
        <w:numPr>
          <w:ilvl w:val="0"/>
          <w:numId w:val="10"/>
        </w:numPr>
      </w:pPr>
      <w:r>
        <w:t xml:space="preserve">Modificar registros de los usuarios técnicos y clientes. </w:t>
      </w:r>
    </w:p>
    <w:p w14:paraId="1A43BDB4" w14:textId="0C5D8EA9" w:rsidR="00F26F0C" w:rsidRDefault="00F26F0C" w:rsidP="00314BE2">
      <w:pPr>
        <w:pStyle w:val="Prrafodelista"/>
        <w:numPr>
          <w:ilvl w:val="0"/>
          <w:numId w:val="10"/>
        </w:numPr>
      </w:pPr>
      <w:proofErr w:type="spellStart"/>
      <w:r>
        <w:t>Vizualizar</w:t>
      </w:r>
      <w:proofErr w:type="spellEnd"/>
      <w:r>
        <w:t>, eliminar y responder comentarios dirigidos a la aplicación.</w:t>
      </w:r>
    </w:p>
    <w:p w14:paraId="57BC76B5" w14:textId="13635CDE" w:rsidR="00C2739E" w:rsidRPr="00C2739E" w:rsidRDefault="00AC6A38" w:rsidP="00C2739E">
      <w:pPr>
        <w:pStyle w:val="Prrafodelista"/>
        <w:numPr>
          <w:ilvl w:val="0"/>
          <w:numId w:val="10"/>
        </w:numPr>
      </w:pPr>
      <w:r>
        <w:t>Editar perfil personal.</w:t>
      </w:r>
    </w:p>
    <w:p w14:paraId="07BFF791" w14:textId="0C5C0F8A" w:rsidR="00B70CA4" w:rsidRPr="00B70CA4" w:rsidRDefault="000611C9" w:rsidP="00B70CA4">
      <w:pPr>
        <w:pStyle w:val="Prrafodelista"/>
        <w:numPr>
          <w:ilvl w:val="0"/>
          <w:numId w:val="10"/>
        </w:numPr>
      </w:pPr>
      <w:r>
        <w:t>Comunicación con usuarios (Técnico o cliente).</w:t>
      </w:r>
    </w:p>
    <w:p w14:paraId="788DCF4F" w14:textId="2FB93978" w:rsidR="008727C7" w:rsidRPr="008727C7" w:rsidRDefault="008B6D1D" w:rsidP="008727C7">
      <w:r>
        <w:t xml:space="preserve">El sistema web el usuario con perfil de Administrador </w:t>
      </w:r>
      <w:proofErr w:type="spellStart"/>
      <w:r w:rsidR="00502FBD">
        <w:t>Tecnico</w:t>
      </w:r>
      <w:proofErr w:type="spellEnd"/>
      <w:r>
        <w:t xml:space="preserve"> tendrá bajo su </w:t>
      </w:r>
      <w:r w:rsidR="0088497D">
        <w:t>control</w:t>
      </w:r>
      <w:r>
        <w:t xml:space="preserve"> las siguientes opciones:</w:t>
      </w:r>
    </w:p>
    <w:p w14:paraId="39063C60" w14:textId="6DA0FC58" w:rsidR="00502FBD" w:rsidRDefault="00502FBD" w:rsidP="00502FBD">
      <w:pPr>
        <w:pStyle w:val="Prrafodelista"/>
        <w:numPr>
          <w:ilvl w:val="0"/>
          <w:numId w:val="11"/>
        </w:numPr>
      </w:pPr>
      <w:r>
        <w:t xml:space="preserve">Editar perfil personal </w:t>
      </w:r>
    </w:p>
    <w:p w14:paraId="47AFFB2A" w14:textId="4A81CF8C" w:rsidR="00F310C8" w:rsidRPr="00F310C8" w:rsidRDefault="007455BC" w:rsidP="00F310C8">
      <w:pPr>
        <w:pStyle w:val="Prrafodelista"/>
        <w:numPr>
          <w:ilvl w:val="0"/>
          <w:numId w:val="11"/>
        </w:numPr>
      </w:pPr>
      <w:r>
        <w:t xml:space="preserve">Añadir </w:t>
      </w:r>
      <w:proofErr w:type="spellStart"/>
      <w:r>
        <w:t>informacion</w:t>
      </w:r>
      <w:proofErr w:type="spellEnd"/>
      <w:r>
        <w:t xml:space="preserve"> a la </w:t>
      </w:r>
      <w:proofErr w:type="spellStart"/>
      <w:r w:rsidR="00BD1097">
        <w:t>pagina</w:t>
      </w:r>
      <w:proofErr w:type="spellEnd"/>
      <w:r w:rsidR="00BD1097">
        <w:t xml:space="preserve"> principal del sistema.</w:t>
      </w:r>
    </w:p>
    <w:p w14:paraId="43D32240" w14:textId="5042742E" w:rsidR="00770E7F" w:rsidRPr="00770E7F" w:rsidRDefault="00992113" w:rsidP="00770E7F">
      <w:pPr>
        <w:pStyle w:val="Prrafodelista"/>
        <w:numPr>
          <w:ilvl w:val="0"/>
          <w:numId w:val="11"/>
        </w:numPr>
      </w:pPr>
      <w:r>
        <w:t>Añadir o corregir funciones de la pagina</w:t>
      </w:r>
    </w:p>
    <w:p w14:paraId="7F0E0FFF" w14:textId="55256E33" w:rsidR="00C63160" w:rsidRPr="00C63160" w:rsidRDefault="0088497D" w:rsidP="00C63160">
      <w:pPr>
        <w:pStyle w:val="Prrafodelista"/>
        <w:numPr>
          <w:ilvl w:val="0"/>
          <w:numId w:val="11"/>
        </w:numPr>
      </w:pPr>
      <w:r>
        <w:t xml:space="preserve">Soporte técnico a la aplicación web y móvil </w:t>
      </w:r>
    </w:p>
    <w:p w14:paraId="085B55F0" w14:textId="5F43D750" w:rsidR="0088497D" w:rsidRDefault="0088497D" w:rsidP="002A76BF">
      <w:r>
        <w:lastRenderedPageBreak/>
        <w:t xml:space="preserve">El sistema web el usuario con perfil de </w:t>
      </w:r>
      <w:proofErr w:type="spellStart"/>
      <w:r>
        <w:t>Tecn</w:t>
      </w:r>
      <w:r w:rsidR="00B76D6A">
        <w:t>i</w:t>
      </w:r>
      <w:r>
        <w:t>co</w:t>
      </w:r>
      <w:proofErr w:type="spellEnd"/>
      <w:r>
        <w:t xml:space="preserve"> tendrá bajo su control las siguientes opciones:</w:t>
      </w:r>
    </w:p>
    <w:p w14:paraId="09D197B9" w14:textId="52FF276B" w:rsidR="001B5599" w:rsidRPr="001B5599" w:rsidRDefault="00D654C2" w:rsidP="0088497D">
      <w:pPr>
        <w:pStyle w:val="Prrafodelista"/>
        <w:numPr>
          <w:ilvl w:val="0"/>
          <w:numId w:val="12"/>
        </w:numPr>
      </w:pPr>
      <w:r>
        <w:t xml:space="preserve">Modificar su perfil </w:t>
      </w:r>
    </w:p>
    <w:p w14:paraId="4B007A69" w14:textId="23003AF8" w:rsidR="00BD276E" w:rsidRPr="00BD276E" w:rsidRDefault="00666958" w:rsidP="00BD276E">
      <w:pPr>
        <w:pStyle w:val="Prrafodelista"/>
        <w:numPr>
          <w:ilvl w:val="0"/>
          <w:numId w:val="12"/>
        </w:numPr>
      </w:pPr>
      <w:r>
        <w:t xml:space="preserve">Visualizar requerimientos de </w:t>
      </w:r>
      <w:r w:rsidR="000639E1">
        <w:t>clientes</w:t>
      </w:r>
    </w:p>
    <w:p w14:paraId="503B5822" w14:textId="3344AE81" w:rsidR="00241E85" w:rsidRPr="00241E85" w:rsidRDefault="006E63FC" w:rsidP="00241E85">
      <w:pPr>
        <w:pStyle w:val="Prrafodelista"/>
        <w:numPr>
          <w:ilvl w:val="0"/>
          <w:numId w:val="12"/>
        </w:numPr>
      </w:pPr>
      <w:r>
        <w:t>Postular a requerimientos publicados.</w:t>
      </w:r>
    </w:p>
    <w:p w14:paraId="010701FC" w14:textId="78AD10D5" w:rsidR="00E51FF2" w:rsidRPr="00E51FF2" w:rsidRDefault="006E1BFD" w:rsidP="00E51FF2">
      <w:pPr>
        <w:pStyle w:val="Prrafodelista"/>
        <w:numPr>
          <w:ilvl w:val="0"/>
          <w:numId w:val="12"/>
        </w:numPr>
      </w:pPr>
      <w:r>
        <w:t>Interactuar mediante chat con el cliente</w:t>
      </w:r>
    </w:p>
    <w:p w14:paraId="1A10B491" w14:textId="41331553" w:rsidR="00E52E23" w:rsidRPr="00E52E23" w:rsidRDefault="00037151" w:rsidP="00E52E23">
      <w:pPr>
        <w:pStyle w:val="Prrafodelista"/>
        <w:numPr>
          <w:ilvl w:val="0"/>
          <w:numId w:val="12"/>
        </w:numPr>
      </w:pPr>
      <w:r>
        <w:t>Confirmar finalización de requerimiento asignado</w:t>
      </w:r>
    </w:p>
    <w:p w14:paraId="47701CF6" w14:textId="28F8A7DD" w:rsidR="00037151" w:rsidRDefault="00037151" w:rsidP="0088497D">
      <w:pPr>
        <w:pStyle w:val="Prrafodelista"/>
        <w:numPr>
          <w:ilvl w:val="0"/>
          <w:numId w:val="12"/>
        </w:numPr>
      </w:pPr>
      <w:r>
        <w:t xml:space="preserve">Visualizar comentarios </w:t>
      </w:r>
    </w:p>
    <w:p w14:paraId="1A5DB0AF" w14:textId="77777777" w:rsidR="008223DA" w:rsidRPr="008223DA" w:rsidRDefault="00037151" w:rsidP="008223DA">
      <w:pPr>
        <w:pStyle w:val="Prrafodelista"/>
        <w:numPr>
          <w:ilvl w:val="0"/>
          <w:numId w:val="12"/>
        </w:numPr>
      </w:pPr>
      <w:r>
        <w:t>Realizar comentarios</w:t>
      </w:r>
    </w:p>
    <w:p w14:paraId="1917F5A5" w14:textId="4B0F05C8" w:rsidR="007D2C05" w:rsidRPr="007D2C05" w:rsidRDefault="003B0ED6" w:rsidP="007D2C05">
      <w:r>
        <w:t>El sistema web el usuario con perfil de Administrador General tendrá bajo su mando las siguientes opciones:</w:t>
      </w:r>
    </w:p>
    <w:p w14:paraId="755FE82C" w14:textId="18210DE4" w:rsidR="002044AD" w:rsidRPr="002044AD" w:rsidRDefault="000F3FF4" w:rsidP="002044AD">
      <w:pPr>
        <w:pStyle w:val="Prrafodelista"/>
        <w:numPr>
          <w:ilvl w:val="0"/>
          <w:numId w:val="13"/>
        </w:numPr>
      </w:pPr>
      <w:r>
        <w:t>Modificar su perfil</w:t>
      </w:r>
    </w:p>
    <w:p w14:paraId="7E683CEE" w14:textId="57AD6A42" w:rsidR="0026280B" w:rsidRPr="0026280B" w:rsidRDefault="00F316E0" w:rsidP="0026280B">
      <w:pPr>
        <w:pStyle w:val="Prrafodelista"/>
        <w:numPr>
          <w:ilvl w:val="0"/>
          <w:numId w:val="13"/>
        </w:numPr>
      </w:pPr>
      <w:r>
        <w:t>Publicar</w:t>
      </w:r>
      <w:r w:rsidR="006A500D">
        <w:t>, editar y eliminar</w:t>
      </w:r>
      <w:r>
        <w:t xml:space="preserve"> </w:t>
      </w:r>
      <w:r w:rsidR="00B46049">
        <w:t xml:space="preserve">sus </w:t>
      </w:r>
      <w:r>
        <w:t>requerimientos en la aplicación</w:t>
      </w:r>
    </w:p>
    <w:p w14:paraId="7679398A" w14:textId="74234C4A" w:rsidR="002543F0" w:rsidRPr="002543F0" w:rsidRDefault="00134009" w:rsidP="002543F0">
      <w:pPr>
        <w:pStyle w:val="Prrafodelista"/>
        <w:numPr>
          <w:ilvl w:val="0"/>
          <w:numId w:val="13"/>
        </w:numPr>
      </w:pPr>
      <w:r>
        <w:t xml:space="preserve">Aceptar </w:t>
      </w:r>
      <w:r w:rsidR="009620D8">
        <w:t>postulación del técnico</w:t>
      </w:r>
    </w:p>
    <w:p w14:paraId="357036B3" w14:textId="278D6125" w:rsidR="00144D60" w:rsidRPr="00144D60" w:rsidRDefault="00A15B83" w:rsidP="00144D60">
      <w:pPr>
        <w:pStyle w:val="Prrafodelista"/>
        <w:numPr>
          <w:ilvl w:val="0"/>
          <w:numId w:val="13"/>
        </w:numPr>
      </w:pPr>
      <w:r>
        <w:t xml:space="preserve">Interactuar mediante chat con el técnico </w:t>
      </w:r>
    </w:p>
    <w:p w14:paraId="76A51561" w14:textId="1A1D2FDB" w:rsidR="00A15B83" w:rsidRDefault="00A15B83" w:rsidP="002A76BF">
      <w:pPr>
        <w:pStyle w:val="Prrafodelista"/>
        <w:numPr>
          <w:ilvl w:val="0"/>
          <w:numId w:val="13"/>
        </w:numPr>
      </w:pPr>
      <w:r>
        <w:t>Realizar, editar y eliminar comentarios</w:t>
      </w:r>
    </w:p>
    <w:p w14:paraId="5403E187" w14:textId="30E00079" w:rsidR="007F135F" w:rsidRPr="007F135F" w:rsidRDefault="00A15B83" w:rsidP="007F135F">
      <w:pPr>
        <w:pStyle w:val="Prrafodelista"/>
        <w:numPr>
          <w:ilvl w:val="0"/>
          <w:numId w:val="13"/>
        </w:numPr>
      </w:pPr>
      <w:r>
        <w:t>Calificar al técnico por el servicio terminado.</w:t>
      </w:r>
    </w:p>
    <w:p w14:paraId="4C106F7E" w14:textId="544F9481" w:rsidR="00553629" w:rsidRPr="00553629" w:rsidRDefault="00FB7723" w:rsidP="00553629">
      <w:r>
        <w:t xml:space="preserve">La aplicación móvil se </w:t>
      </w:r>
      <w:proofErr w:type="spellStart"/>
      <w:r>
        <w:t>desarrollo</w:t>
      </w:r>
      <w:proofErr w:type="spellEnd"/>
      <w:r>
        <w:t xml:space="preserve"> para </w:t>
      </w:r>
      <w:r w:rsidR="00286897">
        <w:t xml:space="preserve">dispositivos que utilicen el sistema operativo Android </w:t>
      </w:r>
      <w:proofErr w:type="gramStart"/>
      <w:r w:rsidR="00286897">
        <w:t>e</w:t>
      </w:r>
      <w:proofErr w:type="gramEnd"/>
      <w:r w:rsidR="00286897">
        <w:t xml:space="preserve"> iOS las principales funciones son:</w:t>
      </w:r>
    </w:p>
    <w:p w14:paraId="7BBF1174" w14:textId="4EB7C3B1" w:rsidR="00AB4B6D" w:rsidRPr="00AB4B6D" w:rsidRDefault="00286897" w:rsidP="00AB4B6D">
      <w:r>
        <w:t xml:space="preserve">Usuarios con perfil de Técnicos en la aplicación móvil </w:t>
      </w:r>
      <w:r w:rsidR="005E6E0E">
        <w:t>podrán realizar</w:t>
      </w:r>
      <w:r w:rsidR="00633323">
        <w:t xml:space="preserve"> las siguientes acciones</w:t>
      </w:r>
    </w:p>
    <w:p w14:paraId="4815A3C8" w14:textId="15C0201A" w:rsidR="00E54E1A" w:rsidRPr="00E54E1A" w:rsidRDefault="00633323" w:rsidP="00E54E1A">
      <w:pPr>
        <w:pStyle w:val="Prrafodelista"/>
        <w:numPr>
          <w:ilvl w:val="0"/>
          <w:numId w:val="14"/>
        </w:numPr>
      </w:pPr>
      <w:r>
        <w:t xml:space="preserve">Registro </w:t>
      </w:r>
      <w:r w:rsidR="002F2502">
        <w:t xml:space="preserve">y </w:t>
      </w:r>
      <w:proofErr w:type="spellStart"/>
      <w:r w:rsidR="002F2502">
        <w:t>login</w:t>
      </w:r>
      <w:proofErr w:type="spellEnd"/>
      <w:r>
        <w:t xml:space="preserve"> </w:t>
      </w:r>
      <w:r w:rsidR="0010219B">
        <w:t>mediante</w:t>
      </w:r>
      <w:r w:rsidR="005F2ED3">
        <w:t xml:space="preserve"> de Facebook </w:t>
      </w:r>
      <w:r w:rsidR="00060B98">
        <w:t>o</w:t>
      </w:r>
      <w:r w:rsidR="005F2ED3">
        <w:t xml:space="preserve"> Google </w:t>
      </w:r>
      <w:r w:rsidR="00D61CEE">
        <w:t>o formulario de registro establecido por el sistema.</w:t>
      </w:r>
    </w:p>
    <w:p w14:paraId="0310CA2D" w14:textId="77777777" w:rsidR="00B27DF9" w:rsidRDefault="00FF26C4" w:rsidP="00633323">
      <w:pPr>
        <w:pStyle w:val="Prrafodelista"/>
        <w:numPr>
          <w:ilvl w:val="0"/>
          <w:numId w:val="14"/>
        </w:numPr>
      </w:pPr>
      <w:proofErr w:type="spellStart"/>
      <w:r>
        <w:t>Vizualizacion</w:t>
      </w:r>
      <w:proofErr w:type="spellEnd"/>
      <w:r>
        <w:t xml:space="preserve"> de tutorial para </w:t>
      </w:r>
      <w:proofErr w:type="gramStart"/>
      <w:r>
        <w:t xml:space="preserve">la </w:t>
      </w:r>
      <w:r w:rsidR="004661AC">
        <w:t>manejo</w:t>
      </w:r>
      <w:proofErr w:type="gramEnd"/>
      <w:r w:rsidR="004661AC">
        <w:t xml:space="preserve"> de la aplicación</w:t>
      </w:r>
    </w:p>
    <w:p w14:paraId="4080C80B" w14:textId="263E5298" w:rsidR="00B202A6" w:rsidRPr="00B202A6" w:rsidRDefault="00B27DF9" w:rsidP="00B202A6">
      <w:pPr>
        <w:pStyle w:val="Prrafodelista"/>
        <w:numPr>
          <w:ilvl w:val="0"/>
          <w:numId w:val="14"/>
        </w:numPr>
      </w:pPr>
      <w:r>
        <w:t>Visualiza</w:t>
      </w:r>
      <w:r w:rsidR="00BC6B8F">
        <w:t xml:space="preserve">r, añadir, editar y eliminar </w:t>
      </w:r>
      <w:r>
        <w:t xml:space="preserve">comentarios </w:t>
      </w:r>
      <w:r w:rsidR="004661AC">
        <w:t xml:space="preserve"> </w:t>
      </w:r>
    </w:p>
    <w:p w14:paraId="623E2BCB" w14:textId="3619AEF6" w:rsidR="003B4321" w:rsidRPr="003B4321" w:rsidRDefault="00162EA9" w:rsidP="003B4321">
      <w:pPr>
        <w:pStyle w:val="Prrafodelista"/>
        <w:numPr>
          <w:ilvl w:val="0"/>
          <w:numId w:val="14"/>
        </w:numPr>
      </w:pPr>
      <w:r>
        <w:t xml:space="preserve">Visualizar, postular </w:t>
      </w:r>
      <w:r w:rsidR="002F1DCA">
        <w:t>y coordinar la resolución de requerimientos publicados por el cliente</w:t>
      </w:r>
    </w:p>
    <w:p w14:paraId="26D5BD5D" w14:textId="5FE27571" w:rsidR="006F45AF" w:rsidRPr="006F45AF" w:rsidRDefault="00A262C8" w:rsidP="006F45AF">
      <w:pPr>
        <w:pStyle w:val="Prrafodelista"/>
        <w:numPr>
          <w:ilvl w:val="0"/>
          <w:numId w:val="14"/>
        </w:numPr>
      </w:pPr>
      <w:r>
        <w:t xml:space="preserve">Recibir notificaciones de nuevas publicaciones e </w:t>
      </w:r>
      <w:proofErr w:type="spellStart"/>
      <w:r>
        <w:t>informacion</w:t>
      </w:r>
      <w:proofErr w:type="spellEnd"/>
      <w:r>
        <w:t xml:space="preserve"> adicional publicada por los administradores.</w:t>
      </w:r>
    </w:p>
    <w:p w14:paraId="0B262FB0" w14:textId="7882353D" w:rsidR="005E664F" w:rsidRPr="005E664F" w:rsidRDefault="00D21D5A" w:rsidP="005E664F">
      <w:pPr>
        <w:ind w:left="360"/>
      </w:pPr>
      <w:r>
        <w:t>Usuarios con perfil de Clientes en la aplicación móvil podrán realizar las siguientes acciones</w:t>
      </w:r>
    </w:p>
    <w:p w14:paraId="3BD752DF" w14:textId="1242DF6F" w:rsidR="00483B83" w:rsidRPr="00483B83" w:rsidRDefault="002F2502" w:rsidP="00483B83">
      <w:pPr>
        <w:pStyle w:val="Prrafodelista"/>
        <w:numPr>
          <w:ilvl w:val="0"/>
          <w:numId w:val="15"/>
        </w:numPr>
      </w:pPr>
      <w:r>
        <w:lastRenderedPageBreak/>
        <w:t xml:space="preserve">Registro y </w:t>
      </w:r>
      <w:proofErr w:type="spellStart"/>
      <w:r>
        <w:t>login</w:t>
      </w:r>
      <w:proofErr w:type="spellEnd"/>
      <w:r>
        <w:t xml:space="preserve"> mediante de Facebook o Google o formulario de registro establecido por el sistema.</w:t>
      </w:r>
    </w:p>
    <w:p w14:paraId="01EC7839" w14:textId="77777777" w:rsidR="006C42C3" w:rsidRDefault="006C42C3" w:rsidP="006C42C3">
      <w:pPr>
        <w:pStyle w:val="Prrafodelista"/>
        <w:numPr>
          <w:ilvl w:val="0"/>
          <w:numId w:val="15"/>
        </w:numPr>
      </w:pPr>
      <w:r>
        <w:t>Publicar, editar y eliminar sus requerimientos en la aplicación</w:t>
      </w:r>
    </w:p>
    <w:p w14:paraId="630B7A9C" w14:textId="77777777" w:rsidR="006C42C3" w:rsidRDefault="006C42C3" w:rsidP="006C42C3">
      <w:pPr>
        <w:pStyle w:val="Prrafodelista"/>
        <w:numPr>
          <w:ilvl w:val="0"/>
          <w:numId w:val="15"/>
        </w:numPr>
      </w:pPr>
      <w:r>
        <w:t>Aceptar postulación del técnico</w:t>
      </w:r>
    </w:p>
    <w:p w14:paraId="4A6B98A6" w14:textId="77777777" w:rsidR="006C42C3" w:rsidRDefault="006C42C3" w:rsidP="006C42C3">
      <w:pPr>
        <w:pStyle w:val="Prrafodelista"/>
        <w:numPr>
          <w:ilvl w:val="0"/>
          <w:numId w:val="15"/>
        </w:numPr>
      </w:pPr>
      <w:r>
        <w:t xml:space="preserve">Interactuar mediante chat con el técnico </w:t>
      </w:r>
    </w:p>
    <w:p w14:paraId="1CCBFA50" w14:textId="77777777" w:rsidR="006C42C3" w:rsidRDefault="006C42C3" w:rsidP="006C42C3">
      <w:pPr>
        <w:pStyle w:val="Prrafodelista"/>
        <w:numPr>
          <w:ilvl w:val="0"/>
          <w:numId w:val="15"/>
        </w:numPr>
      </w:pPr>
      <w:r>
        <w:t>Realizar, editar y eliminar comentarios</w:t>
      </w:r>
    </w:p>
    <w:p w14:paraId="584E9904" w14:textId="77777777" w:rsidR="006C42C3" w:rsidRDefault="006C42C3" w:rsidP="006C42C3">
      <w:pPr>
        <w:pStyle w:val="Prrafodelista"/>
        <w:numPr>
          <w:ilvl w:val="0"/>
          <w:numId w:val="15"/>
        </w:numPr>
      </w:pPr>
      <w:r>
        <w:t>Calificar al técnico por el servicio terminado.</w:t>
      </w:r>
    </w:p>
    <w:p w14:paraId="7D7C9D74" w14:textId="77777777" w:rsidR="00E05EC6" w:rsidRDefault="00E05EC6" w:rsidP="006B2A82">
      <w:pPr>
        <w:pStyle w:val="Ttulo1"/>
      </w:pPr>
      <w:bookmarkStart w:id="8" w:name="_Toc55860285"/>
      <w:bookmarkStart w:id="9" w:name="_Toc56069148"/>
      <w:commentRangeStart w:id="10"/>
      <w:r>
        <w:t>Metodología</w:t>
      </w:r>
      <w:bookmarkEnd w:id="8"/>
      <w:commentRangeEnd w:id="10"/>
      <w:r w:rsidR="001422C9">
        <w:rPr>
          <w:rStyle w:val="Refdecomentario"/>
          <w:rFonts w:eastAsiaTheme="minorHAnsi" w:cstheme="minorBidi"/>
          <w:b w:val="0"/>
          <w:caps w:val="0"/>
          <w:color w:val="auto"/>
        </w:rPr>
        <w:commentReference w:id="10"/>
      </w:r>
      <w:bookmarkEnd w:id="9"/>
    </w:p>
    <w:p w14:paraId="23527A27" w14:textId="29B3AB7F" w:rsidR="004A60BE" w:rsidRPr="004A60BE" w:rsidRDefault="00530622" w:rsidP="004A60BE">
      <w:r>
        <w:t xml:space="preserve">Para </w:t>
      </w:r>
      <w:r w:rsidR="002F43A5">
        <w:t>el desarroll</w:t>
      </w:r>
      <w:r w:rsidR="009F6DE2">
        <w:t>o de software</w:t>
      </w:r>
      <w:r w:rsidR="00734658">
        <w:t xml:space="preserve"> </w:t>
      </w:r>
      <w:proofErr w:type="spellStart"/>
      <w:r w:rsidR="00707E26">
        <w:t>esta</w:t>
      </w:r>
      <w:proofErr w:type="spellEnd"/>
      <w:r w:rsidR="00707E26">
        <w:t xml:space="preserve"> identificado con un conjunto de actividades </w:t>
      </w:r>
      <w:r w:rsidR="00681BAF">
        <w:t>utilizadas</w:t>
      </w:r>
      <w:r w:rsidR="005A7C3D">
        <w:t xml:space="preserve"> como referencia para la estructura</w:t>
      </w:r>
      <w:r w:rsidR="003D522F">
        <w:t>ci</w:t>
      </w:r>
      <w:r w:rsidR="00DC678A">
        <w:t>ó</w:t>
      </w:r>
      <w:r w:rsidR="003D522F">
        <w:t>n</w:t>
      </w:r>
      <w:r w:rsidR="005A7C3D">
        <w:t>, planeación</w:t>
      </w:r>
      <w:r w:rsidR="003D522F">
        <w:t xml:space="preserve"> y control de </w:t>
      </w:r>
      <w:proofErr w:type="gramStart"/>
      <w:r w:rsidR="003D522F">
        <w:t>todo el procesos</w:t>
      </w:r>
      <w:proofErr w:type="gramEnd"/>
      <w:r w:rsidR="003D522F">
        <w:t xml:space="preserve"> de desarrollo de</w:t>
      </w:r>
      <w:r w:rsidR="00A9536A">
        <w:t>l sistema web y móvil.</w:t>
      </w:r>
      <w:r w:rsidR="004039AD">
        <w:t xml:space="preserve"> En un desarrollo de sistema deben definirse</w:t>
      </w:r>
      <w:r w:rsidR="00BE4604">
        <w:t xml:space="preserve"> fases, objetivos</w:t>
      </w:r>
      <w:r w:rsidR="006E2961">
        <w:t>, tareas, responsables</w:t>
      </w:r>
      <w:r w:rsidR="0060247A">
        <w:t xml:space="preserve"> para la correcta</w:t>
      </w:r>
      <w:r w:rsidR="001E1109">
        <w:t xml:space="preserve"> realización del proceso y su seguimiento</w:t>
      </w:r>
      <w:r w:rsidR="009A2C4B">
        <w:t>.</w:t>
      </w:r>
    </w:p>
    <w:p w14:paraId="65B3774B" w14:textId="76D544A7" w:rsidR="009E2C00" w:rsidRPr="009E2C00" w:rsidRDefault="007718B9" w:rsidP="009E2C00">
      <w:r>
        <w:t>Para garantizar un buen desarrollo y éxito del proyecto traba</w:t>
      </w:r>
      <w:r w:rsidR="00F8219F">
        <w:t>jamos con l</w:t>
      </w:r>
      <w:r w:rsidR="008C30F5">
        <w:t xml:space="preserve">a metodología </w:t>
      </w:r>
      <w:r w:rsidR="004768B9">
        <w:t xml:space="preserve">Scrum </w:t>
      </w:r>
      <w:r w:rsidR="008C30F5">
        <w:t xml:space="preserve">que se </w:t>
      </w:r>
      <w:proofErr w:type="spellStart"/>
      <w:r w:rsidR="008C30F5">
        <w:t>empleo</w:t>
      </w:r>
      <w:proofErr w:type="spellEnd"/>
      <w:r w:rsidR="008C30F5">
        <w:t xml:space="preserve"> para el desarrollo de la </w:t>
      </w:r>
      <w:r w:rsidR="005F7E8E">
        <w:t>aplicación web y móvil</w:t>
      </w:r>
      <w:r w:rsidR="00512F44">
        <w:t>, es decir, se tr</w:t>
      </w:r>
      <w:r w:rsidR="00C828AB">
        <w:t>a</w:t>
      </w:r>
      <w:r w:rsidR="00512F44">
        <w:t xml:space="preserve">ta de una </w:t>
      </w:r>
      <w:proofErr w:type="spellStart"/>
      <w:r w:rsidR="00512F44">
        <w:t>metologia</w:t>
      </w:r>
      <w:proofErr w:type="spellEnd"/>
      <w:r w:rsidR="00512F44">
        <w:t xml:space="preserve"> ágil que tiene como finalidad la entrega del proyecto</w:t>
      </w:r>
      <w:r w:rsidR="00753751">
        <w:t xml:space="preserve">, basado en tres pilares: transparencia, </w:t>
      </w:r>
      <w:proofErr w:type="spellStart"/>
      <w:r w:rsidR="00753751">
        <w:t>inspecciony</w:t>
      </w:r>
      <w:proofErr w:type="spellEnd"/>
      <w:r w:rsidR="00753751">
        <w:t xml:space="preserve"> adaptación.</w:t>
      </w:r>
    </w:p>
    <w:p w14:paraId="6792173A" w14:textId="37D74628" w:rsidR="00782E0E" w:rsidRDefault="00782E0E" w:rsidP="00782E0E">
      <w:pPr>
        <w:pStyle w:val="Ttulo2"/>
        <w:rPr>
          <w:color w:val="auto"/>
        </w:rPr>
      </w:pPr>
      <w:bookmarkStart w:id="11" w:name="_Toc56069149"/>
      <w:bookmarkStart w:id="12" w:name="_Toc55490653"/>
      <w:bookmarkStart w:id="13" w:name="_Toc44005520"/>
      <w:commentRangeStart w:id="14"/>
      <w:r w:rsidRPr="00352424">
        <w:rPr>
          <w:color w:val="auto"/>
        </w:rPr>
        <w:t xml:space="preserve">Metodología </w:t>
      </w:r>
      <w:r w:rsidR="00352424" w:rsidRPr="00352424">
        <w:rPr>
          <w:color w:val="auto"/>
        </w:rPr>
        <w:t>Scrum</w:t>
      </w:r>
      <w:r w:rsidRPr="00352424">
        <w:rPr>
          <w:color w:val="auto"/>
        </w:rPr>
        <w:t xml:space="preserve"> </w:t>
      </w:r>
      <w:commentRangeEnd w:id="14"/>
      <w:r w:rsidR="001422C9" w:rsidRPr="00352424">
        <w:rPr>
          <w:rStyle w:val="Refdecomentario"/>
          <w:rFonts w:eastAsiaTheme="minorHAnsi" w:cstheme="minorBidi"/>
          <w:b w:val="0"/>
          <w:color w:val="auto"/>
        </w:rPr>
        <w:commentReference w:id="14"/>
      </w:r>
      <w:bookmarkEnd w:id="11"/>
    </w:p>
    <w:p w14:paraId="3322F9F3" w14:textId="34B7EDFB" w:rsidR="00295E53" w:rsidRPr="00295E53" w:rsidRDefault="00051208" w:rsidP="00295E53">
      <w:r>
        <w:t>La metodología Scru</w:t>
      </w:r>
      <w:r w:rsidR="0082559B">
        <w:t xml:space="preserve">m nos permitió trabajar en un ambiente </w:t>
      </w:r>
      <w:proofErr w:type="spellStart"/>
      <w:proofErr w:type="gramStart"/>
      <w:r w:rsidR="0082559B">
        <w:t>colabo</w:t>
      </w:r>
      <w:r w:rsidR="00553629">
        <w:t>rativa</w:t>
      </w:r>
      <w:r w:rsidR="00DC3343">
        <w:t>,</w:t>
      </w:r>
      <w:r w:rsidR="00AB4B6D">
        <w:t>ya</w:t>
      </w:r>
      <w:proofErr w:type="spellEnd"/>
      <w:proofErr w:type="gramEnd"/>
      <w:r w:rsidR="00AB4B6D">
        <w:t xml:space="preserve"> que incluye herramientas</w:t>
      </w:r>
      <w:r w:rsidR="00E54E1A">
        <w:t>, reun</w:t>
      </w:r>
      <w:r w:rsidR="00B202A6">
        <w:t>i</w:t>
      </w:r>
      <w:r w:rsidR="00E54E1A">
        <w:t>ones y funciones que de forma coordinada ayuda</w:t>
      </w:r>
      <w:r w:rsidR="00CC494D">
        <w:t xml:space="preserve"> al equipo a </w:t>
      </w:r>
      <w:r w:rsidR="00D15BCB">
        <w:t>estructurar y gestionar las actividades asignadas.</w:t>
      </w:r>
      <w:r w:rsidR="005F208C">
        <w:t xml:space="preserve"> La </w:t>
      </w:r>
      <w:proofErr w:type="spellStart"/>
      <w:r w:rsidR="005F208C">
        <w:t>elabroracion</w:t>
      </w:r>
      <w:proofErr w:type="spellEnd"/>
      <w:r w:rsidR="005F208C">
        <w:t xml:space="preserve"> del Spring Backlog y </w:t>
      </w:r>
      <w:proofErr w:type="spellStart"/>
      <w:r w:rsidR="003B4321">
        <w:t>Product</w:t>
      </w:r>
      <w:proofErr w:type="spellEnd"/>
      <w:r w:rsidR="003B4321">
        <w:t xml:space="preserve"> Backlog </w:t>
      </w:r>
      <w:r w:rsidR="00B726A3">
        <w:t xml:space="preserve">enfocan las exigencias del </w:t>
      </w:r>
      <w:r w:rsidR="00ED1B41">
        <w:t>pro</w:t>
      </w:r>
      <w:r w:rsidR="006F45AF">
        <w:t>yecto tras la culminación de cada ciclo del proyecto.</w:t>
      </w:r>
    </w:p>
    <w:p w14:paraId="28AEDDC3" w14:textId="3FF6511A" w:rsidR="00782E0E" w:rsidRDefault="00782E0E" w:rsidP="003F2AF1">
      <w:pPr>
        <w:pStyle w:val="Ttulo3"/>
        <w:rPr>
          <w:color w:val="auto"/>
        </w:rPr>
      </w:pPr>
      <w:bookmarkStart w:id="15" w:name="_Toc56069150"/>
      <w:r w:rsidRPr="00483B83">
        <w:rPr>
          <w:color w:val="auto"/>
        </w:rPr>
        <w:t>Roles</w:t>
      </w:r>
      <w:bookmarkEnd w:id="12"/>
      <w:bookmarkEnd w:id="15"/>
    </w:p>
    <w:p w14:paraId="36DAF8AA" w14:textId="15F72C05" w:rsidR="004F3472" w:rsidRPr="004F3472" w:rsidRDefault="004F3472" w:rsidP="004F3472">
      <w:r>
        <w:t>Los roles principa</w:t>
      </w:r>
      <w:r w:rsidR="009C560F">
        <w:t xml:space="preserve">les </w:t>
      </w:r>
      <w:r w:rsidR="00A9690E">
        <w:t xml:space="preserve">en la </w:t>
      </w:r>
      <w:proofErr w:type="spellStart"/>
      <w:r w:rsidR="00A9690E">
        <w:t>metodologia</w:t>
      </w:r>
      <w:proofErr w:type="spellEnd"/>
      <w:r w:rsidR="00A9690E">
        <w:t xml:space="preserve"> Scru</w:t>
      </w:r>
      <w:r w:rsidR="00FC2942">
        <w:t>m</w:t>
      </w:r>
      <w:r w:rsidR="00B54EF1">
        <w:t xml:space="preserve"> son indispensables para el desarrollo de software</w:t>
      </w:r>
      <w:r w:rsidR="00F758B2">
        <w:t>, cada uno de ellos formo parte importante</w:t>
      </w:r>
      <w:r w:rsidR="00A72F39">
        <w:t xml:space="preserve"> en el ciclo de vida del </w:t>
      </w:r>
      <w:r w:rsidR="001A46A0">
        <w:t>software</w:t>
      </w:r>
      <w:r w:rsidR="006157DA">
        <w:t xml:space="preserve">. </w:t>
      </w:r>
      <w:r w:rsidR="00F554BB">
        <w:t>C</w:t>
      </w:r>
      <w:r w:rsidR="006157DA">
        <w:t>a</w:t>
      </w:r>
      <w:r w:rsidR="00F554BB">
        <w:t>da miembro del equipo</w:t>
      </w:r>
      <w:r w:rsidR="00583080">
        <w:t xml:space="preserve"> tuvo obligaciones</w:t>
      </w:r>
      <w:r w:rsidR="00501831">
        <w:t xml:space="preserve"> para</w:t>
      </w:r>
      <w:r w:rsidR="00FC43F2">
        <w:t xml:space="preserve"> gara</w:t>
      </w:r>
      <w:r w:rsidR="0096268E">
        <w:t>ntizar las etapas</w:t>
      </w:r>
      <w:r w:rsidR="00207A7C">
        <w:t xml:space="preserve"> de desarrollo</w:t>
      </w:r>
      <w:r w:rsidR="007F3C09">
        <w:t>. Se determinaron los siguientes roles:</w:t>
      </w:r>
    </w:p>
    <w:p w14:paraId="2F728969" w14:textId="69978ADE" w:rsidR="001F7A64" w:rsidRDefault="00600120" w:rsidP="001F7A64">
      <w:pPr>
        <w:rPr>
          <w:b/>
          <w:bCs/>
        </w:rPr>
      </w:pPr>
      <w:r>
        <w:rPr>
          <w:b/>
          <w:bCs/>
        </w:rPr>
        <w:t xml:space="preserve">Propietario del </w:t>
      </w:r>
      <w:proofErr w:type="gramStart"/>
      <w:r>
        <w:rPr>
          <w:b/>
          <w:bCs/>
        </w:rPr>
        <w:t>producto(</w:t>
      </w:r>
      <w:proofErr w:type="spellStart"/>
      <w:proofErr w:type="gramEnd"/>
      <w:r w:rsidR="001F7A64" w:rsidRPr="001F7A64">
        <w:rPr>
          <w:b/>
          <w:bCs/>
        </w:rPr>
        <w:t>Product</w:t>
      </w:r>
      <w:proofErr w:type="spellEnd"/>
      <w:r w:rsidR="001F7A64" w:rsidRPr="001F7A64">
        <w:rPr>
          <w:b/>
          <w:bCs/>
        </w:rPr>
        <w:t xml:space="preserve"> </w:t>
      </w:r>
      <w:proofErr w:type="spellStart"/>
      <w:r w:rsidR="001F7A64" w:rsidRPr="001F7A64">
        <w:rPr>
          <w:b/>
          <w:bCs/>
        </w:rPr>
        <w:t>Owner</w:t>
      </w:r>
      <w:proofErr w:type="spellEnd"/>
      <w:r>
        <w:rPr>
          <w:b/>
          <w:bCs/>
        </w:rPr>
        <w:t>)</w:t>
      </w:r>
    </w:p>
    <w:p w14:paraId="7C5B24C2" w14:textId="5E87F428" w:rsidR="007F3C09" w:rsidRPr="007F3C09" w:rsidRDefault="007F3C09" w:rsidP="001F7A64">
      <w:r w:rsidRPr="007F3C09">
        <w:t xml:space="preserve">Este </w:t>
      </w:r>
      <w:proofErr w:type="gramStart"/>
      <w:r w:rsidRPr="007F3C09">
        <w:t>rol esta</w:t>
      </w:r>
      <w:proofErr w:type="gramEnd"/>
      <w:r w:rsidRPr="007F3C09">
        <w:t xml:space="preserve"> </w:t>
      </w:r>
      <w:proofErr w:type="spellStart"/>
      <w:r w:rsidRPr="007F3C09">
        <w:t>represetado</w:t>
      </w:r>
      <w:proofErr w:type="spellEnd"/>
      <w:r w:rsidRPr="007F3C09">
        <w:t xml:space="preserve"> p</w:t>
      </w:r>
      <w:r>
        <w:t>or</w:t>
      </w:r>
      <w:r w:rsidR="002328E2">
        <w:t xml:space="preserve"> Elvis Agila</w:t>
      </w:r>
      <w:r w:rsidR="00FA708C">
        <w:t xml:space="preserve"> y Yomara </w:t>
      </w:r>
      <w:proofErr w:type="spellStart"/>
      <w:r w:rsidR="00FA708C">
        <w:t>Dìaz</w:t>
      </w:r>
      <w:proofErr w:type="spellEnd"/>
      <w:r w:rsidR="00FA708C">
        <w:t xml:space="preserve"> quienes son los encargados en proporcionar los requerimientos </w:t>
      </w:r>
      <w:r w:rsidR="00BD2AE1">
        <w:t>y</w:t>
      </w:r>
      <w:r w:rsidR="005279B0">
        <w:t xml:space="preserve"> funciones de la aplicación. </w:t>
      </w:r>
    </w:p>
    <w:p w14:paraId="11B5BEBC" w14:textId="1BD2C3C3" w:rsidR="001F7A64" w:rsidRPr="00031D2A" w:rsidRDefault="001F7A64" w:rsidP="001F7A64">
      <w:pPr>
        <w:rPr>
          <w:b/>
          <w:bCs/>
          <w:lang w:val="es-ES"/>
        </w:rPr>
      </w:pPr>
      <w:r w:rsidRPr="00031D2A">
        <w:rPr>
          <w:b/>
          <w:bCs/>
          <w:lang w:val="es-ES"/>
        </w:rPr>
        <w:lastRenderedPageBreak/>
        <w:t xml:space="preserve">Scrum </w:t>
      </w:r>
      <w:proofErr w:type="gramStart"/>
      <w:r w:rsidRPr="00031D2A">
        <w:rPr>
          <w:b/>
          <w:bCs/>
          <w:lang w:val="es-ES"/>
        </w:rPr>
        <w:t>Master</w:t>
      </w:r>
      <w:proofErr w:type="gramEnd"/>
    </w:p>
    <w:p w14:paraId="2F829304" w14:textId="49DC5047" w:rsidR="007C58BC" w:rsidRPr="00E91C09" w:rsidRDefault="007C58BC" w:rsidP="001F7A64">
      <w:r w:rsidRPr="00E91C09">
        <w:t xml:space="preserve">Este rol </w:t>
      </w:r>
      <w:proofErr w:type="spellStart"/>
      <w:r w:rsidRPr="00E91C09">
        <w:t>esta</w:t>
      </w:r>
      <w:proofErr w:type="spellEnd"/>
      <w:r w:rsidRPr="00E91C09">
        <w:t xml:space="preserve"> representa</w:t>
      </w:r>
      <w:r w:rsidR="00E91C09" w:rsidRPr="00E91C09">
        <w:t>do p</w:t>
      </w:r>
      <w:r w:rsidR="00E91C09">
        <w:t xml:space="preserve">or el director del proyecto de </w:t>
      </w:r>
      <w:proofErr w:type="spellStart"/>
      <w:r w:rsidR="00E91C09">
        <w:t>teisi</w:t>
      </w:r>
      <w:proofErr w:type="spellEnd"/>
      <w:r w:rsidR="00E91C09">
        <w:t xml:space="preserve">, quien fue </w:t>
      </w:r>
      <w:proofErr w:type="spellStart"/>
      <w:r w:rsidR="00E91C09">
        <w:t>le</w:t>
      </w:r>
      <w:proofErr w:type="spellEnd"/>
      <w:r w:rsidR="00E91C09">
        <w:t xml:space="preserve"> responsable en apoyar y guiar en </w:t>
      </w:r>
      <w:r w:rsidR="004319AF">
        <w:t>todo momento al equipo de desarrollo a cumplir el objetivo planteado y elimina</w:t>
      </w:r>
      <w:r w:rsidR="00D316F4">
        <w:t xml:space="preserve">r cualquier impedimento </w:t>
      </w:r>
      <w:r w:rsidR="008F71ED">
        <w:t xml:space="preserve">que llegara afectar la </w:t>
      </w:r>
      <w:r w:rsidR="00131ED7">
        <w:t xml:space="preserve">planificación, garantizando </w:t>
      </w:r>
      <w:r w:rsidR="00602CB6">
        <w:t>el cumplimiento de todas las tareas.</w:t>
      </w:r>
    </w:p>
    <w:p w14:paraId="2396D789" w14:textId="5338D71C" w:rsidR="001F7A64" w:rsidRDefault="001F7A64" w:rsidP="001F7A64">
      <w:pPr>
        <w:rPr>
          <w:b/>
          <w:bCs/>
        </w:rPr>
      </w:pPr>
      <w:r w:rsidRPr="001F7A64">
        <w:rPr>
          <w:b/>
          <w:bCs/>
        </w:rPr>
        <w:t xml:space="preserve">Scrum </w:t>
      </w:r>
      <w:proofErr w:type="spellStart"/>
      <w:r w:rsidRPr="001F7A64">
        <w:rPr>
          <w:b/>
          <w:bCs/>
        </w:rPr>
        <w:t>Team</w:t>
      </w:r>
      <w:proofErr w:type="spellEnd"/>
    </w:p>
    <w:p w14:paraId="44ADCCDE" w14:textId="52EAFB30" w:rsidR="00602CB6" w:rsidRDefault="00602CB6" w:rsidP="001F7A64">
      <w:r>
        <w:t>Fue conformad</w:t>
      </w:r>
      <w:r w:rsidR="009B1F32">
        <w:t xml:space="preserve">o por dos desarrolladores responsables en resolver cada uno de los requerimientos proporcionados por los </w:t>
      </w:r>
      <w:proofErr w:type="spellStart"/>
      <w:r w:rsidR="009B1F32">
        <w:t>PRoduct</w:t>
      </w:r>
      <w:proofErr w:type="spellEnd"/>
      <w:r w:rsidR="009B1F32">
        <w:t xml:space="preserve"> </w:t>
      </w:r>
      <w:proofErr w:type="spellStart"/>
      <w:r w:rsidR="009B1F32">
        <w:t>Owner</w:t>
      </w:r>
      <w:proofErr w:type="spellEnd"/>
      <w:r w:rsidR="00544075">
        <w:t xml:space="preserve"> y </w:t>
      </w:r>
      <w:proofErr w:type="spellStart"/>
      <w:r w:rsidR="00544075">
        <w:t>transformalo</w:t>
      </w:r>
      <w:proofErr w:type="spellEnd"/>
      <w:r w:rsidR="00544075">
        <w:t xml:space="preserve"> en un incremento potencialmente funcional.</w:t>
      </w:r>
    </w:p>
    <w:p w14:paraId="66B5B4E3" w14:textId="4F3816EC" w:rsidR="009742A9" w:rsidRPr="00602CB6" w:rsidRDefault="009742A9" w:rsidP="001F7A64">
      <w:r>
        <w:t xml:space="preserve">Para el desarrollo de este proyecto se </w:t>
      </w:r>
      <w:proofErr w:type="spellStart"/>
      <w:r>
        <w:t>conformo</w:t>
      </w:r>
      <w:proofErr w:type="spellEnd"/>
      <w:r>
        <w:t xml:space="preserve"> un equipo de </w:t>
      </w:r>
      <w:proofErr w:type="gramStart"/>
      <w:r>
        <w:t>trabajo ,como</w:t>
      </w:r>
      <w:proofErr w:type="gramEnd"/>
      <w:r>
        <w:t xml:space="preserve"> se visualiza en la tabla </w:t>
      </w:r>
      <w:proofErr w:type="spellStart"/>
      <w:r>
        <w:t>xx</w:t>
      </w:r>
      <w:proofErr w:type="spellEnd"/>
    </w:p>
    <w:tbl>
      <w:tblPr>
        <w:tblStyle w:val="Tablaconcuadrcula"/>
        <w:tblW w:w="0" w:type="auto"/>
        <w:tblLook w:val="04A0" w:firstRow="1" w:lastRow="0" w:firstColumn="1" w:lastColumn="0" w:noHBand="0" w:noVBand="1"/>
      </w:tblPr>
      <w:tblGrid>
        <w:gridCol w:w="4247"/>
        <w:gridCol w:w="4247"/>
      </w:tblGrid>
      <w:tr w:rsidR="00F218D8" w14:paraId="6493A7BB" w14:textId="77777777" w:rsidTr="00F218D8">
        <w:tc>
          <w:tcPr>
            <w:tcW w:w="4247" w:type="dxa"/>
          </w:tcPr>
          <w:p w14:paraId="3D6F0AD9" w14:textId="1D2AB653" w:rsidR="00F218D8" w:rsidRDefault="00F218D8" w:rsidP="001F7A64">
            <w:pPr>
              <w:rPr>
                <w:b/>
                <w:bCs/>
              </w:rPr>
            </w:pPr>
            <w:r>
              <w:rPr>
                <w:b/>
                <w:bCs/>
              </w:rPr>
              <w:t>Nombre</w:t>
            </w:r>
          </w:p>
        </w:tc>
        <w:tc>
          <w:tcPr>
            <w:tcW w:w="4247" w:type="dxa"/>
          </w:tcPr>
          <w:p w14:paraId="68000A2F" w14:textId="76CF89A0" w:rsidR="00F218D8" w:rsidRDefault="00F218D8" w:rsidP="001F7A64">
            <w:pPr>
              <w:rPr>
                <w:b/>
                <w:bCs/>
              </w:rPr>
            </w:pPr>
            <w:r>
              <w:rPr>
                <w:b/>
                <w:bCs/>
              </w:rPr>
              <w:t>ROL</w:t>
            </w:r>
          </w:p>
        </w:tc>
      </w:tr>
      <w:tr w:rsidR="00F218D8" w14:paraId="5DE4E6FB" w14:textId="77777777" w:rsidTr="00F218D8">
        <w:tc>
          <w:tcPr>
            <w:tcW w:w="4247" w:type="dxa"/>
          </w:tcPr>
          <w:p w14:paraId="429DCD31" w14:textId="77777777" w:rsidR="00F218D8" w:rsidRDefault="004D3951" w:rsidP="004D3951">
            <w:pPr>
              <w:pStyle w:val="Prrafodelista"/>
              <w:numPr>
                <w:ilvl w:val="0"/>
                <w:numId w:val="16"/>
              </w:numPr>
            </w:pPr>
            <w:r>
              <w:t>Elvis Agila</w:t>
            </w:r>
          </w:p>
          <w:p w14:paraId="0F96980A" w14:textId="5701DF71" w:rsidR="004D3951" w:rsidRPr="004D3951" w:rsidRDefault="004D3951" w:rsidP="004D3951">
            <w:pPr>
              <w:pStyle w:val="Prrafodelista"/>
              <w:numPr>
                <w:ilvl w:val="0"/>
                <w:numId w:val="16"/>
              </w:numPr>
            </w:pPr>
            <w:r>
              <w:t>Yomara Díaz</w:t>
            </w:r>
          </w:p>
        </w:tc>
        <w:tc>
          <w:tcPr>
            <w:tcW w:w="4247" w:type="dxa"/>
          </w:tcPr>
          <w:p w14:paraId="1F5368B7" w14:textId="1F97DB2C" w:rsidR="00F218D8" w:rsidRPr="00F273F6" w:rsidRDefault="00F273F6" w:rsidP="001F7A64">
            <w:proofErr w:type="spellStart"/>
            <w:r w:rsidRPr="00F273F6">
              <w:t>Product</w:t>
            </w:r>
            <w:proofErr w:type="spellEnd"/>
            <w:r w:rsidRPr="00F273F6">
              <w:t xml:space="preserve"> </w:t>
            </w:r>
            <w:proofErr w:type="spellStart"/>
            <w:r w:rsidRPr="00F273F6">
              <w:t>Owner</w:t>
            </w:r>
            <w:proofErr w:type="spellEnd"/>
          </w:p>
        </w:tc>
      </w:tr>
      <w:tr w:rsidR="00F218D8" w14:paraId="00EC18C1" w14:textId="77777777" w:rsidTr="00F218D8">
        <w:tc>
          <w:tcPr>
            <w:tcW w:w="4247" w:type="dxa"/>
          </w:tcPr>
          <w:p w14:paraId="317E155C" w14:textId="5B39C751" w:rsidR="00F218D8" w:rsidRPr="003D6532" w:rsidRDefault="003D6532" w:rsidP="003D6532">
            <w:pPr>
              <w:pStyle w:val="Prrafodelista"/>
              <w:numPr>
                <w:ilvl w:val="0"/>
                <w:numId w:val="16"/>
              </w:numPr>
            </w:pPr>
            <w:r w:rsidRPr="003D6532">
              <w:t>Juan Pablo Zaldumbide</w:t>
            </w:r>
          </w:p>
        </w:tc>
        <w:tc>
          <w:tcPr>
            <w:tcW w:w="4247" w:type="dxa"/>
          </w:tcPr>
          <w:p w14:paraId="4D062CA8" w14:textId="49A72EF7" w:rsidR="00F218D8" w:rsidRPr="00F273F6" w:rsidRDefault="00F273F6" w:rsidP="001F7A64">
            <w:r w:rsidRPr="00F273F6">
              <w:t xml:space="preserve">Scrum </w:t>
            </w:r>
            <w:proofErr w:type="gramStart"/>
            <w:r w:rsidRPr="00F273F6">
              <w:t>Master</w:t>
            </w:r>
            <w:proofErr w:type="gramEnd"/>
          </w:p>
        </w:tc>
      </w:tr>
      <w:tr w:rsidR="00F218D8" w14:paraId="51E008C7" w14:textId="77777777" w:rsidTr="00F218D8">
        <w:tc>
          <w:tcPr>
            <w:tcW w:w="4247" w:type="dxa"/>
          </w:tcPr>
          <w:p w14:paraId="494FEFB4" w14:textId="77777777" w:rsidR="00F218D8" w:rsidRPr="003D6532" w:rsidRDefault="003D6532" w:rsidP="003D6532">
            <w:pPr>
              <w:pStyle w:val="Prrafodelista"/>
              <w:numPr>
                <w:ilvl w:val="0"/>
                <w:numId w:val="16"/>
              </w:numPr>
              <w:rPr>
                <w:b/>
                <w:bCs/>
              </w:rPr>
            </w:pPr>
            <w:r>
              <w:t xml:space="preserve">Elvis Agila </w:t>
            </w:r>
          </w:p>
          <w:p w14:paraId="7C7E50EB" w14:textId="198F0DCD" w:rsidR="003D6532" w:rsidRPr="003D6532" w:rsidRDefault="003D6532" w:rsidP="003D6532">
            <w:pPr>
              <w:pStyle w:val="Prrafodelista"/>
              <w:numPr>
                <w:ilvl w:val="0"/>
                <w:numId w:val="16"/>
              </w:numPr>
              <w:rPr>
                <w:b/>
                <w:bCs/>
              </w:rPr>
            </w:pPr>
            <w:r>
              <w:t>Yomara D</w:t>
            </w:r>
            <w:r w:rsidR="00F273F6">
              <w:t>íaz</w:t>
            </w:r>
          </w:p>
        </w:tc>
        <w:tc>
          <w:tcPr>
            <w:tcW w:w="4247" w:type="dxa"/>
          </w:tcPr>
          <w:p w14:paraId="14F3390B" w14:textId="11D91000" w:rsidR="00F218D8" w:rsidRPr="00F273F6" w:rsidRDefault="00B625B8" w:rsidP="001F7A64">
            <w:r>
              <w:t>Equipo de desarrollo y testeo</w:t>
            </w:r>
          </w:p>
        </w:tc>
      </w:tr>
    </w:tbl>
    <w:p w14:paraId="797FF9DA" w14:textId="77777777" w:rsidR="001C0E97" w:rsidRPr="001F7A64" w:rsidRDefault="001C0E97" w:rsidP="001F7A64">
      <w:pPr>
        <w:rPr>
          <w:b/>
          <w:bCs/>
        </w:rPr>
      </w:pPr>
    </w:p>
    <w:bookmarkEnd w:id="13"/>
    <w:p w14:paraId="20A20CA9" w14:textId="1C1B0C39" w:rsidR="007C4FD3" w:rsidRDefault="005D1276" w:rsidP="007C4FD3">
      <w:pPr>
        <w:pStyle w:val="Ttulo3"/>
        <w:rPr>
          <w:color w:val="auto"/>
        </w:rPr>
      </w:pPr>
      <w:r>
        <w:rPr>
          <w:color w:val="auto"/>
        </w:rPr>
        <w:t>Etapas de Metodología</w:t>
      </w:r>
    </w:p>
    <w:p w14:paraId="27F097E4" w14:textId="63FB3299" w:rsidR="004A48B8" w:rsidRPr="00163774" w:rsidRDefault="00163774" w:rsidP="00163774">
      <w:r>
        <w:t xml:space="preserve">Las </w:t>
      </w:r>
      <w:proofErr w:type="spellStart"/>
      <w:r>
        <w:t>difetrnetes</w:t>
      </w:r>
      <w:proofErr w:type="spellEnd"/>
      <w:r>
        <w:t xml:space="preserve"> etapas de SCRUM permitieron que </w:t>
      </w:r>
      <w:r w:rsidR="00C55FBE">
        <w:t>al</w:t>
      </w:r>
      <w:r>
        <w:t xml:space="preserve"> equipo involucrado en el proyecto </w:t>
      </w:r>
      <w:r w:rsidR="00C55FBE">
        <w:t xml:space="preserve">cumplir con actividades propuestas y obtener un producto de calidad. </w:t>
      </w:r>
      <w:r w:rsidR="004A48B8">
        <w:t>En los siguientes apartados, se presenta las etapas requeridas por la metodología.</w:t>
      </w:r>
    </w:p>
    <w:p w14:paraId="4C88256A" w14:textId="3068B1A2" w:rsidR="00782E0E" w:rsidRDefault="00782E0E" w:rsidP="003F2AF1">
      <w:pPr>
        <w:pStyle w:val="Ttulo4"/>
        <w:numPr>
          <w:ilvl w:val="3"/>
          <w:numId w:val="0"/>
        </w:numPr>
        <w:rPr>
          <w:color w:val="auto"/>
        </w:rPr>
      </w:pPr>
      <w:r w:rsidRPr="496481E7">
        <w:rPr>
          <w:color w:val="auto"/>
        </w:rPr>
        <w:t>Recopilación de Requerimientos</w:t>
      </w:r>
    </w:p>
    <w:p w14:paraId="164509F7" w14:textId="5F61E675" w:rsidR="00031D2A" w:rsidRPr="00031D2A" w:rsidRDefault="0093731B" w:rsidP="00031D2A">
      <w:r>
        <w:t xml:space="preserve">En la primera etapa se </w:t>
      </w:r>
      <w:proofErr w:type="spellStart"/>
      <w:r>
        <w:t>analizo</w:t>
      </w:r>
      <w:proofErr w:type="spellEnd"/>
      <w:r>
        <w:t xml:space="preserve"> las necesidades del usuario detallando las funcionalidades</w:t>
      </w:r>
      <w:r w:rsidR="007148DC">
        <w:t xml:space="preserve"> que se necesitan ser implementadas tanto en el Sistema Web y Sistema Móvil</w:t>
      </w:r>
      <w:r w:rsidR="00741D9F">
        <w:t>. La técnica aplicada para la recopilación de la información requerida fue por medio de reuniones</w:t>
      </w:r>
      <w:r w:rsidR="00B71BDE">
        <w:t xml:space="preserve">, las cuales SE encuentran con mayor detalle en el Manual </w:t>
      </w:r>
      <w:proofErr w:type="spellStart"/>
      <w:r w:rsidR="00B71BDE">
        <w:t>T</w:t>
      </w:r>
      <w:r w:rsidR="00BC66D7">
        <w:t>e</w:t>
      </w:r>
      <w:r w:rsidR="00B71BDE">
        <w:t>cnico</w:t>
      </w:r>
      <w:proofErr w:type="spellEnd"/>
      <w:r w:rsidR="00BC66D7">
        <w:t xml:space="preserve"> – </w:t>
      </w:r>
      <w:proofErr w:type="spellStart"/>
      <w:r w:rsidR="00BC66D7">
        <w:t>Secccion</w:t>
      </w:r>
      <w:proofErr w:type="spellEnd"/>
      <w:r w:rsidR="00BC66D7">
        <w:t xml:space="preserve"> de </w:t>
      </w:r>
      <w:proofErr w:type="spellStart"/>
      <w:r w:rsidR="00BC66D7">
        <w:t>Recoplacion</w:t>
      </w:r>
      <w:proofErr w:type="spellEnd"/>
      <w:r w:rsidR="00BC66D7">
        <w:t xml:space="preserve"> de </w:t>
      </w:r>
      <w:proofErr w:type="gramStart"/>
      <w:r w:rsidR="00BC66D7">
        <w:t>Requerimientos</w:t>
      </w:r>
      <w:r w:rsidR="009B34A0">
        <w:t>.</w:t>
      </w:r>
      <w:r w:rsidR="00C66120">
        <w:t>(</w:t>
      </w:r>
      <w:proofErr w:type="gramEnd"/>
      <w:r w:rsidR="00C66120">
        <w:t xml:space="preserve">pág. </w:t>
      </w:r>
      <w:r w:rsidR="00AC6F3B">
        <w:t>2</w:t>
      </w:r>
      <w:r w:rsidR="00C66120">
        <w:t>)</w:t>
      </w:r>
    </w:p>
    <w:p w14:paraId="244ED6C4" w14:textId="2A77D7E8" w:rsidR="00782E0E" w:rsidRDefault="00782E0E" w:rsidP="003F2AF1">
      <w:pPr>
        <w:pStyle w:val="Ttulo4"/>
        <w:numPr>
          <w:ilvl w:val="0"/>
          <w:numId w:val="0"/>
        </w:numPr>
        <w:rPr>
          <w:color w:val="auto"/>
        </w:rPr>
      </w:pPr>
      <w:r w:rsidRPr="00EF555A">
        <w:rPr>
          <w:color w:val="auto"/>
        </w:rPr>
        <w:t xml:space="preserve">Historias de Usuario </w:t>
      </w:r>
    </w:p>
    <w:p w14:paraId="52A2B05A" w14:textId="5003FB5B" w:rsidR="00EF555A" w:rsidRDefault="0091732A" w:rsidP="00EF555A">
      <w:r>
        <w:t xml:space="preserve">Son descripciones cortas y simples plasmadas en un formato de </w:t>
      </w:r>
      <w:proofErr w:type="spellStart"/>
      <w:proofErr w:type="gramStart"/>
      <w:r>
        <w:t>tabla</w:t>
      </w:r>
      <w:r w:rsidR="00276222">
        <w:t>,la</w:t>
      </w:r>
      <w:proofErr w:type="spellEnd"/>
      <w:proofErr w:type="gramEnd"/>
      <w:r w:rsidR="00276222">
        <w:t xml:space="preserve"> cual tiene </w:t>
      </w:r>
      <w:r w:rsidR="00DA699A">
        <w:t xml:space="preserve">las funcionalidades que va a tener el </w:t>
      </w:r>
      <w:proofErr w:type="spellStart"/>
      <w:r w:rsidR="00DA699A">
        <w:t>software</w:t>
      </w:r>
      <w:r w:rsidR="00F374DC">
        <w:t>.Son</w:t>
      </w:r>
      <w:proofErr w:type="spellEnd"/>
      <w:r w:rsidR="00F374DC">
        <w:t xml:space="preserve"> </w:t>
      </w:r>
      <w:r w:rsidR="000C7089">
        <w:t>elaboradas por el equipo de trabajo y el cliente</w:t>
      </w:r>
      <w:sdt>
        <w:sdtPr>
          <w:id w:val="-257758065"/>
          <w:citation/>
        </w:sdtPr>
        <w:sdtEndPr/>
        <w:sdtContent>
          <w:r w:rsidR="00F67F8A">
            <w:fldChar w:fldCharType="begin"/>
          </w:r>
          <w:r w:rsidR="00F67F8A">
            <w:rPr>
              <w:lang w:val="es-ES"/>
            </w:rPr>
            <w:instrText xml:space="preserve"> CITATION Sru18 \l 3082 </w:instrText>
          </w:r>
          <w:r w:rsidR="00F67F8A">
            <w:fldChar w:fldCharType="separate"/>
          </w:r>
          <w:r w:rsidR="00056CDA">
            <w:rPr>
              <w:noProof/>
              <w:lang w:val="es-ES"/>
            </w:rPr>
            <w:t xml:space="preserve"> </w:t>
          </w:r>
          <w:r w:rsidR="00056CDA" w:rsidRPr="00056CDA">
            <w:rPr>
              <w:noProof/>
              <w:lang w:val="es-ES"/>
            </w:rPr>
            <w:t>[1]</w:t>
          </w:r>
          <w:r w:rsidR="00F67F8A">
            <w:fldChar w:fldCharType="end"/>
          </w:r>
        </w:sdtContent>
      </w:sdt>
      <w:r w:rsidR="00D034D3">
        <w:t>.</w:t>
      </w:r>
    </w:p>
    <w:p w14:paraId="308F38BD" w14:textId="09BC9A9E" w:rsidR="00D034D3" w:rsidRDefault="00D034D3" w:rsidP="00EF555A">
      <w:r>
        <w:lastRenderedPageBreak/>
        <w:t>Fi</w:t>
      </w:r>
      <w:r w:rsidR="003E4E39">
        <w:t>nalizada</w:t>
      </w:r>
      <w:r>
        <w:t xml:space="preserve"> la recopilación de requerimientos se procedió a la elaboración de las Historias de Usuario</w:t>
      </w:r>
      <w:r w:rsidR="00903B57">
        <w:t xml:space="preserve">, </w:t>
      </w:r>
      <w:r w:rsidR="00522259">
        <w:t xml:space="preserve">mismas que permitieron realizar la descripción de la funcionalidad </w:t>
      </w:r>
      <w:r w:rsidR="00E14302">
        <w:t xml:space="preserve">y los perfiles que se debe incorporar en el sistema web y </w:t>
      </w:r>
      <w:proofErr w:type="spellStart"/>
      <w:proofErr w:type="gramStart"/>
      <w:r w:rsidR="00E14302">
        <w:t>móvil.La</w:t>
      </w:r>
      <w:proofErr w:type="spellEnd"/>
      <w:proofErr w:type="gramEnd"/>
      <w:r w:rsidR="00E14302">
        <w:t xml:space="preserve"> </w:t>
      </w:r>
      <w:r w:rsidR="008B7118">
        <w:t>TABLA XX presenta un ejemplo de Historia de Usuario generado para el presente proyecto</w:t>
      </w:r>
      <w:r w:rsidR="00490C92">
        <w:t>.</w:t>
      </w:r>
    </w:p>
    <w:p w14:paraId="74D7774E" w14:textId="75F7067F" w:rsidR="00490C92" w:rsidRDefault="00490C92" w:rsidP="00EF555A">
      <w:r>
        <w:t>Finalmente, las 2</w:t>
      </w:r>
      <w:r w:rsidR="0017586B">
        <w:t>8</w:t>
      </w:r>
      <w:r>
        <w:t xml:space="preserve"> Historias de Usuario </w:t>
      </w:r>
      <w:r w:rsidR="00B14777">
        <w:t>se encuentran descritas en el Manual Técnico-Sección historias de Usuario</w:t>
      </w:r>
      <w:r w:rsidR="009366F9">
        <w:t xml:space="preserve"> (pág. 4)</w:t>
      </w:r>
    </w:p>
    <w:tbl>
      <w:tblPr>
        <w:tblW w:w="0" w:type="dxa"/>
        <w:tblInd w:w="27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120"/>
        <w:gridCol w:w="4098"/>
      </w:tblGrid>
      <w:tr w:rsidR="004C44B0" w:rsidRPr="004C44B0" w14:paraId="264625D8" w14:textId="77777777" w:rsidTr="004C44B0">
        <w:trPr>
          <w:trHeight w:val="390"/>
        </w:trPr>
        <w:tc>
          <w:tcPr>
            <w:tcW w:w="8490" w:type="dxa"/>
            <w:gridSpan w:val="2"/>
            <w:tcBorders>
              <w:top w:val="single" w:sz="6" w:space="0" w:color="000000"/>
              <w:left w:val="single" w:sz="6" w:space="0" w:color="000000"/>
              <w:bottom w:val="single" w:sz="6" w:space="0" w:color="000000"/>
              <w:right w:val="single" w:sz="6" w:space="0" w:color="000000"/>
            </w:tcBorders>
            <w:shd w:val="clear" w:color="auto" w:fill="D9D9D9"/>
            <w:hideMark/>
          </w:tcPr>
          <w:p w14:paraId="57670560" w14:textId="77777777" w:rsidR="004C44B0" w:rsidRPr="004C44B0" w:rsidRDefault="004C44B0" w:rsidP="004C44B0">
            <w:pPr>
              <w:spacing w:after="0" w:line="240" w:lineRule="auto"/>
              <w:ind w:right="90"/>
              <w:jc w:val="righ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HISTORIA DE USUARIO</w:t>
            </w:r>
            <w:r w:rsidRPr="004C44B0">
              <w:rPr>
                <w:rFonts w:ascii="Calibri" w:eastAsia="Times New Roman" w:hAnsi="Calibri" w:cs="Calibri"/>
                <w:lang w:eastAsia="es-EC"/>
              </w:rPr>
              <w:t> </w:t>
            </w:r>
          </w:p>
        </w:tc>
      </w:tr>
      <w:tr w:rsidR="004C44B0" w:rsidRPr="004C44B0" w14:paraId="1FBBE6CA" w14:textId="77777777" w:rsidTr="004C44B0">
        <w:trPr>
          <w:trHeight w:val="750"/>
        </w:trPr>
        <w:tc>
          <w:tcPr>
            <w:tcW w:w="4245" w:type="dxa"/>
            <w:tcBorders>
              <w:top w:val="single" w:sz="6" w:space="0" w:color="000000"/>
              <w:left w:val="single" w:sz="6" w:space="0" w:color="000000"/>
              <w:bottom w:val="single" w:sz="6" w:space="0" w:color="000000"/>
              <w:right w:val="single" w:sz="6" w:space="0" w:color="000000"/>
            </w:tcBorders>
            <w:shd w:val="clear" w:color="auto" w:fill="auto"/>
            <w:hideMark/>
          </w:tcPr>
          <w:p w14:paraId="6C268D82"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Identificador (ID): </w:t>
            </w:r>
            <w:r w:rsidRPr="004C44B0">
              <w:rPr>
                <w:rFonts w:ascii="Calibri" w:eastAsia="Times New Roman" w:hAnsi="Calibri" w:cs="Calibri"/>
                <w:lang w:val="es-ES" w:eastAsia="es-EC"/>
              </w:rPr>
              <w:t>HU001</w:t>
            </w:r>
            <w:r w:rsidRPr="004C44B0">
              <w:rPr>
                <w:rFonts w:ascii="Calibri" w:eastAsia="Times New Roman" w:hAnsi="Calibri" w:cs="Calibri"/>
                <w:lang w:eastAsia="es-EC"/>
              </w:rPr>
              <w:t> </w:t>
            </w:r>
          </w:p>
        </w:tc>
        <w:tc>
          <w:tcPr>
            <w:tcW w:w="4230" w:type="dxa"/>
            <w:tcBorders>
              <w:top w:val="single" w:sz="6" w:space="0" w:color="000000"/>
              <w:left w:val="single" w:sz="6" w:space="0" w:color="000000"/>
              <w:bottom w:val="single" w:sz="6" w:space="0" w:color="000000"/>
              <w:right w:val="single" w:sz="6" w:space="0" w:color="000000"/>
            </w:tcBorders>
            <w:shd w:val="clear" w:color="auto" w:fill="auto"/>
            <w:hideMark/>
          </w:tcPr>
          <w:p w14:paraId="1E0F9D5A"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Usuario:</w:t>
            </w:r>
            <w:r w:rsidRPr="004C44B0">
              <w:rPr>
                <w:rFonts w:ascii="Calibri" w:eastAsia="Times New Roman" w:hAnsi="Calibri" w:cs="Calibri"/>
                <w:lang w:val="es-ES" w:eastAsia="es-EC"/>
              </w:rPr>
              <w:t> usuario invitado, administrador general, administrador técnico, clientes, técnicos</w:t>
            </w:r>
            <w:r w:rsidRPr="004C44B0">
              <w:rPr>
                <w:rFonts w:ascii="Calibri" w:eastAsia="Times New Roman" w:hAnsi="Calibri" w:cs="Calibri"/>
                <w:lang w:eastAsia="es-EC"/>
              </w:rPr>
              <w:t> </w:t>
            </w:r>
          </w:p>
          <w:p w14:paraId="5814598A"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lang w:eastAsia="es-EC"/>
              </w:rPr>
              <w:t> </w:t>
            </w:r>
          </w:p>
        </w:tc>
      </w:tr>
      <w:tr w:rsidR="004C44B0" w:rsidRPr="004C44B0" w14:paraId="1B48110F" w14:textId="77777777" w:rsidTr="004C44B0">
        <w:trPr>
          <w:trHeight w:val="390"/>
        </w:trPr>
        <w:tc>
          <w:tcPr>
            <w:tcW w:w="84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06919D31"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Nombre Historia: </w:t>
            </w:r>
            <w:r w:rsidRPr="004C44B0">
              <w:rPr>
                <w:rFonts w:ascii="Calibri" w:eastAsia="Times New Roman" w:hAnsi="Calibri" w:cs="Calibri"/>
                <w:lang w:val="es-ES" w:eastAsia="es-EC"/>
              </w:rPr>
              <w:t>Visualización de página informativa (Sistema web y móvil)</w:t>
            </w:r>
            <w:r w:rsidRPr="004C44B0">
              <w:rPr>
                <w:rFonts w:ascii="Calibri" w:eastAsia="Times New Roman" w:hAnsi="Calibri" w:cs="Calibri"/>
                <w:lang w:eastAsia="es-EC"/>
              </w:rPr>
              <w:t> </w:t>
            </w:r>
          </w:p>
        </w:tc>
      </w:tr>
      <w:tr w:rsidR="004C44B0" w:rsidRPr="004C44B0" w14:paraId="2B20A045" w14:textId="77777777" w:rsidTr="004C44B0">
        <w:trPr>
          <w:trHeight w:val="390"/>
        </w:trPr>
        <w:tc>
          <w:tcPr>
            <w:tcW w:w="4245" w:type="dxa"/>
            <w:tcBorders>
              <w:top w:val="single" w:sz="6" w:space="0" w:color="000000"/>
              <w:left w:val="single" w:sz="6" w:space="0" w:color="000000"/>
              <w:bottom w:val="single" w:sz="6" w:space="0" w:color="000000"/>
              <w:right w:val="single" w:sz="6" w:space="0" w:color="000000"/>
            </w:tcBorders>
            <w:shd w:val="clear" w:color="auto" w:fill="auto"/>
            <w:hideMark/>
          </w:tcPr>
          <w:p w14:paraId="36C31F07"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Prioridad en negocio: </w:t>
            </w:r>
            <w:r w:rsidRPr="004C44B0">
              <w:rPr>
                <w:rFonts w:ascii="Calibri" w:eastAsia="Times New Roman" w:hAnsi="Calibri" w:cs="Calibri"/>
                <w:lang w:val="es-ES" w:eastAsia="es-EC"/>
              </w:rPr>
              <w:t>Baja</w:t>
            </w:r>
            <w:r w:rsidRPr="004C44B0">
              <w:rPr>
                <w:rFonts w:ascii="Calibri" w:eastAsia="Times New Roman" w:hAnsi="Calibri" w:cs="Calibri"/>
                <w:lang w:eastAsia="es-EC"/>
              </w:rPr>
              <w:t> </w:t>
            </w:r>
          </w:p>
        </w:tc>
        <w:tc>
          <w:tcPr>
            <w:tcW w:w="4230" w:type="dxa"/>
            <w:tcBorders>
              <w:top w:val="single" w:sz="6" w:space="0" w:color="000000"/>
              <w:left w:val="single" w:sz="6" w:space="0" w:color="000000"/>
              <w:bottom w:val="single" w:sz="6" w:space="0" w:color="000000"/>
              <w:right w:val="single" w:sz="6" w:space="0" w:color="000000"/>
            </w:tcBorders>
            <w:shd w:val="clear" w:color="auto" w:fill="auto"/>
            <w:hideMark/>
          </w:tcPr>
          <w:p w14:paraId="768A1A52"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Riesgo en desarrollo: </w:t>
            </w:r>
            <w:r w:rsidRPr="004C44B0">
              <w:rPr>
                <w:rFonts w:ascii="Calibri" w:eastAsia="Times New Roman" w:hAnsi="Calibri" w:cs="Calibri"/>
                <w:lang w:val="es-ES" w:eastAsia="es-EC"/>
              </w:rPr>
              <w:t>Baja</w:t>
            </w:r>
            <w:r w:rsidRPr="004C44B0">
              <w:rPr>
                <w:rFonts w:ascii="Calibri" w:eastAsia="Times New Roman" w:hAnsi="Calibri" w:cs="Calibri"/>
                <w:lang w:eastAsia="es-EC"/>
              </w:rPr>
              <w:t> </w:t>
            </w:r>
          </w:p>
        </w:tc>
      </w:tr>
      <w:tr w:rsidR="004C44B0" w:rsidRPr="004C44B0" w14:paraId="341281A1" w14:textId="77777777" w:rsidTr="004C44B0">
        <w:trPr>
          <w:trHeight w:val="390"/>
        </w:trPr>
        <w:tc>
          <w:tcPr>
            <w:tcW w:w="84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DB140E0"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Iteración Asignada: </w:t>
            </w:r>
            <w:r w:rsidRPr="004C44B0">
              <w:rPr>
                <w:rFonts w:ascii="Calibri" w:eastAsia="Times New Roman" w:hAnsi="Calibri" w:cs="Calibri"/>
                <w:lang w:val="es-ES" w:eastAsia="es-EC"/>
              </w:rPr>
              <w:t>1</w:t>
            </w:r>
            <w:r w:rsidRPr="004C44B0">
              <w:rPr>
                <w:rFonts w:ascii="Calibri" w:eastAsia="Times New Roman" w:hAnsi="Calibri" w:cs="Calibri"/>
                <w:lang w:eastAsia="es-EC"/>
              </w:rPr>
              <w:t> </w:t>
            </w:r>
          </w:p>
        </w:tc>
      </w:tr>
      <w:tr w:rsidR="004C44B0" w:rsidRPr="004C44B0" w14:paraId="3F4604BD" w14:textId="77777777" w:rsidTr="004C44B0">
        <w:trPr>
          <w:trHeight w:val="390"/>
        </w:trPr>
        <w:tc>
          <w:tcPr>
            <w:tcW w:w="84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4503D66E"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Responsable (es): </w:t>
            </w:r>
            <w:r w:rsidRPr="004C44B0">
              <w:rPr>
                <w:rFonts w:ascii="Calibri" w:eastAsia="Times New Roman" w:hAnsi="Calibri" w:cs="Calibri"/>
                <w:lang w:val="es-ES" w:eastAsia="es-EC"/>
              </w:rPr>
              <w:t>Elvis Agila / Yomara Díaz  </w:t>
            </w:r>
            <w:r w:rsidRPr="004C44B0">
              <w:rPr>
                <w:rFonts w:ascii="Calibri" w:eastAsia="Times New Roman" w:hAnsi="Calibri" w:cs="Calibri"/>
                <w:lang w:eastAsia="es-EC"/>
              </w:rPr>
              <w:t> </w:t>
            </w:r>
          </w:p>
        </w:tc>
      </w:tr>
      <w:tr w:rsidR="004C44B0" w:rsidRPr="004C44B0" w14:paraId="5E58DAF7" w14:textId="77777777" w:rsidTr="004C44B0">
        <w:trPr>
          <w:trHeight w:val="1890"/>
        </w:trPr>
        <w:tc>
          <w:tcPr>
            <w:tcW w:w="84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7C30AB23"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Descripción:</w:t>
            </w:r>
            <w:r w:rsidRPr="004C44B0">
              <w:rPr>
                <w:rFonts w:ascii="Calibri" w:eastAsia="Times New Roman" w:hAnsi="Calibri" w:cs="Calibri"/>
                <w:lang w:eastAsia="es-EC"/>
              </w:rPr>
              <w:t> </w:t>
            </w:r>
          </w:p>
          <w:p w14:paraId="72224DCE"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lang w:val="es-ES" w:eastAsia="es-EC"/>
              </w:rPr>
              <w:t>El usuario invitado, administrador general, administrador técnico, cliente, técnico puede visualizar una página informativa donde se detalla cada una de las funcionalidades del Sistema Web, los módulos disponibles, la información que debe ingresar y la manera correcta</w:t>
            </w:r>
            <w:r w:rsidRPr="004C44B0">
              <w:rPr>
                <w:rFonts w:ascii="Calibri" w:eastAsia="Times New Roman" w:hAnsi="Calibri" w:cs="Calibri"/>
                <w:lang w:eastAsia="es-EC"/>
              </w:rPr>
              <w:t> </w:t>
            </w:r>
          </w:p>
          <w:p w14:paraId="290FCDDA" w14:textId="77777777" w:rsidR="004C44B0" w:rsidRPr="004C44B0" w:rsidRDefault="004C44B0" w:rsidP="004C44B0">
            <w:pPr>
              <w:spacing w:after="0" w:line="240" w:lineRule="auto"/>
              <w:ind w:left="105"/>
              <w:textAlignment w:val="baseline"/>
              <w:rPr>
                <w:rFonts w:ascii="Segoe UI" w:eastAsia="Times New Roman" w:hAnsi="Segoe UI" w:cs="Segoe UI"/>
                <w:sz w:val="18"/>
                <w:szCs w:val="18"/>
                <w:lang w:eastAsia="es-EC"/>
              </w:rPr>
            </w:pPr>
            <w:r w:rsidRPr="004C44B0">
              <w:rPr>
                <w:rFonts w:ascii="Calibri" w:eastAsia="Times New Roman" w:hAnsi="Calibri" w:cs="Calibri"/>
                <w:lang w:val="es-ES" w:eastAsia="es-EC"/>
              </w:rPr>
              <w:t>de ingresarla.</w:t>
            </w:r>
            <w:r w:rsidRPr="004C44B0">
              <w:rPr>
                <w:rFonts w:ascii="Calibri" w:eastAsia="Times New Roman" w:hAnsi="Calibri" w:cs="Calibri"/>
                <w:lang w:eastAsia="es-EC"/>
              </w:rPr>
              <w:t> </w:t>
            </w:r>
          </w:p>
        </w:tc>
      </w:tr>
      <w:tr w:rsidR="004C44B0" w:rsidRPr="004C44B0" w14:paraId="7A499AE1" w14:textId="77777777" w:rsidTr="004C44B0">
        <w:trPr>
          <w:trHeight w:val="1215"/>
        </w:trPr>
        <w:tc>
          <w:tcPr>
            <w:tcW w:w="8490" w:type="dxa"/>
            <w:gridSpan w:val="2"/>
            <w:tcBorders>
              <w:top w:val="single" w:sz="6" w:space="0" w:color="000000"/>
              <w:left w:val="single" w:sz="6" w:space="0" w:color="000000"/>
              <w:bottom w:val="single" w:sz="6" w:space="0" w:color="000000"/>
              <w:right w:val="single" w:sz="6" w:space="0" w:color="000000"/>
            </w:tcBorders>
            <w:shd w:val="clear" w:color="auto" w:fill="auto"/>
            <w:hideMark/>
          </w:tcPr>
          <w:p w14:paraId="11D52D78"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b/>
                <w:bCs/>
                <w:lang w:val="es-ES" w:eastAsia="es-EC"/>
              </w:rPr>
              <w:t>Observación:</w:t>
            </w:r>
            <w:r w:rsidRPr="004C44B0">
              <w:rPr>
                <w:rFonts w:ascii="Calibri" w:eastAsia="Times New Roman" w:hAnsi="Calibri" w:cs="Calibri"/>
                <w:lang w:eastAsia="es-EC"/>
              </w:rPr>
              <w:t> </w:t>
            </w:r>
          </w:p>
          <w:p w14:paraId="3A3E121C" w14:textId="77777777" w:rsidR="004C44B0" w:rsidRPr="004C44B0" w:rsidRDefault="004C44B0" w:rsidP="004C44B0">
            <w:pPr>
              <w:spacing w:after="0" w:line="240" w:lineRule="auto"/>
              <w:ind w:left="105"/>
              <w:jc w:val="left"/>
              <w:textAlignment w:val="baseline"/>
              <w:rPr>
                <w:rFonts w:ascii="Segoe UI" w:eastAsia="Times New Roman" w:hAnsi="Segoe UI" w:cs="Segoe UI"/>
                <w:sz w:val="18"/>
                <w:szCs w:val="18"/>
                <w:lang w:eastAsia="es-EC"/>
              </w:rPr>
            </w:pPr>
            <w:r w:rsidRPr="004C44B0">
              <w:rPr>
                <w:rFonts w:ascii="Calibri" w:eastAsia="Times New Roman" w:hAnsi="Calibri" w:cs="Calibri"/>
                <w:lang w:val="es-ES" w:eastAsia="es-EC"/>
              </w:rPr>
              <w:t>El usuario invitado, administrador general, administrador técnico, cliente, técnico puede acceder a las demás funcionalidades del Sistema Web por medio de una autenticación.</w:t>
            </w:r>
            <w:r w:rsidRPr="004C44B0">
              <w:rPr>
                <w:rFonts w:ascii="Calibri" w:eastAsia="Times New Roman" w:hAnsi="Calibri" w:cs="Calibri"/>
                <w:lang w:eastAsia="es-EC"/>
              </w:rPr>
              <w:t> </w:t>
            </w:r>
          </w:p>
        </w:tc>
      </w:tr>
    </w:tbl>
    <w:p w14:paraId="23E973CD" w14:textId="42806D20" w:rsidR="00B14777" w:rsidRDefault="00B14777" w:rsidP="00EF555A"/>
    <w:p w14:paraId="53E73180" w14:textId="5C10A6B3" w:rsidR="004D5B6E" w:rsidRDefault="004D5B6E" w:rsidP="00EF555A">
      <w:r>
        <w:t xml:space="preserve">A </w:t>
      </w:r>
      <w:proofErr w:type="gramStart"/>
      <w:r>
        <w:t>continuación</w:t>
      </w:r>
      <w:proofErr w:type="gramEnd"/>
      <w:r>
        <w:t xml:space="preserve"> se describe cada un</w:t>
      </w:r>
      <w:r w:rsidR="00914448">
        <w:t xml:space="preserve">o de los ítems de la tabla de </w:t>
      </w:r>
      <w:r w:rsidR="009C05E9">
        <w:t>Historia de U</w:t>
      </w:r>
      <w:r w:rsidR="00914448">
        <w:t>suario:</w:t>
      </w:r>
    </w:p>
    <w:p w14:paraId="1777CE94" w14:textId="539840FB" w:rsidR="00914448" w:rsidRDefault="00914448" w:rsidP="00914448">
      <w:pPr>
        <w:pStyle w:val="Prrafodelista"/>
        <w:numPr>
          <w:ilvl w:val="0"/>
          <w:numId w:val="18"/>
        </w:numPr>
      </w:pPr>
      <w:r>
        <w:t>Identificador (ID</w:t>
      </w:r>
      <w:proofErr w:type="gramStart"/>
      <w:r>
        <w:t>)</w:t>
      </w:r>
      <w:r w:rsidR="00F12C39">
        <w:t>.-</w:t>
      </w:r>
      <w:proofErr w:type="gramEnd"/>
      <w:r w:rsidR="00F12C39">
        <w:t xml:space="preserve"> </w:t>
      </w:r>
      <w:proofErr w:type="spellStart"/>
      <w:r w:rsidR="00F12C39">
        <w:t>numero</w:t>
      </w:r>
      <w:proofErr w:type="spellEnd"/>
      <w:r w:rsidR="00F12C39">
        <w:t xml:space="preserve"> único </w:t>
      </w:r>
    </w:p>
    <w:p w14:paraId="35D12CEF" w14:textId="7A941A3E" w:rsidR="00914448" w:rsidRDefault="00914448" w:rsidP="00914448">
      <w:pPr>
        <w:pStyle w:val="Prrafodelista"/>
        <w:numPr>
          <w:ilvl w:val="0"/>
          <w:numId w:val="18"/>
        </w:numPr>
      </w:pPr>
      <w:proofErr w:type="gramStart"/>
      <w:r>
        <w:t>Usuario</w:t>
      </w:r>
      <w:r w:rsidR="00F12C39">
        <w:t>.-</w:t>
      </w:r>
      <w:proofErr w:type="gramEnd"/>
      <w:r w:rsidR="00F12C39">
        <w:t xml:space="preserve"> persona </w:t>
      </w:r>
      <w:r w:rsidR="00800572">
        <w:t>que usa habitualmente el servicio.</w:t>
      </w:r>
    </w:p>
    <w:p w14:paraId="124069EB" w14:textId="212B0309" w:rsidR="00914448" w:rsidRDefault="00914448" w:rsidP="00914448">
      <w:pPr>
        <w:pStyle w:val="Prrafodelista"/>
        <w:numPr>
          <w:ilvl w:val="0"/>
          <w:numId w:val="18"/>
        </w:numPr>
      </w:pPr>
      <w:r>
        <w:t xml:space="preserve">Nombre de Historia de </w:t>
      </w:r>
      <w:proofErr w:type="gramStart"/>
      <w:r>
        <w:t>Usuario</w:t>
      </w:r>
      <w:r w:rsidR="00800572">
        <w:t>.-</w:t>
      </w:r>
      <w:proofErr w:type="gramEnd"/>
      <w:r w:rsidR="00800572">
        <w:t xml:space="preserve"> </w:t>
      </w:r>
      <w:r w:rsidR="00740418">
        <w:t xml:space="preserve">palabras con las que </w:t>
      </w:r>
      <w:r w:rsidR="008901A3">
        <w:t>designa.</w:t>
      </w:r>
    </w:p>
    <w:p w14:paraId="66543F93" w14:textId="57EF9CB0" w:rsidR="00914448" w:rsidRDefault="00914448" w:rsidP="00914448">
      <w:pPr>
        <w:pStyle w:val="Prrafodelista"/>
        <w:numPr>
          <w:ilvl w:val="0"/>
          <w:numId w:val="18"/>
        </w:numPr>
      </w:pPr>
      <w:r>
        <w:t xml:space="preserve">Prioridad en </w:t>
      </w:r>
      <w:proofErr w:type="gramStart"/>
      <w:r>
        <w:t>negocio</w:t>
      </w:r>
      <w:r w:rsidR="008901A3">
        <w:t>.-</w:t>
      </w:r>
      <w:proofErr w:type="gramEnd"/>
      <w:r w:rsidR="00F54EFA">
        <w:t xml:space="preserve"> nivel de importancia.</w:t>
      </w:r>
    </w:p>
    <w:p w14:paraId="035AA0EC" w14:textId="64D61948" w:rsidR="00914448" w:rsidRDefault="00914448" w:rsidP="00914448">
      <w:pPr>
        <w:pStyle w:val="Prrafodelista"/>
        <w:numPr>
          <w:ilvl w:val="0"/>
          <w:numId w:val="18"/>
        </w:numPr>
      </w:pPr>
      <w:r>
        <w:t xml:space="preserve">Riesgo de </w:t>
      </w:r>
      <w:proofErr w:type="gramStart"/>
      <w:r>
        <w:t>desarrollo</w:t>
      </w:r>
      <w:r w:rsidR="00F54EFA">
        <w:t>.-</w:t>
      </w:r>
      <w:proofErr w:type="gramEnd"/>
      <w:r w:rsidR="00F54EFA">
        <w:t xml:space="preserve"> nivel de </w:t>
      </w:r>
      <w:r w:rsidR="00DA4377">
        <w:t>complejidad.</w:t>
      </w:r>
    </w:p>
    <w:p w14:paraId="765066FD" w14:textId="32050ECF" w:rsidR="00914448" w:rsidRDefault="00914448" w:rsidP="00914448">
      <w:pPr>
        <w:pStyle w:val="Prrafodelista"/>
        <w:numPr>
          <w:ilvl w:val="0"/>
          <w:numId w:val="18"/>
        </w:numPr>
      </w:pPr>
      <w:proofErr w:type="gramStart"/>
      <w:r>
        <w:t>Responsables</w:t>
      </w:r>
      <w:r w:rsidR="00DA4377">
        <w:t>.-</w:t>
      </w:r>
      <w:proofErr w:type="gramEnd"/>
      <w:r w:rsidR="00DA4377">
        <w:t xml:space="preserve"> nombre de las personas encargadas de realizar </w:t>
      </w:r>
      <w:r w:rsidR="008247A9">
        <w:t>la Historia de Usuario.</w:t>
      </w:r>
    </w:p>
    <w:p w14:paraId="08BFAA49" w14:textId="48776E96" w:rsidR="00914448" w:rsidRDefault="00914448" w:rsidP="00914448">
      <w:pPr>
        <w:pStyle w:val="Prrafodelista"/>
        <w:numPr>
          <w:ilvl w:val="0"/>
          <w:numId w:val="18"/>
        </w:numPr>
      </w:pPr>
      <w:proofErr w:type="gramStart"/>
      <w:r>
        <w:t>Descripción</w:t>
      </w:r>
      <w:r w:rsidR="008247A9">
        <w:t>.-</w:t>
      </w:r>
      <w:proofErr w:type="gramEnd"/>
      <w:r w:rsidR="00B87C12">
        <w:t xml:space="preserve">detalle y </w:t>
      </w:r>
      <w:r w:rsidR="00D43919">
        <w:t>explicación de la historia de Usuario.</w:t>
      </w:r>
    </w:p>
    <w:p w14:paraId="7B11FBC4" w14:textId="1578E133" w:rsidR="00914448" w:rsidRPr="00EF555A" w:rsidRDefault="00914448" w:rsidP="00914448">
      <w:pPr>
        <w:pStyle w:val="Prrafodelista"/>
        <w:numPr>
          <w:ilvl w:val="0"/>
          <w:numId w:val="18"/>
        </w:numPr>
      </w:pPr>
      <w:proofErr w:type="gramStart"/>
      <w:r>
        <w:t>Observación</w:t>
      </w:r>
      <w:r w:rsidR="00C0372C">
        <w:t>.-</w:t>
      </w:r>
      <w:proofErr w:type="gramEnd"/>
      <w:r w:rsidR="00C0372C">
        <w:t xml:space="preserve"> comentario determinado.</w:t>
      </w:r>
    </w:p>
    <w:p w14:paraId="1A77D86F" w14:textId="7CDC615C" w:rsidR="00782E0E" w:rsidRDefault="00782E0E" w:rsidP="003F2AF1">
      <w:pPr>
        <w:pStyle w:val="Ttulo4"/>
        <w:numPr>
          <w:ilvl w:val="0"/>
          <w:numId w:val="0"/>
        </w:numPr>
        <w:rPr>
          <w:color w:val="auto"/>
        </w:rPr>
      </w:pPr>
      <w:proofErr w:type="spellStart"/>
      <w:r w:rsidRPr="00B74621">
        <w:rPr>
          <w:color w:val="auto"/>
        </w:rPr>
        <w:lastRenderedPageBreak/>
        <w:t>Product</w:t>
      </w:r>
      <w:proofErr w:type="spellEnd"/>
      <w:r w:rsidRPr="00B74621">
        <w:rPr>
          <w:color w:val="auto"/>
        </w:rPr>
        <w:t xml:space="preserve"> Backlog </w:t>
      </w:r>
    </w:p>
    <w:p w14:paraId="2D900CD8" w14:textId="328DC059" w:rsidR="008A745D" w:rsidRDefault="00A45C46" w:rsidP="008A745D">
      <w:r>
        <w:t xml:space="preserve">Es una lista con requerimientos iniciales </w:t>
      </w:r>
      <w:r w:rsidR="00935DAB">
        <w:t>del sistema que se va a desarrollar. Contiene tareas</w:t>
      </w:r>
      <w:r w:rsidR="00E06C9A">
        <w:t xml:space="preserve"> que se realizaron para la ejecución de cada requerimien</w:t>
      </w:r>
      <w:r w:rsidR="003E31E3">
        <w:t xml:space="preserve">to, las tareas se organizan por prioridades. </w:t>
      </w:r>
      <w:proofErr w:type="gramStart"/>
      <w:r w:rsidR="003E31E3">
        <w:t>Además</w:t>
      </w:r>
      <w:proofErr w:type="gramEnd"/>
      <w:r w:rsidR="003E31E3">
        <w:t xml:space="preserve"> indica una estimación de tiempo en la que de desarrollo cada tarea</w:t>
      </w:r>
      <w:sdt>
        <w:sdtPr>
          <w:id w:val="1835952605"/>
          <w:citation/>
        </w:sdtPr>
        <w:sdtEndPr/>
        <w:sdtContent>
          <w:r w:rsidR="002F6F37">
            <w:fldChar w:fldCharType="begin"/>
          </w:r>
          <w:r w:rsidR="002F6F37">
            <w:rPr>
              <w:lang w:val="es-ES"/>
            </w:rPr>
            <w:instrText xml:space="preserve"> CITATION EAL19 \l 3082 </w:instrText>
          </w:r>
          <w:r w:rsidR="002F6F37">
            <w:fldChar w:fldCharType="separate"/>
          </w:r>
          <w:r w:rsidR="00056CDA">
            <w:rPr>
              <w:noProof/>
              <w:lang w:val="es-ES"/>
            </w:rPr>
            <w:t xml:space="preserve"> </w:t>
          </w:r>
          <w:r w:rsidR="00056CDA" w:rsidRPr="00056CDA">
            <w:rPr>
              <w:noProof/>
              <w:lang w:val="es-ES"/>
            </w:rPr>
            <w:t>[2]</w:t>
          </w:r>
          <w:r w:rsidR="002F6F37">
            <w:fldChar w:fldCharType="end"/>
          </w:r>
        </w:sdtContent>
      </w:sdt>
      <w:r w:rsidR="00672EEA">
        <w:t>.</w:t>
      </w:r>
    </w:p>
    <w:p w14:paraId="111E0347" w14:textId="03B877C5" w:rsidR="00672EEA" w:rsidRPr="008A745D" w:rsidRDefault="00672EEA" w:rsidP="008A745D">
      <w:r>
        <w:t xml:space="preserve">El producto Backlog </w:t>
      </w:r>
      <w:r w:rsidR="004140D4">
        <w:t xml:space="preserve">es una lista dinámica, que nos permitió realizar cambios </w:t>
      </w:r>
      <w:r w:rsidR="00A066B2">
        <w:t xml:space="preserve">a medida que lo hizo el sistema. Permitió organizar </w:t>
      </w:r>
      <w:r w:rsidR="002B1167">
        <w:t xml:space="preserve">los requerimientos funcionales y ordenarlos </w:t>
      </w:r>
      <w:proofErr w:type="gramStart"/>
      <w:r w:rsidR="002B1167">
        <w:t>e</w:t>
      </w:r>
      <w:proofErr w:type="gramEnd"/>
      <w:r w:rsidR="002B1167">
        <w:t xml:space="preserve"> base a prioridad</w:t>
      </w:r>
      <w:r w:rsidR="008C51EC">
        <w:t xml:space="preserve">, como se muestra en el manual Técnico-Sección </w:t>
      </w:r>
      <w:proofErr w:type="spellStart"/>
      <w:r w:rsidR="008C51EC" w:rsidRPr="009366F9">
        <w:t>Product</w:t>
      </w:r>
      <w:proofErr w:type="spellEnd"/>
      <w:r w:rsidR="008C51EC" w:rsidRPr="009366F9">
        <w:t xml:space="preserve"> Backlog (</w:t>
      </w:r>
      <w:proofErr w:type="spellStart"/>
      <w:r w:rsidR="008C51EC" w:rsidRPr="009366F9">
        <w:t>pag.</w:t>
      </w:r>
      <w:proofErr w:type="spellEnd"/>
      <w:r w:rsidR="008C51EC" w:rsidRPr="009366F9">
        <w:t xml:space="preserve"> </w:t>
      </w:r>
      <w:r w:rsidR="00C76F42">
        <w:t>19</w:t>
      </w:r>
      <w:r w:rsidR="008C51EC" w:rsidRPr="009366F9">
        <w:t>)</w:t>
      </w:r>
    </w:p>
    <w:p w14:paraId="151DC56F" w14:textId="77777777" w:rsidR="004B42A8" w:rsidRDefault="00782E0E" w:rsidP="003F2AF1">
      <w:pPr>
        <w:pStyle w:val="Ttulo4"/>
        <w:numPr>
          <w:ilvl w:val="0"/>
          <w:numId w:val="0"/>
        </w:numPr>
        <w:rPr>
          <w:color w:val="auto"/>
        </w:rPr>
      </w:pPr>
      <w:r w:rsidRPr="004B42A8">
        <w:rPr>
          <w:color w:val="auto"/>
        </w:rPr>
        <w:t>Sprint Backlog</w:t>
      </w:r>
    </w:p>
    <w:p w14:paraId="3C12EB59" w14:textId="33429AD6" w:rsidR="00782E0E" w:rsidRPr="004B42A8" w:rsidRDefault="00782E0E" w:rsidP="003F2AF1">
      <w:pPr>
        <w:pStyle w:val="Ttulo4"/>
        <w:numPr>
          <w:ilvl w:val="0"/>
          <w:numId w:val="0"/>
        </w:numPr>
        <w:rPr>
          <w:rFonts w:eastAsia="Times New Roman"/>
          <w:b w:val="0"/>
          <w:bCs/>
          <w:color w:val="auto"/>
          <w:lang w:eastAsia="pt-BR"/>
        </w:rPr>
      </w:pPr>
      <w:r w:rsidRPr="004B42A8">
        <w:rPr>
          <w:rFonts w:eastAsia="Times New Roman"/>
          <w:color w:val="AEAAAA" w:themeColor="background2" w:themeShade="BF"/>
          <w:lang w:eastAsia="pt-BR"/>
        </w:rPr>
        <w:br/>
      </w:r>
      <w:r w:rsidR="00A140A7" w:rsidRPr="004B42A8">
        <w:rPr>
          <w:rFonts w:eastAsia="Times New Roman"/>
          <w:b w:val="0"/>
          <w:bCs/>
          <w:color w:val="auto"/>
          <w:lang w:eastAsia="pt-BR"/>
        </w:rPr>
        <w:t>E</w:t>
      </w:r>
      <w:r w:rsidR="004B42A8" w:rsidRPr="004B42A8">
        <w:rPr>
          <w:rFonts w:eastAsia="Times New Roman"/>
          <w:b w:val="0"/>
          <w:bCs/>
          <w:color w:val="auto"/>
          <w:lang w:eastAsia="pt-BR"/>
        </w:rPr>
        <w:t xml:space="preserve">n el Sprint </w:t>
      </w:r>
      <w:proofErr w:type="spellStart"/>
      <w:proofErr w:type="gramStart"/>
      <w:r w:rsidR="004B42A8" w:rsidRPr="004B42A8">
        <w:rPr>
          <w:rFonts w:eastAsia="Times New Roman"/>
          <w:b w:val="0"/>
          <w:bCs/>
          <w:color w:val="auto"/>
          <w:lang w:eastAsia="pt-BR"/>
        </w:rPr>
        <w:t>Backlog,es</w:t>
      </w:r>
      <w:proofErr w:type="spellEnd"/>
      <w:proofErr w:type="gramEnd"/>
      <w:r w:rsidR="004B42A8" w:rsidRPr="004B42A8">
        <w:rPr>
          <w:rFonts w:eastAsia="Times New Roman"/>
          <w:b w:val="0"/>
          <w:bCs/>
          <w:color w:val="auto"/>
          <w:lang w:eastAsia="pt-BR"/>
        </w:rPr>
        <w:t xml:space="preserve"> el con</w:t>
      </w:r>
      <w:r w:rsidR="004B42A8">
        <w:rPr>
          <w:rFonts w:eastAsia="Times New Roman"/>
          <w:b w:val="0"/>
          <w:bCs/>
          <w:color w:val="auto"/>
          <w:lang w:eastAsia="pt-BR"/>
        </w:rPr>
        <w:t xml:space="preserve">junto de tareas seleccionadas del </w:t>
      </w:r>
      <w:proofErr w:type="spellStart"/>
      <w:r w:rsidR="004B42A8">
        <w:rPr>
          <w:rFonts w:eastAsia="Times New Roman"/>
          <w:b w:val="0"/>
          <w:bCs/>
          <w:color w:val="auto"/>
          <w:lang w:eastAsia="pt-BR"/>
        </w:rPr>
        <w:t>Product</w:t>
      </w:r>
      <w:proofErr w:type="spellEnd"/>
      <w:r w:rsidR="004B42A8">
        <w:rPr>
          <w:rFonts w:eastAsia="Times New Roman"/>
          <w:b w:val="0"/>
          <w:bCs/>
          <w:color w:val="auto"/>
          <w:lang w:eastAsia="pt-BR"/>
        </w:rPr>
        <w:t xml:space="preserve"> Backlog para realizar el incremento de la aplicación Web y Aplicación Móvil.</w:t>
      </w:r>
      <w:r w:rsidR="00306C20">
        <w:rPr>
          <w:rFonts w:eastAsia="Times New Roman"/>
          <w:b w:val="0"/>
          <w:bCs/>
          <w:color w:val="auto"/>
          <w:lang w:eastAsia="pt-BR"/>
        </w:rPr>
        <w:t xml:space="preserve"> Además, hace visible el trabajo que el equipo realizó durante cada Sprint.</w:t>
      </w:r>
    </w:p>
    <w:p w14:paraId="1A39F7C3" w14:textId="5FF9B166" w:rsidR="003F2AF1" w:rsidRPr="0017586B" w:rsidRDefault="00B62465" w:rsidP="003F2AF1">
      <w:pPr>
        <w:rPr>
          <w:lang w:eastAsia="pt-BR"/>
        </w:rPr>
      </w:pPr>
      <w:r w:rsidRPr="00B62465">
        <w:rPr>
          <w:lang w:eastAsia="pt-BR"/>
        </w:rPr>
        <w:t xml:space="preserve">En base a las etapas ejecutadas </w:t>
      </w:r>
      <w:proofErr w:type="gramStart"/>
      <w:r w:rsidRPr="00B62465">
        <w:rPr>
          <w:lang w:eastAsia="pt-BR"/>
        </w:rPr>
        <w:t>anteriormente ,</w:t>
      </w:r>
      <w:proofErr w:type="gramEnd"/>
      <w:r w:rsidRPr="00B62465">
        <w:rPr>
          <w:lang w:eastAsia="pt-BR"/>
        </w:rPr>
        <w:t xml:space="preserve"> se procedió con la creación de </w:t>
      </w:r>
      <w:r w:rsidR="00CF6347">
        <w:rPr>
          <w:lang w:eastAsia="pt-BR"/>
        </w:rPr>
        <w:t xml:space="preserve">configuración del ambiente de desarrollo, guía de usuario, </w:t>
      </w:r>
      <w:r w:rsidR="00214408">
        <w:rPr>
          <w:lang w:eastAsia="pt-BR"/>
        </w:rPr>
        <w:t xml:space="preserve">implementación del </w:t>
      </w:r>
      <w:proofErr w:type="spellStart"/>
      <w:r w:rsidR="00214408">
        <w:rPr>
          <w:lang w:eastAsia="pt-BR"/>
        </w:rPr>
        <w:t>modulo</w:t>
      </w:r>
      <w:proofErr w:type="spellEnd"/>
      <w:r w:rsidR="00214408">
        <w:rPr>
          <w:lang w:eastAsia="pt-BR"/>
        </w:rPr>
        <w:t xml:space="preserve"> de inicio de sesión, implementación del </w:t>
      </w:r>
      <w:proofErr w:type="spellStart"/>
      <w:r w:rsidR="00214408">
        <w:rPr>
          <w:lang w:eastAsia="pt-BR"/>
        </w:rPr>
        <w:t>modulo</w:t>
      </w:r>
      <w:proofErr w:type="spellEnd"/>
      <w:r w:rsidR="00214408">
        <w:rPr>
          <w:lang w:eastAsia="pt-BR"/>
        </w:rPr>
        <w:t xml:space="preserve"> administración de usuarios, </w:t>
      </w:r>
      <w:r w:rsidR="00FA5F92">
        <w:rPr>
          <w:lang w:eastAsia="pt-BR"/>
        </w:rPr>
        <w:t xml:space="preserve">implementación de interacción de usuarios, gestión de información personal, </w:t>
      </w:r>
      <w:r w:rsidR="00901BE1">
        <w:rPr>
          <w:lang w:eastAsia="pt-BR"/>
        </w:rPr>
        <w:t xml:space="preserve">implementación de interacción de usuario cliente, interacción del usuario técnico, despliegue de aplicación </w:t>
      </w:r>
      <w:proofErr w:type="spellStart"/>
      <w:r w:rsidR="00901BE1">
        <w:rPr>
          <w:lang w:eastAsia="pt-BR"/>
        </w:rPr>
        <w:t>movil</w:t>
      </w:r>
      <w:proofErr w:type="spellEnd"/>
      <w:r w:rsidR="00C76E2D">
        <w:rPr>
          <w:lang w:eastAsia="pt-BR"/>
        </w:rPr>
        <w:t xml:space="preserve">, detallados en el </w:t>
      </w:r>
      <w:proofErr w:type="spellStart"/>
      <w:r w:rsidR="00C76E2D">
        <w:rPr>
          <w:lang w:eastAsia="pt-BR"/>
        </w:rPr>
        <w:t>Mánual</w:t>
      </w:r>
      <w:proofErr w:type="spellEnd"/>
      <w:r w:rsidR="00C76E2D">
        <w:rPr>
          <w:lang w:eastAsia="pt-BR"/>
        </w:rPr>
        <w:t xml:space="preserve"> T</w:t>
      </w:r>
      <w:r w:rsidR="00503588">
        <w:rPr>
          <w:lang w:eastAsia="pt-BR"/>
        </w:rPr>
        <w:t xml:space="preserve">écnico-Sección </w:t>
      </w:r>
      <w:proofErr w:type="spellStart"/>
      <w:r w:rsidR="00503588">
        <w:rPr>
          <w:lang w:eastAsia="pt-BR"/>
        </w:rPr>
        <w:t>Spritn</w:t>
      </w:r>
      <w:proofErr w:type="spellEnd"/>
      <w:r w:rsidR="00503588">
        <w:rPr>
          <w:lang w:eastAsia="pt-BR"/>
        </w:rPr>
        <w:t xml:space="preserve"> Backlog. (pág.</w:t>
      </w:r>
      <w:r w:rsidR="00846BFF">
        <w:rPr>
          <w:lang w:eastAsia="pt-BR"/>
        </w:rPr>
        <w:t>20</w:t>
      </w:r>
      <w:r w:rsidR="00503588">
        <w:rPr>
          <w:lang w:eastAsia="pt-BR"/>
        </w:rPr>
        <w:t>)</w:t>
      </w:r>
    </w:p>
    <w:p w14:paraId="0AF192EC" w14:textId="0ACF2F99" w:rsidR="003F2AF1" w:rsidRPr="00C82E7E" w:rsidRDefault="003F2AF1" w:rsidP="003F2AF1">
      <w:pPr>
        <w:rPr>
          <w:color w:val="AEAAAA" w:themeColor="background2" w:themeShade="BF"/>
          <w:lang w:eastAsia="pt-BR"/>
        </w:rPr>
      </w:pPr>
    </w:p>
    <w:p w14:paraId="3CDB97B7" w14:textId="0B46E48E" w:rsidR="00782E0E" w:rsidRDefault="00782E0E" w:rsidP="001422C9">
      <w:pPr>
        <w:pStyle w:val="Ttulo2"/>
        <w:rPr>
          <w:color w:val="auto"/>
        </w:rPr>
      </w:pPr>
      <w:bookmarkStart w:id="16" w:name="_Toc44005521"/>
      <w:bookmarkStart w:id="17" w:name="_Toc55490655"/>
      <w:bookmarkStart w:id="18" w:name="_Toc56069152"/>
      <w:r w:rsidRPr="00B6147A">
        <w:rPr>
          <w:color w:val="auto"/>
        </w:rPr>
        <w:t xml:space="preserve">Diseño de </w:t>
      </w:r>
      <w:bookmarkEnd w:id="16"/>
      <w:bookmarkEnd w:id="17"/>
      <w:bookmarkEnd w:id="18"/>
      <w:r w:rsidR="004576B0">
        <w:rPr>
          <w:color w:val="auto"/>
        </w:rPr>
        <w:t>prototipos del sistema web y aplicación móvil</w:t>
      </w:r>
    </w:p>
    <w:p w14:paraId="39BAC2C6" w14:textId="49D4E466" w:rsidR="00F060BD" w:rsidRPr="00F060BD" w:rsidRDefault="000945FD" w:rsidP="000945FD">
      <w:pPr>
        <w:ind w:left="576"/>
      </w:pPr>
      <w:r>
        <w:t xml:space="preserve">Obtenidos los </w:t>
      </w:r>
      <w:proofErr w:type="spellStart"/>
      <w:r w:rsidR="00F94194">
        <w:t>r</w:t>
      </w:r>
      <w:r>
        <w:t>equetimientos</w:t>
      </w:r>
      <w:proofErr w:type="spellEnd"/>
      <w:r>
        <w:t xml:space="preserve"> funcionales, se procede a definir la</w:t>
      </w:r>
      <w:r w:rsidR="00063521">
        <w:t xml:space="preserve"> herramienta </w:t>
      </w:r>
      <w:r w:rsidR="003C54D9">
        <w:t>utilizada para la creación de los diferentes prototipos para el sistema web y sistema móvil.</w:t>
      </w:r>
    </w:p>
    <w:p w14:paraId="038D1242" w14:textId="0E71BC49" w:rsidR="00782E0E" w:rsidRDefault="004576B0" w:rsidP="001422C9">
      <w:pPr>
        <w:pStyle w:val="Ttulo3"/>
        <w:rPr>
          <w:color w:val="auto"/>
        </w:rPr>
      </w:pPr>
      <w:proofErr w:type="spellStart"/>
      <w:r>
        <w:rPr>
          <w:color w:val="auto"/>
        </w:rPr>
        <w:t>Figma</w:t>
      </w:r>
      <w:proofErr w:type="spellEnd"/>
    </w:p>
    <w:p w14:paraId="3C50F637" w14:textId="481C4949" w:rsidR="001B0ECD" w:rsidRPr="001B0ECD" w:rsidRDefault="009A7E82" w:rsidP="001B0ECD">
      <w:r>
        <w:t>Esta herramienta permite crear prototipos para interfaces web e interfaces móviles de manera fácil y sencilla</w:t>
      </w:r>
      <w:r w:rsidR="00F92346">
        <w:t>, cuenta con una v</w:t>
      </w:r>
      <w:r w:rsidR="00871F29">
        <w:t>ersión de escritorio</w:t>
      </w:r>
      <w:r w:rsidR="001E373A">
        <w:t xml:space="preserve">, la </w:t>
      </w:r>
      <w:proofErr w:type="gramStart"/>
      <w:r w:rsidR="001E373A">
        <w:t>cual  da</w:t>
      </w:r>
      <w:proofErr w:type="gramEnd"/>
      <w:r w:rsidR="001E373A">
        <w:t xml:space="preserve"> facilidad de uso, incluso si no se cuenta </w:t>
      </w:r>
      <w:r w:rsidR="008B5F49">
        <w:t>con conectividad se puede seguir realizando modificaciones</w:t>
      </w:r>
      <w:r w:rsidR="00AC4FB5">
        <w:t xml:space="preserve">. </w:t>
      </w:r>
      <w:proofErr w:type="gramStart"/>
      <w:r w:rsidR="00AC4FB5">
        <w:t>Además</w:t>
      </w:r>
      <w:proofErr w:type="gramEnd"/>
      <w:r w:rsidR="00AC4FB5">
        <w:t xml:space="preserve"> con el grupo de </w:t>
      </w:r>
      <w:r w:rsidR="00CA2B57">
        <w:t>desarrolladores</w:t>
      </w:r>
      <w:r w:rsidR="00AC4FB5">
        <w:t xml:space="preserve"> se puede</w:t>
      </w:r>
      <w:r w:rsidR="00CA2B57">
        <w:t xml:space="preserve"> trabajar de manera colaborativa</w:t>
      </w:r>
      <w:r w:rsidR="003B49DE">
        <w:t xml:space="preserve"> en tiempo real</w:t>
      </w:r>
      <w:r w:rsidR="007C5F39">
        <w:t>, sin la necesidad de transferir</w:t>
      </w:r>
      <w:r w:rsidR="007C3D40">
        <w:t xml:space="preserve"> o enviar</w:t>
      </w:r>
      <w:r w:rsidR="007C5F39">
        <w:t xml:space="preserve"> archivos</w:t>
      </w:r>
      <w:r w:rsidR="00607A0D">
        <w:t>.</w:t>
      </w:r>
      <w:sdt>
        <w:sdtPr>
          <w:id w:val="-2123376793"/>
          <w:citation/>
        </w:sdtPr>
        <w:sdtEndPr/>
        <w:sdtContent>
          <w:r w:rsidR="00607A0D">
            <w:fldChar w:fldCharType="begin"/>
          </w:r>
          <w:r w:rsidR="00607A0D">
            <w:rPr>
              <w:lang w:val="es-ES"/>
            </w:rPr>
            <w:instrText xml:space="preserve"> CITATION env18 \l 3082 </w:instrText>
          </w:r>
          <w:r w:rsidR="00607A0D">
            <w:fldChar w:fldCharType="separate"/>
          </w:r>
          <w:r w:rsidR="00056CDA">
            <w:rPr>
              <w:noProof/>
              <w:lang w:val="es-ES"/>
            </w:rPr>
            <w:t xml:space="preserve"> </w:t>
          </w:r>
          <w:r w:rsidR="00056CDA" w:rsidRPr="00056CDA">
            <w:rPr>
              <w:noProof/>
              <w:lang w:val="es-ES"/>
            </w:rPr>
            <w:t>[3]</w:t>
          </w:r>
          <w:r w:rsidR="00607A0D">
            <w:fldChar w:fldCharType="end"/>
          </w:r>
        </w:sdtContent>
      </w:sdt>
      <w:r w:rsidR="00607A0D">
        <w:t xml:space="preserve">. </w:t>
      </w:r>
      <w:r w:rsidR="00183F55">
        <w:t xml:space="preserve">Con esta herramienta se </w:t>
      </w:r>
      <w:proofErr w:type="spellStart"/>
      <w:r w:rsidR="00183F55">
        <w:t>logro</w:t>
      </w:r>
      <w:proofErr w:type="spellEnd"/>
      <w:r w:rsidR="00183F55">
        <w:t xml:space="preserve"> crear los diferentes prototipos de los sistemas propuestos</w:t>
      </w:r>
      <w:r w:rsidR="00C70C14">
        <w:t xml:space="preserve"> con el fin de mostrar </w:t>
      </w:r>
      <w:r w:rsidR="00C70C14">
        <w:lastRenderedPageBreak/>
        <w:t xml:space="preserve">al cliente el posible resultado final de su implementación, </w:t>
      </w:r>
      <w:r w:rsidR="000F30ED">
        <w:t xml:space="preserve">las fig. 1 y </w:t>
      </w:r>
      <w:proofErr w:type="gramStart"/>
      <w:r w:rsidR="000F30ED">
        <w:t>2</w:t>
      </w:r>
      <w:r w:rsidR="007C5F39">
        <w:t xml:space="preserve"> </w:t>
      </w:r>
      <w:r w:rsidR="00EB0955">
        <w:t>,</w:t>
      </w:r>
      <w:proofErr w:type="gramEnd"/>
      <w:r w:rsidR="00EB0955">
        <w:t xml:space="preserve"> ilustra el estilo de prototipos </w:t>
      </w:r>
      <w:r w:rsidR="00FE3D06">
        <w:t>en pantalla web y pantalla móvil</w:t>
      </w:r>
      <w:r w:rsidR="00923460">
        <w:t>. Mientras la x interfaces faltantes se encuentran en el Manual Técnico – Sección diseño de interfaces</w:t>
      </w:r>
      <w:r w:rsidR="004F02A4">
        <w:t>. (Pág. 34)</w:t>
      </w:r>
    </w:p>
    <w:p w14:paraId="2532FD95" w14:textId="77777777" w:rsidR="0006012D" w:rsidRPr="0006012D" w:rsidRDefault="0006012D" w:rsidP="0006012D"/>
    <w:p w14:paraId="4E83459F" w14:textId="77777777" w:rsidR="0029016D" w:rsidRDefault="00467F9F" w:rsidP="0029016D">
      <w:pPr>
        <w:keepNext/>
        <w:jc w:val="center"/>
      </w:pPr>
      <w:r w:rsidRPr="00A4167A">
        <w:rPr>
          <w:rFonts w:ascii="Times New Roman" w:hAnsi="Times New Roman" w:cs="Times New Roman"/>
          <w:noProof/>
        </w:rPr>
        <w:drawing>
          <wp:inline distT="0" distB="0" distL="0" distR="0" wp14:anchorId="6D2FB5A2" wp14:editId="77F6E1FF">
            <wp:extent cx="2409825" cy="335511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12471" cy="3358798"/>
                    </a:xfrm>
                    <a:prstGeom prst="rect">
                      <a:avLst/>
                    </a:prstGeom>
                  </pic:spPr>
                </pic:pic>
              </a:graphicData>
            </a:graphic>
          </wp:inline>
        </w:drawing>
      </w:r>
    </w:p>
    <w:p w14:paraId="15AB7DB9" w14:textId="67CEE0A4" w:rsidR="00D37B0B" w:rsidRPr="00D37B0B" w:rsidRDefault="0029016D" w:rsidP="00D37B0B">
      <w:pPr>
        <w:pStyle w:val="Descripcin"/>
        <w:jc w:val="center"/>
        <w:rPr>
          <w:rFonts w:ascii="Times New Roman" w:hAnsi="Times New Roman" w:cs="Times New Roman"/>
          <w:i w:val="0"/>
          <w:iCs w:val="0"/>
          <w:color w:val="auto"/>
          <w:sz w:val="22"/>
          <w:szCs w:val="22"/>
        </w:rPr>
      </w:pPr>
      <w:bookmarkStart w:id="19" w:name="_Toc78191771"/>
      <w:r w:rsidRPr="0029016D">
        <w:rPr>
          <w:rFonts w:ascii="Times New Roman" w:hAnsi="Times New Roman" w:cs="Times New Roman"/>
          <w:i w:val="0"/>
          <w:iCs w:val="0"/>
          <w:color w:val="auto"/>
          <w:sz w:val="22"/>
          <w:szCs w:val="22"/>
        </w:rPr>
        <w:t xml:space="preserve">Fig. </w:t>
      </w:r>
      <w:r w:rsidRPr="0029016D">
        <w:rPr>
          <w:rFonts w:ascii="Times New Roman" w:hAnsi="Times New Roman" w:cs="Times New Roman"/>
          <w:i w:val="0"/>
          <w:iCs w:val="0"/>
          <w:color w:val="auto"/>
          <w:sz w:val="22"/>
          <w:szCs w:val="22"/>
        </w:rPr>
        <w:fldChar w:fldCharType="begin"/>
      </w:r>
      <w:r w:rsidRPr="0029016D">
        <w:rPr>
          <w:rFonts w:ascii="Times New Roman" w:hAnsi="Times New Roman" w:cs="Times New Roman"/>
          <w:i w:val="0"/>
          <w:iCs w:val="0"/>
          <w:color w:val="auto"/>
          <w:sz w:val="22"/>
          <w:szCs w:val="22"/>
        </w:rPr>
        <w:instrText xml:space="preserve"> SEQ Fig. \* ARABIC </w:instrText>
      </w:r>
      <w:r w:rsidRPr="0029016D">
        <w:rPr>
          <w:rFonts w:ascii="Times New Roman" w:hAnsi="Times New Roman" w:cs="Times New Roman"/>
          <w:i w:val="0"/>
          <w:iCs w:val="0"/>
          <w:color w:val="auto"/>
          <w:sz w:val="22"/>
          <w:szCs w:val="22"/>
        </w:rPr>
        <w:fldChar w:fldCharType="separate"/>
      </w:r>
      <w:r w:rsidR="00AD2FFF">
        <w:rPr>
          <w:rFonts w:ascii="Times New Roman" w:hAnsi="Times New Roman" w:cs="Times New Roman"/>
          <w:i w:val="0"/>
          <w:iCs w:val="0"/>
          <w:noProof/>
          <w:color w:val="auto"/>
          <w:sz w:val="22"/>
          <w:szCs w:val="22"/>
        </w:rPr>
        <w:t>1</w:t>
      </w:r>
      <w:r w:rsidRPr="0029016D">
        <w:rPr>
          <w:rFonts w:ascii="Times New Roman" w:hAnsi="Times New Roman" w:cs="Times New Roman"/>
          <w:i w:val="0"/>
          <w:iCs w:val="0"/>
          <w:color w:val="auto"/>
          <w:sz w:val="22"/>
          <w:szCs w:val="22"/>
        </w:rPr>
        <w:fldChar w:fldCharType="end"/>
      </w:r>
      <w:r w:rsidRPr="0029016D">
        <w:rPr>
          <w:rFonts w:ascii="Times New Roman" w:hAnsi="Times New Roman" w:cs="Times New Roman"/>
          <w:i w:val="0"/>
          <w:iCs w:val="0"/>
          <w:color w:val="auto"/>
          <w:sz w:val="22"/>
          <w:szCs w:val="22"/>
        </w:rPr>
        <w:t xml:space="preserve"> Página de Inicio</w:t>
      </w:r>
      <w:bookmarkEnd w:id="19"/>
    </w:p>
    <w:p w14:paraId="3271EDE2" w14:textId="77777777" w:rsidR="0029016D" w:rsidRDefault="00DF61AC" w:rsidP="0029016D">
      <w:pPr>
        <w:keepNext/>
        <w:jc w:val="center"/>
      </w:pPr>
      <w:r>
        <w:rPr>
          <w:noProof/>
        </w:rPr>
        <w:lastRenderedPageBreak/>
        <w:drawing>
          <wp:inline distT="0" distB="0" distL="0" distR="0" wp14:anchorId="52F1DCD4" wp14:editId="44B73330">
            <wp:extent cx="2124075" cy="3387038"/>
            <wp:effectExtent l="0" t="0" r="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28254" cy="3393701"/>
                    </a:xfrm>
                    <a:prstGeom prst="rect">
                      <a:avLst/>
                    </a:prstGeom>
                  </pic:spPr>
                </pic:pic>
              </a:graphicData>
            </a:graphic>
          </wp:inline>
        </w:drawing>
      </w:r>
    </w:p>
    <w:p w14:paraId="16813474" w14:textId="4D1AB652" w:rsidR="005E5054" w:rsidRPr="0029016D" w:rsidRDefault="0029016D" w:rsidP="0029016D">
      <w:pPr>
        <w:pStyle w:val="Descripcin"/>
        <w:jc w:val="center"/>
        <w:rPr>
          <w:rFonts w:ascii="Times New Roman" w:hAnsi="Times New Roman" w:cs="Times New Roman"/>
          <w:i w:val="0"/>
          <w:iCs w:val="0"/>
          <w:color w:val="auto"/>
          <w:sz w:val="22"/>
          <w:szCs w:val="22"/>
        </w:rPr>
      </w:pPr>
      <w:bookmarkStart w:id="20" w:name="_Toc78191772"/>
      <w:r w:rsidRPr="0029016D">
        <w:rPr>
          <w:rFonts w:ascii="Times New Roman" w:hAnsi="Times New Roman" w:cs="Times New Roman"/>
          <w:i w:val="0"/>
          <w:iCs w:val="0"/>
          <w:color w:val="auto"/>
          <w:sz w:val="22"/>
          <w:szCs w:val="22"/>
        </w:rPr>
        <w:t xml:space="preserve">Fig. </w:t>
      </w:r>
      <w:r w:rsidRPr="0029016D">
        <w:rPr>
          <w:rFonts w:ascii="Times New Roman" w:hAnsi="Times New Roman" w:cs="Times New Roman"/>
          <w:i w:val="0"/>
          <w:iCs w:val="0"/>
          <w:color w:val="auto"/>
          <w:sz w:val="22"/>
          <w:szCs w:val="22"/>
        </w:rPr>
        <w:fldChar w:fldCharType="begin"/>
      </w:r>
      <w:r w:rsidRPr="0029016D">
        <w:rPr>
          <w:rFonts w:ascii="Times New Roman" w:hAnsi="Times New Roman" w:cs="Times New Roman"/>
          <w:i w:val="0"/>
          <w:iCs w:val="0"/>
          <w:color w:val="auto"/>
          <w:sz w:val="22"/>
          <w:szCs w:val="22"/>
        </w:rPr>
        <w:instrText xml:space="preserve"> SEQ Fig. \* ARABIC </w:instrText>
      </w:r>
      <w:r w:rsidRPr="0029016D">
        <w:rPr>
          <w:rFonts w:ascii="Times New Roman" w:hAnsi="Times New Roman" w:cs="Times New Roman"/>
          <w:i w:val="0"/>
          <w:iCs w:val="0"/>
          <w:color w:val="auto"/>
          <w:sz w:val="22"/>
          <w:szCs w:val="22"/>
        </w:rPr>
        <w:fldChar w:fldCharType="separate"/>
      </w:r>
      <w:r w:rsidR="00AD2FFF">
        <w:rPr>
          <w:rFonts w:ascii="Times New Roman" w:hAnsi="Times New Roman" w:cs="Times New Roman"/>
          <w:i w:val="0"/>
          <w:iCs w:val="0"/>
          <w:noProof/>
          <w:color w:val="auto"/>
          <w:sz w:val="22"/>
          <w:szCs w:val="22"/>
        </w:rPr>
        <w:t>2</w:t>
      </w:r>
      <w:r w:rsidRPr="0029016D">
        <w:rPr>
          <w:rFonts w:ascii="Times New Roman" w:hAnsi="Times New Roman" w:cs="Times New Roman"/>
          <w:i w:val="0"/>
          <w:iCs w:val="0"/>
          <w:color w:val="auto"/>
          <w:sz w:val="22"/>
          <w:szCs w:val="22"/>
        </w:rPr>
        <w:fldChar w:fldCharType="end"/>
      </w:r>
      <w:r w:rsidRPr="0029016D">
        <w:rPr>
          <w:rFonts w:ascii="Times New Roman" w:hAnsi="Times New Roman" w:cs="Times New Roman"/>
          <w:i w:val="0"/>
          <w:iCs w:val="0"/>
          <w:color w:val="auto"/>
          <w:sz w:val="22"/>
          <w:szCs w:val="22"/>
        </w:rPr>
        <w:t xml:space="preserve"> Página de trabaja con nosotros</w:t>
      </w:r>
      <w:bookmarkEnd w:id="20"/>
    </w:p>
    <w:p w14:paraId="6C63A370" w14:textId="6C1CC8D4" w:rsidR="00782E0E" w:rsidRPr="00654316" w:rsidRDefault="00782E0E" w:rsidP="001422C9">
      <w:pPr>
        <w:pStyle w:val="Ttulo2"/>
        <w:rPr>
          <w:color w:val="auto"/>
        </w:rPr>
      </w:pPr>
      <w:bookmarkStart w:id="21" w:name="_Toc55490659"/>
      <w:bookmarkStart w:id="22" w:name="_Toc56069156"/>
      <w:bookmarkStart w:id="23" w:name="_Toc44005523"/>
      <w:r w:rsidRPr="00654316">
        <w:rPr>
          <w:color w:val="auto"/>
        </w:rPr>
        <w:t>Diseño de la arquitectura</w:t>
      </w:r>
      <w:bookmarkEnd w:id="21"/>
      <w:bookmarkEnd w:id="22"/>
      <w:r w:rsidRPr="00654316">
        <w:rPr>
          <w:color w:val="auto"/>
        </w:rPr>
        <w:t xml:space="preserve"> </w:t>
      </w:r>
      <w:bookmarkEnd w:id="23"/>
    </w:p>
    <w:p w14:paraId="5B77A435" w14:textId="60EBD689" w:rsidR="005D0B97" w:rsidRDefault="00147F72" w:rsidP="005D0B97">
      <w:r>
        <w:t xml:space="preserve">Formalizados los requerimientos funcionales, se </w:t>
      </w:r>
      <w:proofErr w:type="spellStart"/>
      <w:r>
        <w:t>contunua</w:t>
      </w:r>
      <w:proofErr w:type="spellEnd"/>
      <w:r>
        <w:t xml:space="preserve"> a definir el patrón de arquitectura </w:t>
      </w:r>
      <w:r w:rsidR="001236B9">
        <w:t xml:space="preserve">utilizado </w:t>
      </w:r>
      <w:proofErr w:type="spellStart"/>
      <w:r w:rsidR="001236B9">
        <w:t>par</w:t>
      </w:r>
      <w:proofErr w:type="spellEnd"/>
      <w:r w:rsidR="001236B9">
        <w:t xml:space="preserve"> el </w:t>
      </w:r>
      <w:proofErr w:type="spellStart"/>
      <w:r w:rsidR="001236B9">
        <w:t>desarrollop</w:t>
      </w:r>
      <w:proofErr w:type="spellEnd"/>
      <w:r w:rsidR="001236B9">
        <w:t xml:space="preserve"> de los sistemas propuestos.</w:t>
      </w:r>
    </w:p>
    <w:p w14:paraId="114FF218" w14:textId="06C466AD" w:rsidR="00391E61" w:rsidRPr="005D0B97" w:rsidRDefault="00391E61" w:rsidP="005D0B97"/>
    <w:p w14:paraId="272BA09D" w14:textId="685ABDC1" w:rsidR="00782E0E" w:rsidRDefault="00E57217" w:rsidP="001422C9">
      <w:pPr>
        <w:pStyle w:val="Ttulo3"/>
        <w:rPr>
          <w:color w:val="auto"/>
        </w:rPr>
      </w:pPr>
      <w:proofErr w:type="spellStart"/>
      <w:r>
        <w:rPr>
          <w:color w:val="auto"/>
        </w:rPr>
        <w:t>Arquitectuta</w:t>
      </w:r>
      <w:proofErr w:type="spellEnd"/>
      <w:r>
        <w:rPr>
          <w:color w:val="auto"/>
        </w:rPr>
        <w:t xml:space="preserve"> Modelo-Vista-controlador (MVC)</w:t>
      </w:r>
    </w:p>
    <w:p w14:paraId="7C2E92C4" w14:textId="4B5D11DE" w:rsidR="00E57217" w:rsidRDefault="00AF2F12" w:rsidP="00E57217">
      <w:r>
        <w:t>M</w:t>
      </w:r>
      <w:r w:rsidR="001236B9">
        <w:t>VC</w:t>
      </w:r>
      <w:r w:rsidR="00533938">
        <w:t xml:space="preserve"> es un </w:t>
      </w:r>
      <w:proofErr w:type="spellStart"/>
      <w:r w:rsidR="00533938">
        <w:t>patronde</w:t>
      </w:r>
      <w:proofErr w:type="spellEnd"/>
      <w:r w:rsidR="00533938">
        <w:t xml:space="preserve"> arquitectura de software </w:t>
      </w:r>
      <w:r w:rsidR="00FE1063">
        <w:t xml:space="preserve">diseñado para separar los datos de la aplicación, interfaz de </w:t>
      </w:r>
      <w:proofErr w:type="gramStart"/>
      <w:r w:rsidR="00FE1063">
        <w:t>usuario,  y</w:t>
      </w:r>
      <w:proofErr w:type="gramEnd"/>
      <w:r w:rsidR="00FE1063">
        <w:t xml:space="preserve"> lógica de control </w:t>
      </w:r>
      <w:r w:rsidR="004A7E53">
        <w:t xml:space="preserve">en tres componentes distintos. Así garantiza la </w:t>
      </w:r>
      <w:proofErr w:type="spellStart"/>
      <w:r w:rsidR="004A7E53">
        <w:t>escalablidad</w:t>
      </w:r>
      <w:proofErr w:type="spellEnd"/>
      <w:r w:rsidR="004A7E53">
        <w:t xml:space="preserve"> y mantenibilidad del </w:t>
      </w:r>
      <w:r w:rsidR="00406042">
        <w:t xml:space="preserve">software. El modelo contiene </w:t>
      </w:r>
      <w:r w:rsidR="009E15E0">
        <w:t xml:space="preserve">una </w:t>
      </w:r>
      <w:proofErr w:type="spellStart"/>
      <w:r w:rsidR="009E15E0">
        <w:t>represwntacion</w:t>
      </w:r>
      <w:proofErr w:type="spellEnd"/>
      <w:r w:rsidR="009E15E0">
        <w:t xml:space="preserve"> de datos que maneja el sistema, su lógica de negocio, y </w:t>
      </w:r>
      <w:proofErr w:type="gramStart"/>
      <w:r w:rsidR="009E15E0">
        <w:t>sus mecanismo</w:t>
      </w:r>
      <w:proofErr w:type="gramEnd"/>
      <w:r w:rsidR="00E04E5A">
        <w:t xml:space="preserve"> de persistencia. Vista o interfaz de usuario</w:t>
      </w:r>
      <w:r w:rsidR="005914C2">
        <w:t xml:space="preserve">, compone la información que se </w:t>
      </w:r>
      <w:proofErr w:type="spellStart"/>
      <w:r w:rsidR="005914C2">
        <w:t>envia</w:t>
      </w:r>
      <w:proofErr w:type="spellEnd"/>
      <w:r w:rsidR="005914C2">
        <w:t xml:space="preserve"> al cliente y los mecanismos interacción con este</w:t>
      </w:r>
      <w:r w:rsidR="00233215">
        <w:t xml:space="preserve"> y el controlador es el intermediario entre Modelo y Vista, gestiona el flujo de la </w:t>
      </w:r>
      <w:r w:rsidR="00C20FDF">
        <w:t>información entre ellos.</w:t>
      </w:r>
      <w:sdt>
        <w:sdtPr>
          <w:id w:val="2135287157"/>
          <w:citation/>
        </w:sdtPr>
        <w:sdtContent>
          <w:r w:rsidR="00B51818">
            <w:fldChar w:fldCharType="begin"/>
          </w:r>
          <w:r w:rsidR="00B51818">
            <w:rPr>
              <w:lang w:val="es-ES"/>
            </w:rPr>
            <w:instrText xml:space="preserve"> CITATION Uni18 \l 3082 </w:instrText>
          </w:r>
          <w:r w:rsidR="00B51818">
            <w:fldChar w:fldCharType="separate"/>
          </w:r>
          <w:r w:rsidR="00056CDA">
            <w:rPr>
              <w:noProof/>
              <w:lang w:val="es-ES"/>
            </w:rPr>
            <w:t xml:space="preserve"> </w:t>
          </w:r>
          <w:r w:rsidR="00056CDA" w:rsidRPr="00056CDA">
            <w:rPr>
              <w:noProof/>
              <w:lang w:val="es-ES"/>
            </w:rPr>
            <w:t>[4]</w:t>
          </w:r>
          <w:r w:rsidR="00B51818">
            <w:fldChar w:fldCharType="end"/>
          </w:r>
        </w:sdtContent>
      </w:sdt>
    </w:p>
    <w:p w14:paraId="465A7ED9" w14:textId="0D67B927" w:rsidR="00C20FDF" w:rsidRPr="00E57217" w:rsidRDefault="00110D7F" w:rsidP="00E57217">
      <w:r>
        <w:t xml:space="preserve">En al </w:t>
      </w:r>
      <w:r w:rsidR="00E77815">
        <w:t>Fig. 3 y 4, muestra el detalle de la estructura de</w:t>
      </w:r>
      <w:r w:rsidR="00993208">
        <w:t xml:space="preserve">l sistema </w:t>
      </w:r>
      <w:r w:rsidR="00E77815">
        <w:t xml:space="preserve">web y aplicación </w:t>
      </w:r>
      <w:proofErr w:type="spellStart"/>
      <w:r w:rsidR="00E77815">
        <w:t>movil</w:t>
      </w:r>
      <w:proofErr w:type="spellEnd"/>
      <w:r w:rsidR="00A450F7">
        <w:t xml:space="preserve"> </w:t>
      </w:r>
      <w:proofErr w:type="spellStart"/>
      <w:r w:rsidR="00A450F7">
        <w:t>implemnetada</w:t>
      </w:r>
      <w:proofErr w:type="spellEnd"/>
      <w:r w:rsidR="00A450F7">
        <w:t xml:space="preserve"> con el </w:t>
      </w:r>
      <w:proofErr w:type="spellStart"/>
      <w:r w:rsidR="00A450F7">
        <w:t>patron</w:t>
      </w:r>
      <w:proofErr w:type="spellEnd"/>
      <w:r w:rsidR="00A450F7">
        <w:t xml:space="preserve"> </w:t>
      </w:r>
      <w:proofErr w:type="spellStart"/>
      <w:r w:rsidR="00A450F7">
        <w:t>arwuitectonico</w:t>
      </w:r>
      <w:proofErr w:type="spellEnd"/>
      <w:r w:rsidR="00A450F7">
        <w:t xml:space="preserve"> MVC y demás herramientas utilizadas en el desarrollo.</w:t>
      </w:r>
    </w:p>
    <w:p w14:paraId="0B05BAD5" w14:textId="11D7E0D6" w:rsidR="001422C9" w:rsidRPr="00654316" w:rsidRDefault="00782E0E" w:rsidP="001422C9">
      <w:pPr>
        <w:pStyle w:val="Ttulo3"/>
        <w:rPr>
          <w:color w:val="auto"/>
        </w:rPr>
      </w:pPr>
      <w:bookmarkStart w:id="24" w:name="_Toc55490661"/>
      <w:bookmarkStart w:id="25" w:name="_Toc56069158"/>
      <w:r w:rsidRPr="00654316">
        <w:rPr>
          <w:color w:val="auto"/>
        </w:rPr>
        <w:lastRenderedPageBreak/>
        <w:t>Sistema Web</w:t>
      </w:r>
      <w:bookmarkEnd w:id="24"/>
      <w:bookmarkEnd w:id="25"/>
    </w:p>
    <w:p w14:paraId="59A9841C" w14:textId="77777777" w:rsidR="00AD2FFF" w:rsidRDefault="00391E61" w:rsidP="00AD2FFF">
      <w:pPr>
        <w:keepNext/>
      </w:pPr>
      <w:r w:rsidRPr="00654316">
        <w:rPr>
          <w:noProof/>
        </w:rPr>
        <w:drawing>
          <wp:inline distT="0" distB="0" distL="0" distR="0" wp14:anchorId="2461CEB8" wp14:editId="11F0B6EF">
            <wp:extent cx="5337544" cy="2986812"/>
            <wp:effectExtent l="0" t="0" r="0" b="444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9050" t="38276" r="46907" b="27839"/>
                    <a:stretch/>
                  </pic:blipFill>
                  <pic:spPr bwMode="auto">
                    <a:xfrm>
                      <a:off x="0" y="0"/>
                      <a:ext cx="5351969" cy="2994884"/>
                    </a:xfrm>
                    <a:prstGeom prst="rect">
                      <a:avLst/>
                    </a:prstGeom>
                    <a:ln>
                      <a:noFill/>
                    </a:ln>
                    <a:extLst>
                      <a:ext uri="{53640926-AAD7-44D8-BBD7-CCE9431645EC}">
                        <a14:shadowObscured xmlns:a14="http://schemas.microsoft.com/office/drawing/2010/main"/>
                      </a:ext>
                    </a:extLst>
                  </pic:spPr>
                </pic:pic>
              </a:graphicData>
            </a:graphic>
          </wp:inline>
        </w:drawing>
      </w:r>
    </w:p>
    <w:p w14:paraId="21D9249F" w14:textId="6CEE6C2F" w:rsidR="00391E61" w:rsidRDefault="00AD2FFF" w:rsidP="00AD2FFF">
      <w:pPr>
        <w:pStyle w:val="Descripcin"/>
        <w:jc w:val="center"/>
        <w:rPr>
          <w:rFonts w:ascii="Times New Roman" w:hAnsi="Times New Roman" w:cs="Times New Roman"/>
          <w:i w:val="0"/>
          <w:iCs w:val="0"/>
          <w:color w:val="auto"/>
          <w:sz w:val="22"/>
          <w:szCs w:val="22"/>
        </w:rPr>
      </w:pPr>
      <w:r w:rsidRPr="00AD2FFF">
        <w:rPr>
          <w:rFonts w:ascii="Times New Roman" w:hAnsi="Times New Roman" w:cs="Times New Roman"/>
          <w:i w:val="0"/>
          <w:iCs w:val="0"/>
          <w:color w:val="auto"/>
          <w:sz w:val="22"/>
          <w:szCs w:val="22"/>
        </w:rPr>
        <w:t xml:space="preserve">Fig. </w:t>
      </w:r>
      <w:r w:rsidRPr="00AD2FFF">
        <w:rPr>
          <w:rFonts w:ascii="Times New Roman" w:hAnsi="Times New Roman" w:cs="Times New Roman"/>
          <w:i w:val="0"/>
          <w:iCs w:val="0"/>
          <w:color w:val="auto"/>
          <w:sz w:val="22"/>
          <w:szCs w:val="22"/>
        </w:rPr>
        <w:fldChar w:fldCharType="begin"/>
      </w:r>
      <w:r w:rsidRPr="00AD2FFF">
        <w:rPr>
          <w:rFonts w:ascii="Times New Roman" w:hAnsi="Times New Roman" w:cs="Times New Roman"/>
          <w:i w:val="0"/>
          <w:iCs w:val="0"/>
          <w:color w:val="auto"/>
          <w:sz w:val="22"/>
          <w:szCs w:val="22"/>
        </w:rPr>
        <w:instrText xml:space="preserve"> SEQ Fig. \* ARABIC </w:instrText>
      </w:r>
      <w:r w:rsidRPr="00AD2FFF">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3</w:t>
      </w:r>
      <w:r w:rsidRPr="00AD2FFF">
        <w:rPr>
          <w:rFonts w:ascii="Times New Roman" w:hAnsi="Times New Roman" w:cs="Times New Roman"/>
          <w:i w:val="0"/>
          <w:iCs w:val="0"/>
          <w:color w:val="auto"/>
          <w:sz w:val="22"/>
          <w:szCs w:val="22"/>
        </w:rPr>
        <w:fldChar w:fldCharType="end"/>
      </w:r>
      <w:r w:rsidRPr="00AD2FFF">
        <w:rPr>
          <w:rFonts w:ascii="Times New Roman" w:hAnsi="Times New Roman" w:cs="Times New Roman"/>
          <w:i w:val="0"/>
          <w:iCs w:val="0"/>
          <w:color w:val="auto"/>
          <w:sz w:val="22"/>
          <w:szCs w:val="22"/>
        </w:rPr>
        <w:t xml:space="preserve"> Arquitectura del Sistema Web</w:t>
      </w:r>
    </w:p>
    <w:p w14:paraId="01F0A59F" w14:textId="77777777" w:rsidR="00AD2FFF" w:rsidRPr="00AD2FFF" w:rsidRDefault="00AD2FFF" w:rsidP="00AD2FFF"/>
    <w:p w14:paraId="43080B33" w14:textId="54AFBCA7" w:rsidR="00782E0E" w:rsidRDefault="00782E0E" w:rsidP="001422C9">
      <w:pPr>
        <w:pStyle w:val="Ttulo3"/>
        <w:rPr>
          <w:color w:val="auto"/>
        </w:rPr>
      </w:pPr>
      <w:bookmarkStart w:id="26" w:name="_Toc55490662"/>
      <w:bookmarkStart w:id="27" w:name="_Toc56069159"/>
      <w:r w:rsidRPr="00654316">
        <w:rPr>
          <w:color w:val="auto"/>
        </w:rPr>
        <w:t>Aplicación Móvil</w:t>
      </w:r>
      <w:bookmarkEnd w:id="26"/>
      <w:bookmarkEnd w:id="27"/>
    </w:p>
    <w:p w14:paraId="7032FB2D" w14:textId="77777777" w:rsidR="00AD2FFF" w:rsidRDefault="001236B9" w:rsidP="00AD2FFF">
      <w:pPr>
        <w:keepNext/>
      </w:pPr>
      <w:r>
        <w:rPr>
          <w:noProof/>
        </w:rPr>
        <w:drawing>
          <wp:inline distT="0" distB="0" distL="0" distR="0" wp14:anchorId="00A19884" wp14:editId="1A2754FC">
            <wp:extent cx="5229225" cy="3067029"/>
            <wp:effectExtent l="0" t="0" r="0" b="63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9194" t="32999" r="49658" b="34506"/>
                    <a:stretch/>
                  </pic:blipFill>
                  <pic:spPr bwMode="auto">
                    <a:xfrm>
                      <a:off x="0" y="0"/>
                      <a:ext cx="5245333" cy="3076477"/>
                    </a:xfrm>
                    <a:prstGeom prst="rect">
                      <a:avLst/>
                    </a:prstGeom>
                    <a:ln>
                      <a:noFill/>
                    </a:ln>
                    <a:extLst>
                      <a:ext uri="{53640926-AAD7-44D8-BBD7-CCE9431645EC}">
                        <a14:shadowObscured xmlns:a14="http://schemas.microsoft.com/office/drawing/2010/main"/>
                      </a:ext>
                    </a:extLst>
                  </pic:spPr>
                </pic:pic>
              </a:graphicData>
            </a:graphic>
          </wp:inline>
        </w:drawing>
      </w:r>
    </w:p>
    <w:p w14:paraId="74E52696" w14:textId="7555626B" w:rsidR="001236B9" w:rsidRPr="00AD2FFF" w:rsidRDefault="00AD2FFF" w:rsidP="00AD2FFF">
      <w:pPr>
        <w:pStyle w:val="Descripcin"/>
        <w:jc w:val="center"/>
        <w:rPr>
          <w:rFonts w:ascii="Times New Roman" w:hAnsi="Times New Roman" w:cs="Times New Roman"/>
          <w:i w:val="0"/>
          <w:iCs w:val="0"/>
          <w:color w:val="auto"/>
          <w:sz w:val="24"/>
          <w:szCs w:val="24"/>
        </w:rPr>
      </w:pPr>
      <w:r w:rsidRPr="00AD2FFF">
        <w:rPr>
          <w:rFonts w:ascii="Times New Roman" w:hAnsi="Times New Roman" w:cs="Times New Roman"/>
          <w:i w:val="0"/>
          <w:iCs w:val="0"/>
          <w:color w:val="auto"/>
          <w:sz w:val="24"/>
          <w:szCs w:val="24"/>
        </w:rPr>
        <w:t xml:space="preserve">Fig. </w:t>
      </w:r>
      <w:r w:rsidRPr="00AD2FFF">
        <w:rPr>
          <w:rFonts w:ascii="Times New Roman" w:hAnsi="Times New Roman" w:cs="Times New Roman"/>
          <w:i w:val="0"/>
          <w:iCs w:val="0"/>
          <w:color w:val="auto"/>
          <w:sz w:val="24"/>
          <w:szCs w:val="24"/>
        </w:rPr>
        <w:fldChar w:fldCharType="begin"/>
      </w:r>
      <w:r w:rsidRPr="00AD2FFF">
        <w:rPr>
          <w:rFonts w:ascii="Times New Roman" w:hAnsi="Times New Roman" w:cs="Times New Roman"/>
          <w:i w:val="0"/>
          <w:iCs w:val="0"/>
          <w:color w:val="auto"/>
          <w:sz w:val="24"/>
          <w:szCs w:val="24"/>
        </w:rPr>
        <w:instrText xml:space="preserve"> SEQ Fig. \* ARABIC </w:instrText>
      </w:r>
      <w:r w:rsidRPr="00AD2FFF">
        <w:rPr>
          <w:rFonts w:ascii="Times New Roman" w:hAnsi="Times New Roman" w:cs="Times New Roman"/>
          <w:i w:val="0"/>
          <w:iCs w:val="0"/>
          <w:color w:val="auto"/>
          <w:sz w:val="24"/>
          <w:szCs w:val="24"/>
        </w:rPr>
        <w:fldChar w:fldCharType="separate"/>
      </w:r>
      <w:r w:rsidRPr="00AD2FFF">
        <w:rPr>
          <w:rFonts w:ascii="Times New Roman" w:hAnsi="Times New Roman" w:cs="Times New Roman"/>
          <w:i w:val="0"/>
          <w:iCs w:val="0"/>
          <w:noProof/>
          <w:color w:val="auto"/>
          <w:sz w:val="24"/>
          <w:szCs w:val="24"/>
        </w:rPr>
        <w:t>4</w:t>
      </w:r>
      <w:r w:rsidRPr="00AD2FFF">
        <w:rPr>
          <w:rFonts w:ascii="Times New Roman" w:hAnsi="Times New Roman" w:cs="Times New Roman"/>
          <w:i w:val="0"/>
          <w:iCs w:val="0"/>
          <w:color w:val="auto"/>
          <w:sz w:val="24"/>
          <w:szCs w:val="24"/>
        </w:rPr>
        <w:fldChar w:fldCharType="end"/>
      </w:r>
      <w:r w:rsidRPr="00AD2FFF">
        <w:rPr>
          <w:rFonts w:ascii="Times New Roman" w:hAnsi="Times New Roman" w:cs="Times New Roman"/>
          <w:i w:val="0"/>
          <w:iCs w:val="0"/>
          <w:color w:val="auto"/>
          <w:sz w:val="24"/>
          <w:szCs w:val="24"/>
        </w:rPr>
        <w:t xml:space="preserve"> Arquitectura del </w:t>
      </w:r>
      <w:r w:rsidR="002342DD">
        <w:rPr>
          <w:rFonts w:ascii="Times New Roman" w:hAnsi="Times New Roman" w:cs="Times New Roman"/>
          <w:i w:val="0"/>
          <w:iCs w:val="0"/>
          <w:color w:val="auto"/>
          <w:sz w:val="24"/>
          <w:szCs w:val="24"/>
        </w:rPr>
        <w:t>Aplicación</w:t>
      </w:r>
      <w:r w:rsidRPr="00AD2FFF">
        <w:rPr>
          <w:rFonts w:ascii="Times New Roman" w:hAnsi="Times New Roman" w:cs="Times New Roman"/>
          <w:i w:val="0"/>
          <w:iCs w:val="0"/>
          <w:color w:val="auto"/>
          <w:sz w:val="24"/>
          <w:szCs w:val="24"/>
        </w:rPr>
        <w:t xml:space="preserve"> Móvil</w:t>
      </w:r>
    </w:p>
    <w:p w14:paraId="1F3802BF" w14:textId="32648D14" w:rsidR="00391E61" w:rsidRPr="00391E61" w:rsidRDefault="001236B9" w:rsidP="00391E61">
      <w:r>
        <w:rPr>
          <w:noProof/>
        </w:rPr>
        <mc:AlternateContent>
          <mc:Choice Requires="wps">
            <w:drawing>
              <wp:anchor distT="0" distB="0" distL="114300" distR="114300" simplePos="0" relativeHeight="251659264" behindDoc="0" locked="0" layoutInCell="1" allowOverlap="1" wp14:anchorId="382B69D2" wp14:editId="1CE50141">
                <wp:simplePos x="0" y="0"/>
                <wp:positionH relativeFrom="column">
                  <wp:posOffset>1815464</wp:posOffset>
                </wp:positionH>
                <wp:positionV relativeFrom="paragraph">
                  <wp:posOffset>1273175</wp:posOffset>
                </wp:positionV>
                <wp:extent cx="733425" cy="409575"/>
                <wp:effectExtent l="0" t="0" r="9525" b="9525"/>
                <wp:wrapNone/>
                <wp:docPr id="4" name="Rectángulo 4"/>
                <wp:cNvGraphicFramePr/>
                <a:graphic xmlns:a="http://schemas.openxmlformats.org/drawingml/2006/main">
                  <a:graphicData uri="http://schemas.microsoft.com/office/word/2010/wordprocessingShape">
                    <wps:wsp>
                      <wps:cNvSpPr/>
                      <wps:spPr>
                        <a:xfrm>
                          <a:off x="0" y="0"/>
                          <a:ext cx="733425" cy="409575"/>
                        </a:xfrm>
                        <a:prstGeom prst="rect">
                          <a:avLst/>
                        </a:prstGeom>
                        <a:ln>
                          <a:noFill/>
                        </a:ln>
                      </wps:spPr>
                      <wps:style>
                        <a:lnRef idx="2">
                          <a:schemeClr val="accent1"/>
                        </a:lnRef>
                        <a:fillRef idx="1">
                          <a:schemeClr val="lt1"/>
                        </a:fillRef>
                        <a:effectRef idx="0">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0C6B40" id="Rectángulo 4" o:spid="_x0000_s1026" style="position:absolute;margin-left:142.95pt;margin-top:100.25pt;width:57.75pt;height:3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" fillcolor="white [3201]" stroked="f" strokeweight="1pt"/>
            </w:pict>
          </mc:Fallback>
        </mc:AlternateContent>
      </w:r>
    </w:p>
    <w:p w14:paraId="26A2872F" w14:textId="77777777" w:rsidR="00782E0E" w:rsidRPr="00C82E7E" w:rsidRDefault="00782E0E" w:rsidP="00782E0E">
      <w:pPr>
        <w:pStyle w:val="Sinespaciado"/>
        <w:rPr>
          <w:rFonts w:ascii="Arial" w:hAnsi="Arial" w:cs="Arial"/>
          <w:color w:val="AEAAAA" w:themeColor="background2" w:themeShade="BF"/>
          <w:lang w:eastAsia="pt-BR"/>
        </w:rPr>
      </w:pPr>
    </w:p>
    <w:p w14:paraId="4428DFE1" w14:textId="77777777" w:rsidR="00782E0E" w:rsidRPr="00851DA4" w:rsidRDefault="00782E0E" w:rsidP="001422C9">
      <w:pPr>
        <w:pStyle w:val="Ttulo2"/>
        <w:rPr>
          <w:color w:val="auto"/>
        </w:rPr>
      </w:pPr>
      <w:bookmarkStart w:id="28" w:name="_Toc44005525"/>
      <w:bookmarkStart w:id="29" w:name="_Toc55490663"/>
      <w:bookmarkStart w:id="30" w:name="_Toc56069160"/>
      <w:r w:rsidRPr="00851DA4">
        <w:rPr>
          <w:color w:val="auto"/>
        </w:rPr>
        <w:lastRenderedPageBreak/>
        <w:t>Herramientas de desarrollo</w:t>
      </w:r>
      <w:bookmarkEnd w:id="28"/>
      <w:bookmarkEnd w:id="29"/>
      <w:bookmarkEnd w:id="30"/>
    </w:p>
    <w:p w14:paraId="591CE749" w14:textId="66716272" w:rsidR="001422C9" w:rsidRDefault="005B2DEE" w:rsidP="001422C9">
      <w:pPr>
        <w:spacing w:line="365" w:lineRule="auto"/>
        <w:rPr>
          <w:rFonts w:cs="Arial"/>
          <w:lang w:val="es-ES_tradnl"/>
        </w:rPr>
      </w:pPr>
      <w:proofErr w:type="spellStart"/>
      <w:r>
        <w:rPr>
          <w:rFonts w:cs="Arial"/>
          <w:lang w:val="es-ES_tradnl"/>
        </w:rPr>
        <w:t>Ua</w:t>
      </w:r>
      <w:proofErr w:type="spellEnd"/>
      <w:r>
        <w:rPr>
          <w:rFonts w:cs="Arial"/>
          <w:lang w:val="es-ES_tradnl"/>
        </w:rPr>
        <w:t xml:space="preserve"> vez obtenidos los requerimientos funcionales y establecid</w:t>
      </w:r>
      <w:r w:rsidR="008372FD">
        <w:rPr>
          <w:rFonts w:cs="Arial"/>
          <w:lang w:val="es-ES_tradnl"/>
        </w:rPr>
        <w:t xml:space="preserve">o el </w:t>
      </w:r>
      <w:proofErr w:type="spellStart"/>
      <w:r w:rsidR="008372FD">
        <w:rPr>
          <w:rFonts w:cs="Arial"/>
          <w:lang w:val="es-ES_tradnl"/>
        </w:rPr>
        <w:t>patron</w:t>
      </w:r>
      <w:proofErr w:type="spellEnd"/>
      <w:r w:rsidR="008372FD">
        <w:rPr>
          <w:rFonts w:cs="Arial"/>
          <w:lang w:val="es-ES_tradnl"/>
        </w:rPr>
        <w:t xml:space="preserve"> arquitectónico a implementarse, se procede a definir </w:t>
      </w:r>
      <w:proofErr w:type="gramStart"/>
      <w:r w:rsidR="008372FD">
        <w:rPr>
          <w:rFonts w:cs="Arial"/>
          <w:lang w:val="es-ES_tradnl"/>
        </w:rPr>
        <w:t>la herramientas</w:t>
      </w:r>
      <w:proofErr w:type="gramEnd"/>
      <w:r w:rsidR="008372FD">
        <w:rPr>
          <w:rFonts w:cs="Arial"/>
          <w:lang w:val="es-ES_tradnl"/>
        </w:rPr>
        <w:t xml:space="preserve"> para el desarrollo del sistema web</w:t>
      </w:r>
      <w:r w:rsidR="002342DD">
        <w:rPr>
          <w:rFonts w:cs="Arial"/>
          <w:lang w:val="es-ES_tradnl"/>
        </w:rPr>
        <w:t xml:space="preserve">, aplicación </w:t>
      </w:r>
      <w:proofErr w:type="spellStart"/>
      <w:r w:rsidR="002342DD">
        <w:rPr>
          <w:rFonts w:cs="Arial"/>
          <w:lang w:val="es-ES_tradnl"/>
        </w:rPr>
        <w:t>movil</w:t>
      </w:r>
      <w:proofErr w:type="spellEnd"/>
      <w:r w:rsidR="002342DD">
        <w:rPr>
          <w:rFonts w:cs="Arial"/>
          <w:lang w:val="es-ES_tradnl"/>
        </w:rPr>
        <w:t xml:space="preserve"> y base de datos.</w:t>
      </w:r>
    </w:p>
    <w:p w14:paraId="6B4B446B" w14:textId="6A23C154" w:rsidR="00782E0E" w:rsidRDefault="00284BB8" w:rsidP="001422C9">
      <w:pPr>
        <w:pStyle w:val="Ttulo3"/>
        <w:rPr>
          <w:color w:val="auto"/>
        </w:rPr>
      </w:pPr>
      <w:r>
        <w:rPr>
          <w:color w:val="auto"/>
        </w:rPr>
        <w:t>Herramienta para la base de datos</w:t>
      </w:r>
    </w:p>
    <w:p w14:paraId="78BCAFD2" w14:textId="136A341B" w:rsidR="00B00823" w:rsidRDefault="00C37785" w:rsidP="00B00823">
      <w:r>
        <w:t xml:space="preserve">Una vez realizado el análisis mediante </w:t>
      </w:r>
      <w:r w:rsidR="009B30B6">
        <w:t xml:space="preserve">reuniones </w:t>
      </w:r>
      <w:r w:rsidR="00236366">
        <w:t xml:space="preserve">recurrentes para la recopilación de </w:t>
      </w:r>
      <w:r w:rsidR="00E64665">
        <w:t xml:space="preserve">datos, con el objetivo de diseñar un </w:t>
      </w:r>
      <w:proofErr w:type="spellStart"/>
      <w:r w:rsidR="00E64665">
        <w:t>esquma</w:t>
      </w:r>
      <w:proofErr w:type="spellEnd"/>
      <w:r w:rsidR="00E64665">
        <w:t xml:space="preserve"> de base de datos racional</w:t>
      </w:r>
      <w:r w:rsidR="002B1604">
        <w:t xml:space="preserve">. De esta manera llevar el almacenamiento de información ordenada y no repetitiva proporcionando un acceso </w:t>
      </w:r>
      <w:proofErr w:type="spellStart"/>
      <w:r w:rsidR="002B1604">
        <w:t>ìntegro</w:t>
      </w:r>
      <w:proofErr w:type="spellEnd"/>
      <w:r w:rsidR="002B1604">
        <w:t xml:space="preserve"> y eficaz a la información.</w:t>
      </w:r>
    </w:p>
    <w:p w14:paraId="61872B16" w14:textId="7F62EFF0" w:rsidR="00FF299A" w:rsidRPr="00C82E7E" w:rsidRDefault="00FF299A" w:rsidP="00FF299A">
      <w:pPr>
        <w:spacing w:line="365" w:lineRule="auto"/>
        <w:rPr>
          <w:rFonts w:cs="Arial"/>
          <w:color w:val="AEAAAA" w:themeColor="background2" w:themeShade="BF"/>
          <w:lang w:val="es-ES_tradnl"/>
        </w:rPr>
      </w:pPr>
      <w:r>
        <w:rPr>
          <w:rFonts w:cs="Arial"/>
          <w:lang w:val="es-ES_tradnl"/>
        </w:rPr>
        <w:t xml:space="preserve">MySQL es un </w:t>
      </w:r>
      <w:r w:rsidR="00FA7B9C">
        <w:rPr>
          <w:rFonts w:cs="Arial"/>
          <w:lang w:val="es-ES_tradnl"/>
        </w:rPr>
        <w:t>S</w:t>
      </w:r>
      <w:r>
        <w:rPr>
          <w:rFonts w:cs="Arial"/>
          <w:lang w:val="es-ES_tradnl"/>
        </w:rPr>
        <w:t xml:space="preserve">istema </w:t>
      </w:r>
      <w:r w:rsidR="00FA7B9C">
        <w:rPr>
          <w:rFonts w:cs="Arial"/>
          <w:lang w:val="es-ES_tradnl"/>
        </w:rPr>
        <w:t>G</w:t>
      </w:r>
      <w:r>
        <w:rPr>
          <w:rFonts w:cs="Arial"/>
          <w:lang w:val="es-ES_tradnl"/>
        </w:rPr>
        <w:t>est</w:t>
      </w:r>
      <w:r w:rsidR="00FA7B9C">
        <w:rPr>
          <w:rFonts w:cs="Arial"/>
          <w:lang w:val="es-ES_tradnl"/>
        </w:rPr>
        <w:t>or</w:t>
      </w:r>
      <w:r>
        <w:rPr>
          <w:rFonts w:cs="Arial"/>
          <w:lang w:val="es-ES_tradnl"/>
        </w:rPr>
        <w:t xml:space="preserve"> de </w:t>
      </w:r>
      <w:r w:rsidR="00FA7B9C">
        <w:rPr>
          <w:rFonts w:cs="Arial"/>
          <w:lang w:val="es-ES_tradnl"/>
        </w:rPr>
        <w:t>B</w:t>
      </w:r>
      <w:r>
        <w:rPr>
          <w:rFonts w:cs="Arial"/>
          <w:lang w:val="es-ES_tradnl"/>
        </w:rPr>
        <w:t xml:space="preserve">ase de </w:t>
      </w:r>
      <w:r w:rsidR="00FA7B9C">
        <w:rPr>
          <w:rFonts w:cs="Arial"/>
          <w:lang w:val="es-ES_tradnl"/>
        </w:rPr>
        <w:t>D</w:t>
      </w:r>
      <w:r>
        <w:rPr>
          <w:rFonts w:cs="Arial"/>
          <w:lang w:val="es-ES_tradnl"/>
        </w:rPr>
        <w:t xml:space="preserve">atos </w:t>
      </w:r>
      <w:r w:rsidR="006822CE">
        <w:rPr>
          <w:rFonts w:cs="Arial"/>
          <w:lang w:val="es-ES_tradnl"/>
        </w:rPr>
        <w:t xml:space="preserve">(SGBD) </w:t>
      </w:r>
      <w:r>
        <w:rPr>
          <w:rFonts w:cs="Arial"/>
          <w:lang w:val="es-ES_tradnl"/>
        </w:rPr>
        <w:t>relacionales de código abierto, con un modelo cliente-servidor</w:t>
      </w:r>
      <w:r w:rsidR="006822CE">
        <w:rPr>
          <w:rFonts w:cs="Arial"/>
          <w:lang w:val="es-ES_tradnl"/>
        </w:rPr>
        <w:t xml:space="preserve">. </w:t>
      </w:r>
      <w:r w:rsidR="008A7333">
        <w:rPr>
          <w:rFonts w:cs="Arial"/>
          <w:lang w:val="es-ES_tradnl"/>
        </w:rPr>
        <w:t xml:space="preserve">Permite </w:t>
      </w:r>
      <w:r w:rsidR="00546096">
        <w:rPr>
          <w:rFonts w:cs="Arial"/>
          <w:lang w:val="es-ES_tradnl"/>
        </w:rPr>
        <w:t xml:space="preserve">ser utilizado por varios usuarios al mismo tiempo, </w:t>
      </w:r>
      <w:r w:rsidR="00E60BC1">
        <w:rPr>
          <w:rFonts w:cs="Arial"/>
          <w:lang w:val="es-ES_tradnl"/>
        </w:rPr>
        <w:t>también realizar varias consultas al mismo tiempo, lo que lo vuelve versátil.</w:t>
      </w:r>
      <w:r w:rsidR="0066458D">
        <w:rPr>
          <w:rFonts w:cs="Arial"/>
          <w:lang w:val="es-ES_tradnl"/>
        </w:rPr>
        <w:t xml:space="preserve"> </w:t>
      </w:r>
      <w:sdt>
        <w:sdtPr>
          <w:rPr>
            <w:rFonts w:cs="Arial"/>
            <w:lang w:val="es-ES_tradnl"/>
          </w:rPr>
          <w:id w:val="-1553224688"/>
          <w:citation/>
        </w:sdtPr>
        <w:sdtContent>
          <w:r w:rsidR="00EC64BF">
            <w:rPr>
              <w:rFonts w:cs="Arial"/>
              <w:lang w:val="es-ES_tradnl"/>
            </w:rPr>
            <w:fldChar w:fldCharType="begin"/>
          </w:r>
          <w:r w:rsidR="00EC64BF">
            <w:rPr>
              <w:rFonts w:cs="Arial"/>
              <w:lang w:val="es-ES"/>
            </w:rPr>
            <w:instrText xml:space="preserve"> CITATION Bul19 \l 3082 </w:instrText>
          </w:r>
          <w:r w:rsidR="00EC64BF">
            <w:rPr>
              <w:rFonts w:cs="Arial"/>
              <w:lang w:val="es-ES_tradnl"/>
            </w:rPr>
            <w:fldChar w:fldCharType="separate"/>
          </w:r>
          <w:r w:rsidR="00056CDA" w:rsidRPr="00056CDA">
            <w:rPr>
              <w:rFonts w:cs="Arial"/>
              <w:noProof/>
              <w:lang w:val="es-ES"/>
            </w:rPr>
            <w:t>[5]</w:t>
          </w:r>
          <w:r w:rsidR="00EC64BF">
            <w:rPr>
              <w:rFonts w:cs="Arial"/>
              <w:lang w:val="es-ES_tradnl"/>
            </w:rPr>
            <w:fldChar w:fldCharType="end"/>
          </w:r>
        </w:sdtContent>
      </w:sdt>
      <w:r w:rsidR="007C3070">
        <w:rPr>
          <w:rFonts w:cs="Arial"/>
          <w:lang w:val="es-ES_tradnl"/>
        </w:rPr>
        <w:t xml:space="preserve"> </w:t>
      </w:r>
      <w:r w:rsidR="0066458D">
        <w:rPr>
          <w:rFonts w:cs="Arial"/>
          <w:lang w:val="es-ES_tradnl"/>
        </w:rPr>
        <w:t>Se eligió MyS</w:t>
      </w:r>
      <w:r w:rsidR="009104D5">
        <w:rPr>
          <w:rFonts w:cs="Arial"/>
          <w:lang w:val="es-ES_tradnl"/>
        </w:rPr>
        <w:t>Q</w:t>
      </w:r>
      <w:r w:rsidR="0066458D">
        <w:rPr>
          <w:rFonts w:cs="Arial"/>
          <w:lang w:val="es-ES_tradnl"/>
        </w:rPr>
        <w:t>L</w:t>
      </w:r>
      <w:r w:rsidR="009104D5">
        <w:rPr>
          <w:rFonts w:cs="Arial"/>
          <w:lang w:val="es-ES_tradnl"/>
        </w:rPr>
        <w:t xml:space="preserve"> para el desarrollo del sistema web y aplicación </w:t>
      </w:r>
      <w:proofErr w:type="spellStart"/>
      <w:r w:rsidR="009104D5">
        <w:rPr>
          <w:rFonts w:cs="Arial"/>
          <w:lang w:val="es-ES_tradnl"/>
        </w:rPr>
        <w:t>movil</w:t>
      </w:r>
      <w:proofErr w:type="spellEnd"/>
      <w:r w:rsidR="009104D5">
        <w:rPr>
          <w:rFonts w:cs="Arial"/>
          <w:lang w:val="es-ES_tradnl"/>
        </w:rPr>
        <w:t xml:space="preserve">, porque permite realizar una adecuada configuración, supervisión y administración de la información. </w:t>
      </w:r>
    </w:p>
    <w:p w14:paraId="05F2F801" w14:textId="77777777" w:rsidR="00782E0E" w:rsidRPr="00C82E7E" w:rsidRDefault="00782E0E" w:rsidP="007C3070">
      <w:pPr>
        <w:pStyle w:val="Sinespaciado"/>
        <w:rPr>
          <w:rFonts w:ascii="Arial" w:hAnsi="Arial" w:cs="Arial"/>
          <w:color w:val="AEAAAA" w:themeColor="background2" w:themeShade="BF"/>
          <w:lang w:eastAsia="pt-BR"/>
        </w:rPr>
      </w:pPr>
    </w:p>
    <w:p w14:paraId="02F6C125" w14:textId="31D8F0CE" w:rsidR="00CF78C0" w:rsidRDefault="00CF78C0" w:rsidP="00CF78C0">
      <w:pPr>
        <w:pStyle w:val="Ttulo3"/>
        <w:rPr>
          <w:color w:val="auto"/>
        </w:rPr>
      </w:pPr>
      <w:bookmarkStart w:id="31" w:name="_Toc55490665"/>
      <w:bookmarkStart w:id="32" w:name="_Toc56069162"/>
      <w:r>
        <w:rPr>
          <w:color w:val="auto"/>
        </w:rPr>
        <w:t>Herramientas para el desarrollo del Sistema Web(</w:t>
      </w:r>
      <w:proofErr w:type="spellStart"/>
      <w:r>
        <w:rPr>
          <w:color w:val="auto"/>
        </w:rPr>
        <w:t>front-end</w:t>
      </w:r>
      <w:proofErr w:type="spellEnd"/>
      <w:r>
        <w:rPr>
          <w:color w:val="auto"/>
        </w:rPr>
        <w:t>)</w:t>
      </w:r>
    </w:p>
    <w:p w14:paraId="6A9AD976" w14:textId="787F78A5" w:rsidR="00CE5ADF" w:rsidRPr="00CE5ADF" w:rsidRDefault="00FD6FD0" w:rsidP="00CE5ADF">
      <w:r>
        <w:t xml:space="preserve">Es un </w:t>
      </w:r>
      <w:proofErr w:type="spellStart"/>
      <w:r>
        <w:t>framework</w:t>
      </w:r>
      <w:proofErr w:type="spellEnd"/>
      <w:r>
        <w:t xml:space="preserve"> </w:t>
      </w:r>
    </w:p>
    <w:p w14:paraId="20E060C2" w14:textId="2F9EFACC" w:rsidR="00CE5ADF" w:rsidRDefault="00CE5ADF" w:rsidP="00CE5ADF">
      <w:r>
        <w:t>Angular Material</w:t>
      </w:r>
    </w:p>
    <w:p w14:paraId="01081FFB" w14:textId="130F5361" w:rsidR="00ED7DA0" w:rsidRPr="00CE5ADF" w:rsidRDefault="00B7268B" w:rsidP="00CE5ADF">
      <w:r>
        <w:t xml:space="preserve">es una librería </w:t>
      </w:r>
      <w:r w:rsidR="00731943">
        <w:t>de estilos</w:t>
      </w:r>
      <w:r w:rsidR="00BE6239">
        <w:t xml:space="preserve"> con una serie de componentes reutilizables basados en especificaciones de Material </w:t>
      </w:r>
      <w:proofErr w:type="spellStart"/>
      <w:r w:rsidR="00BE6239">
        <w:t>De</w:t>
      </w:r>
      <w:r w:rsidR="00063FF0">
        <w:t>sign</w:t>
      </w:r>
      <w:proofErr w:type="spellEnd"/>
      <w:r w:rsidR="00063FF0">
        <w:t xml:space="preserve">, da una serie de interfaces de usuario disponible </w:t>
      </w:r>
      <w:proofErr w:type="spellStart"/>
      <w:r w:rsidR="00063FF0">
        <w:t>almomento</w:t>
      </w:r>
      <w:proofErr w:type="spellEnd"/>
      <w:r w:rsidR="00063FF0">
        <w:t xml:space="preserve"> de implementar en el sistema we</w:t>
      </w:r>
      <w:r w:rsidR="00324B38">
        <w:t>b</w:t>
      </w:r>
      <w:r w:rsidR="00037CBB">
        <w:t xml:space="preserve"> </w:t>
      </w:r>
      <w:sdt>
        <w:sdtPr>
          <w:id w:val="-1389718796"/>
          <w:citation/>
        </w:sdtPr>
        <w:sdtContent>
          <w:r w:rsidR="005A4539">
            <w:fldChar w:fldCharType="begin"/>
          </w:r>
          <w:r w:rsidR="005A4539">
            <w:rPr>
              <w:lang w:val="es-ES"/>
            </w:rPr>
            <w:instrText xml:space="preserve"> CITATION And20 \l 3082 </w:instrText>
          </w:r>
          <w:r w:rsidR="005A4539">
            <w:fldChar w:fldCharType="separate"/>
          </w:r>
          <w:r w:rsidR="00056CDA" w:rsidRPr="00056CDA">
            <w:rPr>
              <w:noProof/>
              <w:lang w:val="es-ES"/>
            </w:rPr>
            <w:t>[6]</w:t>
          </w:r>
          <w:r w:rsidR="005A4539">
            <w:fldChar w:fldCharType="end"/>
          </w:r>
        </w:sdtContent>
      </w:sdt>
      <w:r w:rsidR="00324B38">
        <w:t>. Permite una buena presentación de las etiquetas HTML y la experiencia de usuario al navegar por cada uno de los módulos del sistema web.</w:t>
      </w:r>
    </w:p>
    <w:p w14:paraId="6CF634B1" w14:textId="1F869FB4" w:rsidR="007C3070" w:rsidRDefault="00C05F2B" w:rsidP="007C3070">
      <w:pPr>
        <w:pStyle w:val="Ttulo3"/>
        <w:rPr>
          <w:color w:val="auto"/>
        </w:rPr>
      </w:pPr>
      <w:r>
        <w:rPr>
          <w:color w:val="auto"/>
        </w:rPr>
        <w:t xml:space="preserve">Herramientas para el desarrollo del </w:t>
      </w:r>
      <w:r w:rsidR="001D16B1">
        <w:rPr>
          <w:color w:val="auto"/>
        </w:rPr>
        <w:t>Sistema Web</w:t>
      </w:r>
      <w:r>
        <w:rPr>
          <w:color w:val="auto"/>
        </w:rPr>
        <w:t>(</w:t>
      </w:r>
      <w:r w:rsidR="00CF78C0">
        <w:rPr>
          <w:color w:val="auto"/>
        </w:rPr>
        <w:t>back-</w:t>
      </w:r>
      <w:proofErr w:type="spellStart"/>
      <w:r w:rsidR="00CF78C0">
        <w:rPr>
          <w:color w:val="auto"/>
        </w:rPr>
        <w:t>end</w:t>
      </w:r>
      <w:proofErr w:type="spellEnd"/>
      <w:r>
        <w:rPr>
          <w:color w:val="auto"/>
        </w:rPr>
        <w:t>)</w:t>
      </w:r>
    </w:p>
    <w:p w14:paraId="1C634877" w14:textId="57DA4E2F" w:rsidR="007C3070" w:rsidRPr="007C3070" w:rsidRDefault="00782E0E" w:rsidP="007C3070">
      <w:pPr>
        <w:pStyle w:val="Ttulo3"/>
        <w:rPr>
          <w:color w:val="auto"/>
        </w:rPr>
      </w:pPr>
      <w:r w:rsidRPr="007E146E">
        <w:rPr>
          <w:color w:val="auto"/>
        </w:rPr>
        <w:t>Aplicación Móvil</w:t>
      </w:r>
      <w:bookmarkEnd w:id="31"/>
      <w:bookmarkEnd w:id="32"/>
    </w:p>
    <w:p w14:paraId="05C91361" w14:textId="77777777" w:rsidR="007C3070" w:rsidRPr="007C3070" w:rsidRDefault="007C3070" w:rsidP="007C3070"/>
    <w:p w14:paraId="12193C50" w14:textId="77777777" w:rsidR="00782E0E" w:rsidRPr="00C82E7E" w:rsidRDefault="00782E0E" w:rsidP="00782E0E">
      <w:pPr>
        <w:pStyle w:val="Sinespaciado"/>
        <w:rPr>
          <w:rFonts w:ascii="Arial" w:hAnsi="Arial" w:cs="Arial"/>
          <w:color w:val="AEAAAA" w:themeColor="background2" w:themeShade="BF"/>
          <w:lang w:eastAsia="pt-BR"/>
        </w:rPr>
      </w:pPr>
    </w:p>
    <w:p w14:paraId="49603FBE" w14:textId="1D51C25E" w:rsidR="00D17130" w:rsidRPr="00D17130" w:rsidRDefault="00D17130" w:rsidP="00D17130">
      <w:pPr>
        <w:pStyle w:val="Descripcin"/>
        <w:keepNext/>
        <w:jc w:val="center"/>
        <w:rPr>
          <w:rFonts w:cs="Arial"/>
          <w:b/>
          <w:i w:val="0"/>
          <w:iCs w:val="0"/>
          <w:color w:val="AEAAAA" w:themeColor="background2" w:themeShade="BF"/>
          <w:sz w:val="22"/>
          <w:szCs w:val="22"/>
          <w:lang w:eastAsia="pt-BR"/>
        </w:rPr>
      </w:pPr>
      <w:bookmarkStart w:id="33" w:name="_Toc56069035"/>
      <w:r w:rsidRPr="00D17130">
        <w:rPr>
          <w:rFonts w:cs="Arial"/>
          <w:b/>
          <w:i w:val="0"/>
          <w:iCs w:val="0"/>
          <w:color w:val="AEAAAA" w:themeColor="background2" w:themeShade="BF"/>
          <w:sz w:val="22"/>
          <w:szCs w:val="22"/>
          <w:lang w:eastAsia="pt-BR"/>
        </w:rPr>
        <w:t xml:space="preserve">TABLA  </w:t>
      </w:r>
      <w:r w:rsidRPr="00D17130">
        <w:rPr>
          <w:rFonts w:cs="Arial"/>
          <w:b/>
          <w:i w:val="0"/>
          <w:iCs w:val="0"/>
          <w:color w:val="AEAAAA" w:themeColor="background2" w:themeShade="BF"/>
          <w:sz w:val="22"/>
          <w:szCs w:val="22"/>
          <w:lang w:eastAsia="pt-BR"/>
        </w:rPr>
        <w:fldChar w:fldCharType="begin"/>
      </w:r>
      <w:r w:rsidRPr="00D17130">
        <w:rPr>
          <w:rFonts w:cs="Arial"/>
          <w:b/>
          <w:i w:val="0"/>
          <w:iCs w:val="0"/>
          <w:color w:val="AEAAAA" w:themeColor="background2" w:themeShade="BF"/>
          <w:sz w:val="22"/>
          <w:szCs w:val="22"/>
          <w:lang w:eastAsia="pt-BR"/>
        </w:rPr>
        <w:instrText xml:space="preserve"> SEQ TABLA_ \* ROMAN </w:instrText>
      </w:r>
      <w:r w:rsidRPr="00D17130">
        <w:rPr>
          <w:rFonts w:cs="Arial"/>
          <w:b/>
          <w:i w:val="0"/>
          <w:iCs w:val="0"/>
          <w:color w:val="AEAAAA" w:themeColor="background2" w:themeShade="BF"/>
          <w:sz w:val="22"/>
          <w:szCs w:val="22"/>
          <w:lang w:eastAsia="pt-BR"/>
        </w:rPr>
        <w:fldChar w:fldCharType="separate"/>
      </w:r>
      <w:r w:rsidRPr="00D17130">
        <w:rPr>
          <w:rFonts w:cs="Arial"/>
          <w:b/>
          <w:i w:val="0"/>
          <w:iCs w:val="0"/>
          <w:color w:val="AEAAAA" w:themeColor="background2" w:themeShade="BF"/>
          <w:sz w:val="22"/>
          <w:szCs w:val="22"/>
          <w:lang w:eastAsia="pt-BR"/>
        </w:rPr>
        <w:t>II</w:t>
      </w:r>
      <w:r w:rsidRPr="00D17130">
        <w:rPr>
          <w:rFonts w:cs="Arial"/>
          <w:b/>
          <w:i w:val="0"/>
          <w:iCs w:val="0"/>
          <w:color w:val="AEAAAA" w:themeColor="background2" w:themeShade="BF"/>
          <w:sz w:val="22"/>
          <w:szCs w:val="22"/>
          <w:lang w:eastAsia="pt-BR"/>
        </w:rPr>
        <w:fldChar w:fldCharType="end"/>
      </w:r>
      <w:r>
        <w:rPr>
          <w:rFonts w:cs="Arial"/>
          <w:b/>
          <w:i w:val="0"/>
          <w:iCs w:val="0"/>
          <w:color w:val="AEAAAA" w:themeColor="background2" w:themeShade="BF"/>
          <w:sz w:val="22"/>
          <w:szCs w:val="22"/>
          <w:lang w:eastAsia="pt-BR"/>
        </w:rPr>
        <w:t xml:space="preserve">: </w:t>
      </w:r>
      <w:r w:rsidRPr="00D17130">
        <w:rPr>
          <w:rFonts w:cs="Arial"/>
          <w:i w:val="0"/>
          <w:iCs w:val="0"/>
          <w:color w:val="AEAAAA" w:themeColor="background2" w:themeShade="BF"/>
          <w:sz w:val="22"/>
          <w:szCs w:val="22"/>
          <w:lang w:eastAsia="pt-BR"/>
        </w:rPr>
        <w:t>Herramientas para el desarrollo de la Aplicación Móvil</w:t>
      </w:r>
      <w:bookmarkEnd w:id="33"/>
    </w:p>
    <w:tbl>
      <w:tblPr>
        <w:tblStyle w:val="TableGrid0"/>
        <w:tblW w:w="0" w:type="auto"/>
        <w:tblLook w:val="04A0" w:firstRow="1" w:lastRow="0" w:firstColumn="1" w:lastColumn="0" w:noHBand="0" w:noVBand="1"/>
      </w:tblPr>
      <w:tblGrid>
        <w:gridCol w:w="4202"/>
        <w:gridCol w:w="4202"/>
      </w:tblGrid>
      <w:tr w:rsidR="00D17130" w:rsidRPr="00C82E7E" w14:paraId="0225FE51" w14:textId="77777777" w:rsidTr="003F2AF1">
        <w:trPr>
          <w:trHeight w:val="603"/>
        </w:trPr>
        <w:tc>
          <w:tcPr>
            <w:tcW w:w="4202" w:type="dxa"/>
            <w:vAlign w:val="center"/>
          </w:tcPr>
          <w:p w14:paraId="6D2B739F" w14:textId="77777777" w:rsidR="00782E0E" w:rsidRPr="00C82E7E" w:rsidRDefault="00782E0E" w:rsidP="003F2AF1">
            <w:pPr>
              <w:pStyle w:val="Sinespaciado"/>
              <w:jc w:val="center"/>
              <w:rPr>
                <w:rFonts w:ascii="Arial" w:hAnsi="Arial" w:cs="Arial"/>
                <w:b/>
                <w:color w:val="AEAAAA" w:themeColor="background2" w:themeShade="BF"/>
                <w:sz w:val="24"/>
                <w:szCs w:val="24"/>
                <w:lang w:val="es-EC" w:eastAsia="pt-BR"/>
              </w:rPr>
            </w:pPr>
            <w:r w:rsidRPr="00C82E7E">
              <w:rPr>
                <w:rFonts w:ascii="Arial" w:hAnsi="Arial" w:cs="Arial"/>
                <w:b/>
                <w:color w:val="AEAAAA" w:themeColor="background2" w:themeShade="BF"/>
                <w:sz w:val="24"/>
                <w:szCs w:val="24"/>
                <w:lang w:val="es-EC" w:eastAsia="pt-BR"/>
              </w:rPr>
              <w:t>Herramienta</w:t>
            </w:r>
          </w:p>
        </w:tc>
        <w:tc>
          <w:tcPr>
            <w:tcW w:w="4202" w:type="dxa"/>
            <w:vAlign w:val="center"/>
          </w:tcPr>
          <w:p w14:paraId="36FF7B32" w14:textId="77777777" w:rsidR="00782E0E" w:rsidRPr="00C82E7E" w:rsidRDefault="00782E0E" w:rsidP="003F2AF1">
            <w:pPr>
              <w:pStyle w:val="Sinespaciado"/>
              <w:jc w:val="center"/>
              <w:rPr>
                <w:rFonts w:ascii="Arial" w:hAnsi="Arial" w:cs="Arial"/>
                <w:b/>
                <w:color w:val="AEAAAA" w:themeColor="background2" w:themeShade="BF"/>
                <w:sz w:val="24"/>
                <w:szCs w:val="24"/>
                <w:lang w:val="es-EC" w:eastAsia="pt-BR"/>
              </w:rPr>
            </w:pPr>
            <w:r w:rsidRPr="00C82E7E">
              <w:rPr>
                <w:rFonts w:ascii="Arial" w:hAnsi="Arial" w:cs="Arial"/>
                <w:b/>
                <w:color w:val="AEAAAA" w:themeColor="background2" w:themeShade="BF"/>
                <w:sz w:val="24"/>
                <w:szCs w:val="24"/>
                <w:lang w:val="es-EC" w:eastAsia="pt-BR"/>
              </w:rPr>
              <w:t>Justificación</w:t>
            </w:r>
          </w:p>
        </w:tc>
      </w:tr>
      <w:tr w:rsidR="00D17130" w:rsidRPr="00C82E7E" w14:paraId="69A2E617" w14:textId="77777777" w:rsidTr="003F2AF1">
        <w:trPr>
          <w:trHeight w:val="603"/>
        </w:trPr>
        <w:tc>
          <w:tcPr>
            <w:tcW w:w="4202" w:type="dxa"/>
          </w:tcPr>
          <w:p w14:paraId="069A120A" w14:textId="77777777" w:rsidR="00782E0E" w:rsidRPr="00C82E7E" w:rsidRDefault="00782E0E" w:rsidP="003F2AF1">
            <w:pPr>
              <w:pStyle w:val="Sinespaciado"/>
              <w:rPr>
                <w:rFonts w:ascii="Arial" w:hAnsi="Arial" w:cs="Arial"/>
                <w:color w:val="AEAAAA" w:themeColor="background2" w:themeShade="BF"/>
                <w:lang w:eastAsia="pt-BR"/>
              </w:rPr>
            </w:pPr>
          </w:p>
        </w:tc>
        <w:tc>
          <w:tcPr>
            <w:tcW w:w="4202" w:type="dxa"/>
          </w:tcPr>
          <w:p w14:paraId="5FB2CE58" w14:textId="77777777" w:rsidR="00782E0E" w:rsidRPr="00C82E7E" w:rsidRDefault="00782E0E" w:rsidP="003F2AF1">
            <w:pPr>
              <w:pStyle w:val="Sinespaciado"/>
              <w:rPr>
                <w:rFonts w:ascii="Arial" w:hAnsi="Arial" w:cs="Arial"/>
                <w:color w:val="AEAAAA" w:themeColor="background2" w:themeShade="BF"/>
                <w:lang w:eastAsia="pt-BR"/>
              </w:rPr>
            </w:pPr>
          </w:p>
        </w:tc>
      </w:tr>
    </w:tbl>
    <w:p w14:paraId="2961F2FF" w14:textId="77777777" w:rsidR="00782E0E" w:rsidRPr="00C82E7E" w:rsidRDefault="00782E0E" w:rsidP="00782E0E">
      <w:pPr>
        <w:pStyle w:val="Sinespaciado"/>
        <w:rPr>
          <w:rFonts w:ascii="Arial" w:hAnsi="Arial" w:cs="Arial"/>
          <w:color w:val="AEAAAA" w:themeColor="background2" w:themeShade="BF"/>
          <w:lang w:eastAsia="pt-BR"/>
        </w:rPr>
      </w:pPr>
    </w:p>
    <w:p w14:paraId="6B33227A" w14:textId="77777777" w:rsidR="00C82E7E" w:rsidRPr="00C82E7E" w:rsidRDefault="00C82E7E">
      <w:pPr>
        <w:spacing w:line="259" w:lineRule="auto"/>
        <w:jc w:val="left"/>
        <w:rPr>
          <w:rFonts w:eastAsiaTheme="majorEastAsia" w:cstheme="majorBidi"/>
          <w:b/>
          <w:caps/>
          <w:color w:val="AEAAAA" w:themeColor="background2" w:themeShade="BF"/>
          <w:sz w:val="28"/>
          <w:szCs w:val="32"/>
        </w:rPr>
      </w:pPr>
      <w:bookmarkStart w:id="34" w:name="_Toc55860288"/>
      <w:r w:rsidRPr="00C82E7E">
        <w:rPr>
          <w:color w:val="AEAAAA" w:themeColor="background2" w:themeShade="BF"/>
        </w:rPr>
        <w:br w:type="page"/>
      </w:r>
    </w:p>
    <w:p w14:paraId="7CD41F90" w14:textId="0509FCC7" w:rsidR="00E05EC6" w:rsidRDefault="00D70702" w:rsidP="006B2A82">
      <w:pPr>
        <w:pStyle w:val="Ttulo1"/>
      </w:pPr>
      <w:bookmarkStart w:id="35" w:name="_Toc56069163"/>
      <w:r>
        <w:lastRenderedPageBreak/>
        <w:t>Resultados y Discusión</w:t>
      </w:r>
      <w:bookmarkEnd w:id="34"/>
      <w:bookmarkEnd w:id="35"/>
    </w:p>
    <w:p w14:paraId="780AD24B" w14:textId="77777777" w:rsidR="001422C9" w:rsidRPr="005F752E" w:rsidRDefault="001422C9" w:rsidP="001422C9">
      <w:pPr>
        <w:rPr>
          <w:rFonts w:cs="Arial"/>
          <w:color w:val="AEAAAA" w:themeColor="background2" w:themeShade="BF"/>
          <w:lang w:eastAsia="pt-BR"/>
        </w:rPr>
      </w:pPr>
      <w:r w:rsidRPr="005F752E">
        <w:rPr>
          <w:rFonts w:cs="Arial"/>
          <w:color w:val="AEAAAA" w:themeColor="background2" w:themeShade="BF"/>
          <w:lang w:eastAsia="pt-BR"/>
        </w:rPr>
        <w:t>Describa de manera sucinta lo que contiene este acápite.</w:t>
      </w:r>
    </w:p>
    <w:p w14:paraId="52327B62" w14:textId="77777777" w:rsidR="001422C9" w:rsidRDefault="001422C9" w:rsidP="001422C9">
      <w:pPr>
        <w:rPr>
          <w:rFonts w:cs="Arial"/>
          <w:color w:val="AEAAAA" w:themeColor="background2" w:themeShade="BF"/>
        </w:rPr>
      </w:pPr>
      <w:r w:rsidRPr="00AE0151">
        <w:rPr>
          <w:rFonts w:cs="Arial"/>
          <w:color w:val="AEAAAA" w:themeColor="background2" w:themeShade="BF"/>
        </w:rPr>
        <w:t xml:space="preserve">Presentar los resultados más relevantes obtenidos de la evaluación del producto final demostrable, aquellos que servirán para determinar la funcionalidad </w:t>
      </w:r>
      <w:proofErr w:type="gramStart"/>
      <w:r w:rsidRPr="00AE0151">
        <w:rPr>
          <w:rFonts w:cs="Arial"/>
          <w:color w:val="AEAAAA" w:themeColor="background2" w:themeShade="BF"/>
        </w:rPr>
        <w:t>del mismo</w:t>
      </w:r>
      <w:proofErr w:type="gramEnd"/>
      <w:r w:rsidRPr="00AE0151">
        <w:rPr>
          <w:rFonts w:cs="Arial"/>
          <w:color w:val="AEAAAA" w:themeColor="background2" w:themeShade="BF"/>
        </w:rPr>
        <w:t>.</w:t>
      </w:r>
    </w:p>
    <w:p w14:paraId="75B44D6B" w14:textId="77777777" w:rsidR="001422C9" w:rsidRPr="00AE0151" w:rsidRDefault="001422C9" w:rsidP="001422C9">
      <w:pPr>
        <w:rPr>
          <w:rFonts w:cs="Arial"/>
          <w:color w:val="AEAAAA" w:themeColor="background2" w:themeShade="BF"/>
        </w:rPr>
      </w:pPr>
      <w:r w:rsidRPr="00AE0151">
        <w:rPr>
          <w:rFonts w:cs="Arial"/>
          <w:color w:val="AEAAAA" w:themeColor="background2" w:themeShade="BF"/>
        </w:rPr>
        <w:t>En Anexos se deberán adjuntar los registros de forma detallada.</w:t>
      </w:r>
    </w:p>
    <w:p w14:paraId="2C611A4D" w14:textId="3C4A7690" w:rsidR="001422C9" w:rsidRPr="00662E83" w:rsidRDefault="001422C9" w:rsidP="001422C9">
      <w:pPr>
        <w:pStyle w:val="Sinespaciado"/>
        <w:rPr>
          <w:rFonts w:ascii="Arial" w:hAnsi="Arial" w:cs="Arial"/>
          <w:lang w:eastAsia="pt-BR"/>
        </w:rPr>
      </w:pPr>
    </w:p>
    <w:p w14:paraId="243AB84B" w14:textId="77777777" w:rsidR="001422C9" w:rsidRPr="00662E83" w:rsidRDefault="001422C9" w:rsidP="001422C9">
      <w:pPr>
        <w:pStyle w:val="Ttulo2"/>
        <w:spacing w:after="0" w:line="259" w:lineRule="auto"/>
        <w:ind w:left="720" w:hanging="720"/>
      </w:pPr>
      <w:bookmarkStart w:id="36" w:name="_Toc44005529"/>
      <w:bookmarkStart w:id="37" w:name="_Toc55490667"/>
      <w:bookmarkStart w:id="38" w:name="_Toc56069164"/>
      <w:commentRangeStart w:id="39"/>
      <w:r w:rsidRPr="00662E83">
        <w:t>Sprint 0</w:t>
      </w:r>
      <w:bookmarkEnd w:id="36"/>
      <w:r w:rsidRPr="00662E83">
        <w:t>. Configuración del ambiente de desarrollo</w:t>
      </w:r>
      <w:bookmarkEnd w:id="37"/>
      <w:r w:rsidRPr="00662E83">
        <w:t xml:space="preserve"> </w:t>
      </w:r>
      <w:commentRangeEnd w:id="39"/>
      <w:r>
        <w:rPr>
          <w:rStyle w:val="Refdecomentario"/>
          <w:rFonts w:eastAsiaTheme="minorHAnsi" w:cstheme="minorBidi"/>
          <w:b w:val="0"/>
          <w:color w:val="auto"/>
        </w:rPr>
        <w:commentReference w:id="39"/>
      </w:r>
      <w:bookmarkEnd w:id="38"/>
    </w:p>
    <w:p w14:paraId="7BBCD12F" w14:textId="77777777" w:rsidR="001422C9" w:rsidRPr="00662E83" w:rsidRDefault="001422C9" w:rsidP="001422C9">
      <w:pPr>
        <w:rPr>
          <w:rFonts w:cs="Arial"/>
          <w:lang w:eastAsia="pt-BR"/>
        </w:rPr>
      </w:pPr>
    </w:p>
    <w:p w14:paraId="15B20445" w14:textId="77777777" w:rsidR="001422C9" w:rsidRPr="00E84641" w:rsidRDefault="001422C9" w:rsidP="001422C9">
      <w:pPr>
        <w:rPr>
          <w:rFonts w:eastAsiaTheme="majorEastAsia" w:cs="Arial"/>
          <w:color w:val="AEAAAA" w:themeColor="background2" w:themeShade="BF"/>
          <w:lang w:eastAsia="pt-BR"/>
        </w:rPr>
      </w:pPr>
      <w:r w:rsidRPr="00E84641">
        <w:rPr>
          <w:rFonts w:eastAsiaTheme="majorEastAsia" w:cs="Arial"/>
          <w:color w:val="AEAAAA" w:themeColor="background2" w:themeShade="BF"/>
          <w:lang w:eastAsia="pt-BR"/>
        </w:rPr>
        <w:t>En este punto se debe tener un listado de tareas que son parte del Sprint (Debería ir lo del Sprint Backlog)</w:t>
      </w:r>
    </w:p>
    <w:p w14:paraId="695A78D8" w14:textId="77777777" w:rsidR="001422C9" w:rsidRDefault="001422C9" w:rsidP="001422C9">
      <w:pPr>
        <w:rPr>
          <w:rFonts w:eastAsiaTheme="majorEastAsia" w:cs="Arial"/>
          <w:color w:val="AEAAAA" w:themeColor="background2" w:themeShade="BF"/>
          <w:lang w:eastAsia="pt-BR"/>
        </w:rPr>
      </w:pPr>
      <w:r w:rsidRPr="00E84641">
        <w:rPr>
          <w:rFonts w:eastAsiaTheme="majorEastAsia" w:cs="Arial"/>
          <w:color w:val="AEAAAA" w:themeColor="background2" w:themeShade="BF"/>
          <w:lang w:eastAsia="pt-BR"/>
        </w:rPr>
        <w:t xml:space="preserve">El desarrollo de cada Sprint debe tener lo siguiente: </w:t>
      </w:r>
    </w:p>
    <w:p w14:paraId="4EDAF5FF" w14:textId="77777777" w:rsidR="001422C9" w:rsidRPr="00F3574C" w:rsidRDefault="001422C9" w:rsidP="007D7AB8">
      <w:pPr>
        <w:pStyle w:val="Prrafodelista"/>
        <w:numPr>
          <w:ilvl w:val="0"/>
          <w:numId w:val="4"/>
        </w:numPr>
        <w:spacing w:line="259" w:lineRule="auto"/>
        <w:jc w:val="left"/>
        <w:rPr>
          <w:rFonts w:eastAsiaTheme="majorEastAsia" w:cs="Arial"/>
          <w:color w:val="AEAAAA" w:themeColor="background2" w:themeShade="BF"/>
          <w:lang w:eastAsia="pt-BR"/>
        </w:rPr>
      </w:pPr>
      <w:r w:rsidRPr="00F3574C">
        <w:rPr>
          <w:rFonts w:eastAsiaTheme="majorEastAsia" w:cs="Arial"/>
          <w:color w:val="AEAAAA" w:themeColor="background2" w:themeShade="BF"/>
          <w:lang w:eastAsia="pt-BR"/>
        </w:rPr>
        <w:t>Detalle</w:t>
      </w:r>
    </w:p>
    <w:p w14:paraId="411C1752" w14:textId="77777777" w:rsidR="001422C9" w:rsidRPr="00F3574C" w:rsidRDefault="001422C9" w:rsidP="007D7AB8">
      <w:pPr>
        <w:pStyle w:val="Prrafodelista"/>
        <w:numPr>
          <w:ilvl w:val="0"/>
          <w:numId w:val="4"/>
        </w:numPr>
        <w:spacing w:line="259" w:lineRule="auto"/>
        <w:jc w:val="left"/>
        <w:rPr>
          <w:rFonts w:eastAsiaTheme="majorEastAsia" w:cs="Arial"/>
          <w:color w:val="AEAAAA" w:themeColor="background2" w:themeShade="BF"/>
          <w:lang w:eastAsia="pt-BR"/>
        </w:rPr>
      </w:pPr>
      <w:r w:rsidRPr="00F3574C">
        <w:rPr>
          <w:rFonts w:eastAsiaTheme="majorEastAsia" w:cs="Arial"/>
          <w:color w:val="AEAAAA" w:themeColor="background2" w:themeShade="BF"/>
          <w:lang w:eastAsia="pt-BR"/>
        </w:rPr>
        <w:t>Resultado</w:t>
      </w:r>
    </w:p>
    <w:p w14:paraId="6DB77CE7" w14:textId="77777777" w:rsidR="001422C9" w:rsidRPr="00F3574C" w:rsidRDefault="001422C9" w:rsidP="007D7AB8">
      <w:pPr>
        <w:pStyle w:val="Prrafodelista"/>
        <w:numPr>
          <w:ilvl w:val="0"/>
          <w:numId w:val="4"/>
        </w:numPr>
        <w:spacing w:line="259" w:lineRule="auto"/>
        <w:jc w:val="left"/>
        <w:rPr>
          <w:rFonts w:eastAsiaTheme="majorEastAsia" w:cs="Arial"/>
          <w:color w:val="AEAAAA" w:themeColor="background2" w:themeShade="BF"/>
          <w:lang w:eastAsia="pt-BR"/>
        </w:rPr>
      </w:pPr>
      <w:r w:rsidRPr="00F3574C">
        <w:rPr>
          <w:rFonts w:eastAsiaTheme="majorEastAsia" w:cs="Arial"/>
          <w:color w:val="AEAAAA" w:themeColor="background2" w:themeShade="BF"/>
          <w:lang w:eastAsia="pt-BR"/>
        </w:rPr>
        <w:t>Captura de su implementación</w:t>
      </w:r>
    </w:p>
    <w:p w14:paraId="333F9B23" w14:textId="77777777" w:rsidR="001422C9" w:rsidRPr="00F3574C" w:rsidRDefault="001422C9" w:rsidP="001422C9">
      <w:pPr>
        <w:rPr>
          <w:rFonts w:cs="Arial"/>
          <w:b/>
          <w:color w:val="AEAAAA" w:themeColor="background2" w:themeShade="BF"/>
          <w:lang w:eastAsia="pt-BR"/>
        </w:rPr>
      </w:pPr>
      <w:r w:rsidRPr="00F3574C">
        <w:rPr>
          <w:rFonts w:cs="Arial"/>
          <w:b/>
          <w:color w:val="AEAAAA" w:themeColor="background2" w:themeShade="BF"/>
          <w:lang w:eastAsia="pt-BR"/>
        </w:rPr>
        <w:t>Importante:</w:t>
      </w:r>
    </w:p>
    <w:p w14:paraId="2A2F52E0" w14:textId="77777777" w:rsidR="001422C9" w:rsidRPr="00E84641" w:rsidRDefault="001422C9" w:rsidP="001422C9">
      <w:pPr>
        <w:rPr>
          <w:rFonts w:cs="Arial"/>
          <w:color w:val="AEAAAA" w:themeColor="background2" w:themeShade="BF"/>
          <w:lang w:eastAsia="pt-BR"/>
        </w:rPr>
      </w:pPr>
      <w:r w:rsidRPr="00E84641">
        <w:rPr>
          <w:rFonts w:cs="Arial"/>
          <w:color w:val="AEAAAA" w:themeColor="background2" w:themeShade="BF"/>
          <w:lang w:eastAsia="pt-BR"/>
        </w:rPr>
        <w:t>El Diseño de la Base de Datos debe ser parte del listado de tareas del Sprint 0</w:t>
      </w:r>
      <w:r>
        <w:rPr>
          <w:rFonts w:cs="Arial"/>
          <w:color w:val="AEAAAA" w:themeColor="background2" w:themeShade="BF"/>
          <w:lang w:eastAsia="pt-BR"/>
        </w:rPr>
        <w:t>,</w:t>
      </w:r>
      <w:r w:rsidRPr="00E84641">
        <w:rPr>
          <w:rFonts w:cs="Arial"/>
          <w:color w:val="AEAAAA" w:themeColor="background2" w:themeShade="BF"/>
          <w:lang w:eastAsia="pt-BR"/>
        </w:rPr>
        <w:t xml:space="preserve"> si se aplic</w:t>
      </w:r>
      <w:r>
        <w:rPr>
          <w:rFonts w:cs="Arial"/>
          <w:color w:val="AEAAAA" w:themeColor="background2" w:themeShade="BF"/>
          <w:lang w:eastAsia="pt-BR"/>
        </w:rPr>
        <w:t xml:space="preserve">ó el marco </w:t>
      </w:r>
      <w:r w:rsidRPr="00E84641">
        <w:rPr>
          <w:rFonts w:cs="Arial"/>
          <w:color w:val="AEAAAA" w:themeColor="background2" w:themeShade="BF"/>
          <w:lang w:eastAsia="pt-BR"/>
        </w:rPr>
        <w:t>metodológi</w:t>
      </w:r>
      <w:r>
        <w:rPr>
          <w:rFonts w:cs="Arial"/>
          <w:color w:val="AEAAAA" w:themeColor="background2" w:themeShade="BF"/>
          <w:lang w:eastAsia="pt-BR"/>
        </w:rPr>
        <w:t>co</w:t>
      </w:r>
      <w:r w:rsidRPr="00E84641">
        <w:rPr>
          <w:rFonts w:cs="Arial"/>
          <w:color w:val="AEAAAA" w:themeColor="background2" w:themeShade="BF"/>
          <w:lang w:eastAsia="pt-BR"/>
        </w:rPr>
        <w:t xml:space="preserve"> SCRUM.</w:t>
      </w:r>
    </w:p>
    <w:p w14:paraId="34ECB292" w14:textId="77777777" w:rsidR="00C82E7E" w:rsidRDefault="00C82E7E">
      <w:pPr>
        <w:spacing w:line="259" w:lineRule="auto"/>
        <w:jc w:val="left"/>
        <w:rPr>
          <w:rFonts w:eastAsiaTheme="majorEastAsia" w:cstheme="majorBidi"/>
          <w:b/>
          <w:caps/>
          <w:color w:val="000000" w:themeColor="text1"/>
          <w:sz w:val="28"/>
          <w:szCs w:val="32"/>
        </w:rPr>
      </w:pPr>
      <w:bookmarkStart w:id="40" w:name="_Toc55860295"/>
      <w:r>
        <w:br w:type="page"/>
      </w:r>
    </w:p>
    <w:p w14:paraId="1C6081BA" w14:textId="52A8E882" w:rsidR="00574178" w:rsidRDefault="00574178" w:rsidP="00574178">
      <w:pPr>
        <w:pStyle w:val="Ttulo1"/>
      </w:pPr>
      <w:bookmarkStart w:id="41" w:name="_Toc56069165"/>
      <w:r>
        <w:lastRenderedPageBreak/>
        <w:t>Conclu</w:t>
      </w:r>
      <w:r w:rsidR="00C12C78">
        <w:t>s</w:t>
      </w:r>
      <w:r>
        <w:t>iones y Recomendaciones</w:t>
      </w:r>
      <w:bookmarkEnd w:id="40"/>
      <w:bookmarkEnd w:id="41"/>
    </w:p>
    <w:p w14:paraId="3D5D7032" w14:textId="77777777" w:rsidR="00574178" w:rsidRDefault="00574178" w:rsidP="00574178">
      <w:pPr>
        <w:pStyle w:val="Ttulo2"/>
      </w:pPr>
      <w:bookmarkStart w:id="42" w:name="_Toc55860296"/>
      <w:bookmarkStart w:id="43" w:name="_Toc56069166"/>
      <w:r>
        <w:t>Conclusiones</w:t>
      </w:r>
      <w:bookmarkEnd w:id="42"/>
      <w:bookmarkEnd w:id="43"/>
    </w:p>
    <w:p w14:paraId="44A60DC6" w14:textId="57F6CA06" w:rsidR="008B2235" w:rsidRPr="00C82E7E" w:rsidRDefault="008B2235" w:rsidP="008B2235">
      <w:pPr>
        <w:rPr>
          <w:color w:val="AEAAAA" w:themeColor="background2" w:themeShade="BF"/>
        </w:rPr>
      </w:pPr>
      <w:r w:rsidRPr="00C82E7E">
        <w:rPr>
          <w:color w:val="AEAAAA" w:themeColor="background2" w:themeShade="BF"/>
        </w:rPr>
        <w:t>Análisis de los resultados obtenidos. Evaluar el impacto de la solución en los ámbitos disciplinar-investigativo, social o laboral-profesional.</w:t>
      </w:r>
    </w:p>
    <w:p w14:paraId="28B7C96B" w14:textId="15EF2873" w:rsidR="00D6439C" w:rsidRPr="00C82E7E" w:rsidRDefault="00501C87" w:rsidP="008B2235">
      <w:pPr>
        <w:rPr>
          <w:color w:val="AEAAAA" w:themeColor="background2" w:themeShade="BF"/>
        </w:rPr>
      </w:pPr>
      <w:r w:rsidRPr="00C82E7E">
        <w:rPr>
          <w:color w:val="AEAAAA" w:themeColor="background2" w:themeShade="BF"/>
        </w:rPr>
        <w:t>L</w:t>
      </w:r>
      <w:r w:rsidR="00B93214" w:rsidRPr="00C82E7E">
        <w:rPr>
          <w:color w:val="AEAAAA" w:themeColor="background2" w:themeShade="BF"/>
        </w:rPr>
        <w:t xml:space="preserve">as conclusiones </w:t>
      </w:r>
      <w:r w:rsidRPr="00C82E7E">
        <w:rPr>
          <w:color w:val="AEAAAA" w:themeColor="background2" w:themeShade="BF"/>
        </w:rPr>
        <w:t>deben ser redactadas en función de los objetivos</w:t>
      </w:r>
      <w:r w:rsidR="00C82E7E" w:rsidRPr="00C82E7E">
        <w:rPr>
          <w:color w:val="AEAAAA" w:themeColor="background2" w:themeShade="BF"/>
        </w:rPr>
        <w:t xml:space="preserve"> (</w:t>
      </w:r>
      <w:r w:rsidR="00C82E7E" w:rsidRPr="00C82E7E">
        <w:rPr>
          <w:rFonts w:cs="Arial"/>
          <w:color w:val="AEAAAA" w:themeColor="background2" w:themeShade="BF"/>
          <w:lang w:val="es-ES_tradnl"/>
        </w:rPr>
        <w:t>general y específicos</w:t>
      </w:r>
      <w:r w:rsidR="00C82E7E" w:rsidRPr="00C82E7E">
        <w:rPr>
          <w:color w:val="AEAAAA" w:themeColor="background2" w:themeShade="BF"/>
        </w:rPr>
        <w:t>)</w:t>
      </w:r>
      <w:r w:rsidRPr="00C82E7E">
        <w:rPr>
          <w:color w:val="AEAAAA" w:themeColor="background2" w:themeShade="BF"/>
        </w:rPr>
        <w:t xml:space="preserve"> </w:t>
      </w:r>
      <w:r w:rsidR="00C82E7E" w:rsidRPr="00C82E7E">
        <w:rPr>
          <w:rFonts w:cs="Arial"/>
          <w:color w:val="AEAAAA" w:themeColor="background2" w:themeShade="BF"/>
          <w:lang w:val="es-ES_tradnl"/>
        </w:rPr>
        <w:t>y al proceso de desarrollo de los sistemas propuestos</w:t>
      </w:r>
      <w:r w:rsidRPr="00C82E7E">
        <w:rPr>
          <w:color w:val="AEAAAA" w:themeColor="background2" w:themeShade="BF"/>
        </w:rPr>
        <w:t>.</w:t>
      </w:r>
    </w:p>
    <w:p w14:paraId="6D8B27EF" w14:textId="0E534BFE" w:rsidR="00AB712B" w:rsidRPr="00C82E7E" w:rsidRDefault="00AB712B" w:rsidP="008B2235">
      <w:pPr>
        <w:rPr>
          <w:color w:val="AEAAAA" w:themeColor="background2" w:themeShade="BF"/>
        </w:rPr>
      </w:pPr>
      <w:r w:rsidRPr="00C82E7E">
        <w:rPr>
          <w:color w:val="AEAAAA" w:themeColor="background2" w:themeShade="BF"/>
        </w:rPr>
        <w:t>Se deben usar viñetas simples (igual a las que se encuentran en la sección de recomendaciones).</w:t>
      </w:r>
    </w:p>
    <w:p w14:paraId="02A1F449" w14:textId="77777777" w:rsidR="00C82E7E" w:rsidRPr="008B2235" w:rsidRDefault="00C82E7E" w:rsidP="008B2235"/>
    <w:p w14:paraId="316B3614" w14:textId="37C6109D" w:rsidR="00574178" w:rsidRDefault="00574178" w:rsidP="00574178">
      <w:pPr>
        <w:pStyle w:val="Ttulo2"/>
      </w:pPr>
      <w:bookmarkStart w:id="44" w:name="_Toc55860297"/>
      <w:bookmarkStart w:id="45" w:name="_Toc56069167"/>
      <w:r>
        <w:t>Recomendaciones</w:t>
      </w:r>
      <w:bookmarkEnd w:id="44"/>
      <w:bookmarkEnd w:id="45"/>
    </w:p>
    <w:p w14:paraId="60E98581" w14:textId="77777777" w:rsidR="00C82E7E" w:rsidRPr="00C82E7E" w:rsidRDefault="00C82E7E" w:rsidP="007D7AB8">
      <w:pPr>
        <w:pStyle w:val="Prrafodelista"/>
        <w:numPr>
          <w:ilvl w:val="0"/>
          <w:numId w:val="2"/>
        </w:numPr>
        <w:rPr>
          <w:color w:val="AEAAAA" w:themeColor="background2" w:themeShade="BF"/>
        </w:rPr>
      </w:pPr>
      <w:r w:rsidRPr="00C82E7E">
        <w:rPr>
          <w:color w:val="AEAAAA" w:themeColor="background2" w:themeShade="BF"/>
        </w:rPr>
        <w:t>Una recomendación puede explicitar la experiencia adquirida sobre los procesos, procedimientos o cuidados importantes / riesgosos / delicados que pueden suceder / deben ejecutar / deben cuidar, durante el desarrollo del proyecto.</w:t>
      </w:r>
    </w:p>
    <w:p w14:paraId="55E650B1" w14:textId="7DC74686" w:rsidR="00C82E7E" w:rsidRPr="00C82E7E" w:rsidRDefault="00C82E7E" w:rsidP="007D7AB8">
      <w:pPr>
        <w:pStyle w:val="Prrafodelista"/>
        <w:numPr>
          <w:ilvl w:val="0"/>
          <w:numId w:val="2"/>
        </w:numPr>
        <w:rPr>
          <w:color w:val="AEAAAA" w:themeColor="background2" w:themeShade="BF"/>
        </w:rPr>
      </w:pPr>
      <w:r w:rsidRPr="00C82E7E">
        <w:rPr>
          <w:color w:val="AEAAAA" w:themeColor="background2" w:themeShade="BF"/>
        </w:rPr>
        <w:t xml:space="preserve">Una recomendación puede indicar lo que queda pendiente por hacer para mejorar o complementar la versión del producto obtenido en el proyecto. </w:t>
      </w:r>
    </w:p>
    <w:p w14:paraId="7FB2742F" w14:textId="386EB8AA" w:rsidR="00C82E7E" w:rsidRPr="00C82E7E" w:rsidRDefault="00C82E7E" w:rsidP="007D7AB8">
      <w:pPr>
        <w:pStyle w:val="Prrafodelista"/>
        <w:numPr>
          <w:ilvl w:val="0"/>
          <w:numId w:val="2"/>
        </w:numPr>
        <w:rPr>
          <w:color w:val="AEAAAA" w:themeColor="background2" w:themeShade="BF"/>
        </w:rPr>
      </w:pPr>
      <w:r w:rsidRPr="00C82E7E">
        <w:rPr>
          <w:color w:val="AEAAAA" w:themeColor="background2" w:themeShade="BF"/>
        </w:rPr>
        <w:t xml:space="preserve">Se debe aclarar que una recomendación no debe incluir lo que por lógica o por actividad regular debe hacerse. Ejemplo: sacar </w:t>
      </w:r>
      <w:proofErr w:type="spellStart"/>
      <w:r w:rsidRPr="00C82E7E">
        <w:rPr>
          <w:color w:val="AEAAAA" w:themeColor="background2" w:themeShade="BF"/>
        </w:rPr>
        <w:t>backups</w:t>
      </w:r>
      <w:proofErr w:type="spellEnd"/>
      <w:r w:rsidRPr="00C82E7E">
        <w:rPr>
          <w:color w:val="AEAAAA" w:themeColor="background2" w:themeShade="BF"/>
        </w:rPr>
        <w:t xml:space="preserve">, recibir retroalimentación del cliente, etc. </w:t>
      </w:r>
    </w:p>
    <w:p w14:paraId="7C201FC3" w14:textId="77777777" w:rsidR="00C82E7E" w:rsidRPr="00C82E7E" w:rsidRDefault="00C82E7E" w:rsidP="007D7AB8">
      <w:pPr>
        <w:pStyle w:val="Prrafodelista"/>
        <w:numPr>
          <w:ilvl w:val="0"/>
          <w:numId w:val="2"/>
        </w:numPr>
        <w:rPr>
          <w:color w:val="AEAAAA" w:themeColor="background2" w:themeShade="BF"/>
        </w:rPr>
      </w:pPr>
      <w:r w:rsidRPr="00C82E7E">
        <w:rPr>
          <w:color w:val="AEAAAA" w:themeColor="background2" w:themeShade="BF"/>
        </w:rPr>
        <w:t xml:space="preserve">Lo que se puede recomendar es la periodicidad y procedimiento del cliente que varía según el caso. Ejemplo: “Se recomienda que </w:t>
      </w:r>
      <w:proofErr w:type="gramStart"/>
      <w:r w:rsidRPr="00C82E7E">
        <w:rPr>
          <w:color w:val="AEAAAA" w:themeColor="background2" w:themeShade="BF"/>
        </w:rPr>
        <w:t xml:space="preserve">el </w:t>
      </w:r>
      <w:proofErr w:type="spellStart"/>
      <w:r w:rsidRPr="00C82E7E">
        <w:rPr>
          <w:color w:val="AEAAAA" w:themeColor="background2" w:themeShade="BF"/>
        </w:rPr>
        <w:t>backup</w:t>
      </w:r>
      <w:proofErr w:type="spellEnd"/>
      <w:proofErr w:type="gramEnd"/>
      <w:r w:rsidRPr="00C82E7E">
        <w:rPr>
          <w:color w:val="AEAAAA" w:themeColor="background2" w:themeShade="BF"/>
        </w:rPr>
        <w:t xml:space="preserve"> de la base de datos se grabe cada 15 días, en un dispositivo externo y se envié a la Dirección de TICS para su almacenamiento físico.”</w:t>
      </w:r>
    </w:p>
    <w:p w14:paraId="36EF0FBD" w14:textId="77777777" w:rsidR="00C82E7E" w:rsidRDefault="00C82E7E">
      <w:pPr>
        <w:spacing w:line="259" w:lineRule="auto"/>
        <w:jc w:val="left"/>
        <w:rPr>
          <w:rFonts w:eastAsiaTheme="majorEastAsia" w:cstheme="majorBidi"/>
          <w:b/>
          <w:caps/>
          <w:color w:val="000000" w:themeColor="text1"/>
          <w:sz w:val="28"/>
          <w:szCs w:val="32"/>
        </w:rPr>
      </w:pPr>
      <w:bookmarkStart w:id="46" w:name="_Toc55860298"/>
      <w:r>
        <w:br w:type="page"/>
      </w:r>
    </w:p>
    <w:p w14:paraId="40E514DA" w14:textId="478AE7E5" w:rsidR="00020ED4" w:rsidRDefault="00EB0031" w:rsidP="00020ED4">
      <w:pPr>
        <w:pStyle w:val="Ttulo1"/>
      </w:pPr>
      <w:bookmarkStart w:id="47" w:name="_Toc56069168"/>
      <w:commentRangeStart w:id="48"/>
      <w:r>
        <w:lastRenderedPageBreak/>
        <w:t>R</w:t>
      </w:r>
      <w:r w:rsidR="00020ED4">
        <w:t>eferencias</w:t>
      </w:r>
      <w:bookmarkEnd w:id="46"/>
      <w:r w:rsidR="00971963">
        <w:t xml:space="preserve"> Bibliográficas</w:t>
      </w:r>
      <w:commentRangeEnd w:id="48"/>
      <w:r w:rsidR="00C82E7E">
        <w:rPr>
          <w:rStyle w:val="Refdecomentario"/>
          <w:rFonts w:eastAsiaTheme="minorHAnsi" w:cstheme="minorBidi"/>
          <w:b w:val="0"/>
          <w:caps w:val="0"/>
          <w:color w:val="auto"/>
        </w:rPr>
        <w:commentReference w:id="48"/>
      </w:r>
      <w:bookmarkEnd w:id="47"/>
    </w:p>
    <w:p w14:paraId="1E1FBF63" w14:textId="77777777" w:rsidR="00ED589B" w:rsidRDefault="00ED589B" w:rsidP="00602051"/>
    <w:sdt>
      <w:sdtPr>
        <w:rPr>
          <w:lang w:val="es-ES"/>
        </w:rPr>
        <w:id w:val="-1387104536"/>
        <w:docPartObj>
          <w:docPartGallery w:val="Bibliographies"/>
          <w:docPartUnique/>
        </w:docPartObj>
      </w:sdtPr>
      <w:sdtEndPr>
        <w:rPr>
          <w:rFonts w:eastAsiaTheme="minorHAnsi" w:cstheme="minorBidi"/>
          <w:b w:val="0"/>
          <w:caps w:val="0"/>
          <w:color w:val="auto"/>
          <w:sz w:val="22"/>
          <w:szCs w:val="22"/>
          <w:lang w:val="es-EC"/>
        </w:rPr>
      </w:sdtEndPr>
      <w:sdtContent>
        <w:sdt>
          <w:sdtPr>
            <w:id w:val="-573587230"/>
            <w:bibliography/>
          </w:sdtPr>
          <w:sdtEndPr>
            <w:rPr>
              <w:rFonts w:eastAsiaTheme="minorHAnsi" w:cstheme="minorBidi"/>
              <w:b w:val="0"/>
              <w:caps w:val="0"/>
              <w:color w:val="auto"/>
              <w:sz w:val="22"/>
              <w:szCs w:val="22"/>
            </w:rPr>
          </w:sdtEndPr>
          <w:sdtContent>
            <w:p w14:paraId="3B00DF95" w14:textId="1FBA6A78" w:rsidR="00056CDA" w:rsidRPr="00056CDA" w:rsidRDefault="00B51818" w:rsidP="00056CDA">
              <w:pPr>
                <w:pStyle w:val="Ttulo1"/>
                <w:numPr>
                  <w:ilvl w:val="0"/>
                  <w:numId w:val="0"/>
                </w:numPr>
                <w:rPr>
                  <w:rFonts w:asciiTheme="minorHAnsi" w:hAnsiTheme="minorHAnsi"/>
                  <w:noProof/>
                </w:rPr>
              </w:pPr>
              <w:r>
                <w:rPr>
                  <w:b w:val="0"/>
                </w:rPr>
                <w:fldChar w:fldCharType="begin"/>
              </w:r>
              <w:r>
                <w:instrText>BIBLIOGRAPHY</w:instrText>
              </w:r>
              <w:r>
                <w:rPr>
                  <w:b w:val="0"/>
                </w:rP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20"/>
                <w:gridCol w:w="8184"/>
              </w:tblGrid>
              <w:tr w:rsidR="00056CDA" w:rsidRPr="00056CDA" w14:paraId="267565A7" w14:textId="77777777">
                <w:trPr>
                  <w:divId w:val="566959128"/>
                  <w:tblCellSpacing w:w="15" w:type="dxa"/>
                </w:trPr>
                <w:tc>
                  <w:tcPr>
                    <w:tcW w:w="50" w:type="pct"/>
                    <w:hideMark/>
                  </w:tcPr>
                  <w:p w14:paraId="5946225C" w14:textId="32211A76" w:rsidR="00056CDA" w:rsidRDefault="00056CDA">
                    <w:pPr>
                      <w:pStyle w:val="Bibliografa"/>
                      <w:rPr>
                        <w:noProof/>
                        <w:sz w:val="24"/>
                        <w:szCs w:val="24"/>
                      </w:rPr>
                    </w:pPr>
                    <w:r>
                      <w:rPr>
                        <w:noProof/>
                      </w:rPr>
                      <w:t xml:space="preserve">[1] </w:t>
                    </w:r>
                  </w:p>
                </w:tc>
                <w:tc>
                  <w:tcPr>
                    <w:tcW w:w="0" w:type="auto"/>
                    <w:hideMark/>
                  </w:tcPr>
                  <w:p w14:paraId="72A10623" w14:textId="77777777" w:rsidR="00056CDA" w:rsidRPr="00056CDA" w:rsidRDefault="00056CDA">
                    <w:pPr>
                      <w:pStyle w:val="Bibliografa"/>
                      <w:rPr>
                        <w:noProof/>
                        <w:lang w:val="en-GB"/>
                      </w:rPr>
                    </w:pPr>
                    <w:r>
                      <w:rPr>
                        <w:noProof/>
                      </w:rPr>
                      <w:t xml:space="preserve">Srum Mexico, «Srum Mexico,» 02 08 2018. [En línea]. </w:t>
                    </w:r>
                    <w:r w:rsidRPr="00056CDA">
                      <w:rPr>
                        <w:noProof/>
                        <w:lang w:val="en-GB"/>
                      </w:rPr>
                      <w:t>Available: https://scrum.mx/informate/historias-de-usuario.</w:t>
                    </w:r>
                  </w:p>
                </w:tc>
              </w:tr>
              <w:tr w:rsidR="00056CDA" w14:paraId="39E3644E" w14:textId="77777777">
                <w:trPr>
                  <w:divId w:val="566959128"/>
                  <w:tblCellSpacing w:w="15" w:type="dxa"/>
                </w:trPr>
                <w:tc>
                  <w:tcPr>
                    <w:tcW w:w="50" w:type="pct"/>
                    <w:hideMark/>
                  </w:tcPr>
                  <w:p w14:paraId="00C971BE" w14:textId="77777777" w:rsidR="00056CDA" w:rsidRDefault="00056CDA">
                    <w:pPr>
                      <w:pStyle w:val="Bibliografa"/>
                      <w:rPr>
                        <w:noProof/>
                        <w:lang w:val="es-ES"/>
                      </w:rPr>
                    </w:pPr>
                    <w:r>
                      <w:rPr>
                        <w:noProof/>
                        <w:lang w:val="es-ES"/>
                      </w:rPr>
                      <w:t xml:space="preserve">[2] </w:t>
                    </w:r>
                  </w:p>
                </w:tc>
                <w:tc>
                  <w:tcPr>
                    <w:tcW w:w="0" w:type="auto"/>
                    <w:hideMark/>
                  </w:tcPr>
                  <w:p w14:paraId="4B1D30BB" w14:textId="77777777" w:rsidR="00056CDA" w:rsidRDefault="00056CDA">
                    <w:pPr>
                      <w:pStyle w:val="Bibliografa"/>
                      <w:rPr>
                        <w:noProof/>
                        <w:lang w:val="es-ES"/>
                      </w:rPr>
                    </w:pPr>
                    <w:r>
                      <w:rPr>
                        <w:noProof/>
                        <w:lang w:val="es-ES"/>
                      </w:rPr>
                      <w:t>EALDE, «Dirección de proyectos,» 27 Agosto 2019. [En línea]. Available: https://www.ealde.es/product-backlog-sprint-backlog/.</w:t>
                    </w:r>
                  </w:p>
                </w:tc>
              </w:tr>
              <w:tr w:rsidR="00056CDA" w14:paraId="05E59B4D" w14:textId="77777777">
                <w:trPr>
                  <w:divId w:val="566959128"/>
                  <w:tblCellSpacing w:w="15" w:type="dxa"/>
                </w:trPr>
                <w:tc>
                  <w:tcPr>
                    <w:tcW w:w="50" w:type="pct"/>
                    <w:hideMark/>
                  </w:tcPr>
                  <w:p w14:paraId="638BD8A1" w14:textId="77777777" w:rsidR="00056CDA" w:rsidRDefault="00056CDA">
                    <w:pPr>
                      <w:pStyle w:val="Bibliografa"/>
                      <w:rPr>
                        <w:noProof/>
                        <w:lang w:val="es-ES"/>
                      </w:rPr>
                    </w:pPr>
                    <w:r>
                      <w:rPr>
                        <w:noProof/>
                        <w:lang w:val="es-ES"/>
                      </w:rPr>
                      <w:t xml:space="preserve">[3] </w:t>
                    </w:r>
                  </w:p>
                </w:tc>
                <w:tc>
                  <w:tcPr>
                    <w:tcW w:w="0" w:type="auto"/>
                    <w:hideMark/>
                  </w:tcPr>
                  <w:p w14:paraId="07027F98" w14:textId="77777777" w:rsidR="00056CDA" w:rsidRDefault="00056CDA">
                    <w:pPr>
                      <w:pStyle w:val="Bibliografa"/>
                      <w:rPr>
                        <w:noProof/>
                        <w:lang w:val="es-ES"/>
                      </w:rPr>
                    </w:pPr>
                    <w:r>
                      <w:rPr>
                        <w:noProof/>
                        <w:lang w:val="es-ES"/>
                      </w:rPr>
                      <w:t>«envatotuts+,» 26 11 2018. [En línea]. Available: https://webdesign.tutsplus.com/es/articles/what-is-figma--cms-32272.</w:t>
                    </w:r>
                  </w:p>
                </w:tc>
              </w:tr>
              <w:tr w:rsidR="00056CDA" w14:paraId="3F085997" w14:textId="77777777">
                <w:trPr>
                  <w:divId w:val="566959128"/>
                  <w:tblCellSpacing w:w="15" w:type="dxa"/>
                </w:trPr>
                <w:tc>
                  <w:tcPr>
                    <w:tcW w:w="50" w:type="pct"/>
                    <w:hideMark/>
                  </w:tcPr>
                  <w:p w14:paraId="54838B79" w14:textId="77777777" w:rsidR="00056CDA" w:rsidRDefault="00056CDA">
                    <w:pPr>
                      <w:pStyle w:val="Bibliografa"/>
                      <w:rPr>
                        <w:noProof/>
                        <w:lang w:val="es-ES"/>
                      </w:rPr>
                    </w:pPr>
                    <w:r>
                      <w:rPr>
                        <w:noProof/>
                        <w:lang w:val="es-ES"/>
                      </w:rPr>
                      <w:t xml:space="preserve">[4] </w:t>
                    </w:r>
                  </w:p>
                </w:tc>
                <w:tc>
                  <w:tcPr>
                    <w:tcW w:w="0" w:type="auto"/>
                    <w:hideMark/>
                  </w:tcPr>
                  <w:p w14:paraId="558A8B21" w14:textId="77777777" w:rsidR="00056CDA" w:rsidRDefault="00056CDA">
                    <w:pPr>
                      <w:pStyle w:val="Bibliografa"/>
                      <w:rPr>
                        <w:noProof/>
                        <w:lang w:val="es-ES"/>
                      </w:rPr>
                    </w:pPr>
                    <w:r>
                      <w:rPr>
                        <w:noProof/>
                        <w:lang w:val="es-ES"/>
                      </w:rPr>
                      <w:t>U. d. Alicante, «Servicio de Informática,» 2018. [En línea]. Available: https://si.ua.es/es/documentacion/asp-net-mvc-3/1-dia/modelo-vista-controlador-mvc.html.</w:t>
                    </w:r>
                  </w:p>
                </w:tc>
              </w:tr>
              <w:tr w:rsidR="00056CDA" w:rsidRPr="00056CDA" w14:paraId="324209B0" w14:textId="77777777">
                <w:trPr>
                  <w:divId w:val="566959128"/>
                  <w:tblCellSpacing w:w="15" w:type="dxa"/>
                </w:trPr>
                <w:tc>
                  <w:tcPr>
                    <w:tcW w:w="50" w:type="pct"/>
                    <w:hideMark/>
                  </w:tcPr>
                  <w:p w14:paraId="3E61BF36" w14:textId="77777777" w:rsidR="00056CDA" w:rsidRDefault="00056CDA">
                    <w:pPr>
                      <w:pStyle w:val="Bibliografa"/>
                      <w:rPr>
                        <w:noProof/>
                        <w:lang w:val="es-ES"/>
                      </w:rPr>
                    </w:pPr>
                    <w:r>
                      <w:rPr>
                        <w:noProof/>
                        <w:lang w:val="es-ES"/>
                      </w:rPr>
                      <w:t xml:space="preserve">[5] </w:t>
                    </w:r>
                  </w:p>
                </w:tc>
                <w:tc>
                  <w:tcPr>
                    <w:tcW w:w="0" w:type="auto"/>
                    <w:hideMark/>
                  </w:tcPr>
                  <w:p w14:paraId="46F14DCA" w14:textId="77777777" w:rsidR="00056CDA" w:rsidRPr="00056CDA" w:rsidRDefault="00056CDA">
                    <w:pPr>
                      <w:pStyle w:val="Bibliografa"/>
                      <w:rPr>
                        <w:noProof/>
                        <w:lang w:val="en-GB"/>
                      </w:rPr>
                    </w:pPr>
                    <w:r>
                      <w:rPr>
                        <w:noProof/>
                        <w:lang w:val="es-ES"/>
                      </w:rPr>
                      <w:t xml:space="preserve">B. Noguera, «Culturación,» 2019. [En línea]. </w:t>
                    </w:r>
                    <w:r w:rsidRPr="00056CDA">
                      <w:rPr>
                        <w:noProof/>
                        <w:lang w:val="en-GB"/>
                      </w:rPr>
                      <w:t>Available: https://culturacion.com/que-es-y-para-que-sirve-mysql/.</w:t>
                    </w:r>
                  </w:p>
                </w:tc>
              </w:tr>
              <w:tr w:rsidR="00056CDA" w:rsidRPr="00056CDA" w14:paraId="178A7561" w14:textId="77777777">
                <w:trPr>
                  <w:divId w:val="566959128"/>
                  <w:tblCellSpacing w:w="15" w:type="dxa"/>
                </w:trPr>
                <w:tc>
                  <w:tcPr>
                    <w:tcW w:w="50" w:type="pct"/>
                    <w:hideMark/>
                  </w:tcPr>
                  <w:p w14:paraId="2A7A6D78" w14:textId="77777777" w:rsidR="00056CDA" w:rsidRDefault="00056CDA">
                    <w:pPr>
                      <w:pStyle w:val="Bibliografa"/>
                      <w:rPr>
                        <w:noProof/>
                        <w:lang w:val="es-ES"/>
                      </w:rPr>
                    </w:pPr>
                    <w:r>
                      <w:rPr>
                        <w:noProof/>
                        <w:lang w:val="es-ES"/>
                      </w:rPr>
                      <w:t xml:space="preserve">[6] </w:t>
                    </w:r>
                  </w:p>
                </w:tc>
                <w:tc>
                  <w:tcPr>
                    <w:tcW w:w="0" w:type="auto"/>
                    <w:hideMark/>
                  </w:tcPr>
                  <w:p w14:paraId="35C667D7" w14:textId="77777777" w:rsidR="00056CDA" w:rsidRPr="00056CDA" w:rsidRDefault="00056CDA">
                    <w:pPr>
                      <w:pStyle w:val="Bibliografa"/>
                      <w:rPr>
                        <w:noProof/>
                        <w:lang w:val="en-GB"/>
                      </w:rPr>
                    </w:pPr>
                    <w:r>
                      <w:rPr>
                        <w:noProof/>
                        <w:lang w:val="es-ES"/>
                      </w:rPr>
                      <w:t xml:space="preserve">A. Norén, «Java desde 0,» 21 12 2020. [En línea]. </w:t>
                    </w:r>
                    <w:r w:rsidRPr="00056CDA">
                      <w:rPr>
                        <w:noProof/>
                        <w:lang w:val="en-GB"/>
                      </w:rPr>
                      <w:t>Available: https://javadesde0.com/tag/que-es-angular-material/.</w:t>
                    </w:r>
                  </w:p>
                </w:tc>
              </w:tr>
              <w:tr w:rsidR="00056CDA" w14:paraId="03D917DA" w14:textId="77777777">
                <w:trPr>
                  <w:divId w:val="566959128"/>
                  <w:tblCellSpacing w:w="15" w:type="dxa"/>
                </w:trPr>
                <w:tc>
                  <w:tcPr>
                    <w:tcW w:w="50" w:type="pct"/>
                    <w:hideMark/>
                  </w:tcPr>
                  <w:p w14:paraId="35C5CEA6" w14:textId="77777777" w:rsidR="00056CDA" w:rsidRDefault="00056CDA">
                    <w:pPr>
                      <w:pStyle w:val="Bibliografa"/>
                      <w:rPr>
                        <w:noProof/>
                        <w:lang w:val="es-ES"/>
                      </w:rPr>
                    </w:pPr>
                    <w:r>
                      <w:rPr>
                        <w:noProof/>
                        <w:lang w:val="es-ES"/>
                      </w:rPr>
                      <w:t xml:space="preserve">[7] </w:t>
                    </w:r>
                  </w:p>
                </w:tc>
                <w:tc>
                  <w:tcPr>
                    <w:tcW w:w="0" w:type="auto"/>
                    <w:hideMark/>
                  </w:tcPr>
                  <w:p w14:paraId="009589EE" w14:textId="77777777" w:rsidR="00056CDA" w:rsidRDefault="00056CDA">
                    <w:pPr>
                      <w:pStyle w:val="Bibliografa"/>
                      <w:rPr>
                        <w:noProof/>
                        <w:lang w:val="es-ES"/>
                      </w:rPr>
                    </w:pPr>
                    <w:r>
                      <w:rPr>
                        <w:noProof/>
                        <w:lang w:val="es-ES"/>
                      </w:rPr>
                      <w:t>Scrum Mexico, «Scrum Mexico,» 2 Agosto 2018. [En línea]. Available: https://scrum.mx/informate/historias-de-usuario.</w:t>
                    </w:r>
                  </w:p>
                </w:tc>
              </w:tr>
            </w:tbl>
            <w:p w14:paraId="3A74B600" w14:textId="77777777" w:rsidR="00056CDA" w:rsidRDefault="00056CDA">
              <w:pPr>
                <w:divId w:val="566959128"/>
                <w:rPr>
                  <w:rFonts w:eastAsia="Times New Roman"/>
                  <w:noProof/>
                </w:rPr>
              </w:pPr>
            </w:p>
            <w:p w14:paraId="3BF48416" w14:textId="7BB3B933" w:rsidR="00B51818" w:rsidRDefault="00B51818">
              <w:r>
                <w:rPr>
                  <w:b/>
                  <w:bCs/>
                </w:rPr>
                <w:fldChar w:fldCharType="end"/>
              </w:r>
            </w:p>
          </w:sdtContent>
        </w:sdt>
      </w:sdtContent>
    </w:sdt>
    <w:p w14:paraId="125C2E75" w14:textId="3B71F70F" w:rsidR="00490CAE" w:rsidRDefault="00490CAE" w:rsidP="00602051">
      <w:pPr>
        <w:sectPr w:rsidR="00490CAE" w:rsidSect="00B67AE7">
          <w:footerReference w:type="default" r:id="rId21"/>
          <w:pgSz w:w="11906" w:h="16838" w:code="9"/>
          <w:pgMar w:top="1701" w:right="1701" w:bottom="1418" w:left="1701" w:header="709" w:footer="709" w:gutter="0"/>
          <w:pgNumType w:start="1"/>
          <w:cols w:space="708"/>
          <w:docGrid w:linePitch="360"/>
        </w:sectPr>
      </w:pPr>
    </w:p>
    <w:p w14:paraId="2F74E4CB" w14:textId="77777777" w:rsidR="00602051" w:rsidRPr="00FD5CC3" w:rsidRDefault="00ED589B" w:rsidP="00FD5CC3">
      <w:pPr>
        <w:pStyle w:val="Ttulo1"/>
        <w:ind w:left="658" w:hanging="431"/>
      </w:pPr>
      <w:bookmarkStart w:id="49" w:name="_Toc56069169"/>
      <w:r w:rsidRPr="00FD5CC3">
        <w:lastRenderedPageBreak/>
        <w:t>ANEXOS</w:t>
      </w:r>
      <w:bookmarkEnd w:id="49"/>
    </w:p>
    <w:p w14:paraId="10EA4234" w14:textId="725E38BC" w:rsidR="00DD2390" w:rsidRPr="00DD2390" w:rsidRDefault="00C83DC9" w:rsidP="00DD2390">
      <w:pPr>
        <w:pStyle w:val="Ttulo2"/>
        <w:ind w:left="1032" w:hanging="578"/>
      </w:pPr>
      <w:bookmarkStart w:id="50" w:name="_Toc56069170"/>
      <w:r>
        <w:t>Manual Técnico</w:t>
      </w:r>
      <w:bookmarkEnd w:id="50"/>
    </w:p>
    <w:p w14:paraId="08AA03FE" w14:textId="589D81BF" w:rsidR="00C83DC9" w:rsidRDefault="00C83DC9" w:rsidP="00C83DC9">
      <w:pPr>
        <w:pStyle w:val="Ttulo2"/>
        <w:ind w:left="1032" w:hanging="578"/>
      </w:pPr>
      <w:bookmarkStart w:id="51" w:name="_Toc56069171"/>
      <w:r>
        <w:t>Manual de Usuario</w:t>
      </w:r>
      <w:bookmarkEnd w:id="51"/>
    </w:p>
    <w:p w14:paraId="01F33B80" w14:textId="27C56AF6" w:rsidR="00DD2390" w:rsidRPr="00DD2390" w:rsidRDefault="00DD2390" w:rsidP="00DD2390">
      <w:pPr>
        <w:pStyle w:val="Prrafodelista"/>
        <w:ind w:left="709"/>
        <w:rPr>
          <w:rFonts w:cs="Arial"/>
          <w:color w:val="AEAAAA" w:themeColor="background2" w:themeShade="BF"/>
        </w:rPr>
      </w:pPr>
      <w:r w:rsidRPr="00DD2390">
        <w:rPr>
          <w:rFonts w:cs="Arial"/>
          <w:color w:val="AEAAAA" w:themeColor="background2" w:themeShade="BF"/>
        </w:rPr>
        <w:t>Video (</w:t>
      </w:r>
      <w:r w:rsidRPr="00DD2390">
        <w:rPr>
          <w:rFonts w:cs="Arial"/>
          <w:b/>
          <w:color w:val="AEAAAA" w:themeColor="background2" w:themeShade="BF"/>
        </w:rPr>
        <w:t>máximo</w:t>
      </w:r>
      <w:r w:rsidRPr="00DD2390">
        <w:rPr>
          <w:rFonts w:cs="Arial"/>
          <w:color w:val="AEAAAA" w:themeColor="background2" w:themeShade="BF"/>
        </w:rPr>
        <w:t xml:space="preserve"> </w:t>
      </w:r>
      <w:r w:rsidR="008A6795">
        <w:rPr>
          <w:rFonts w:cs="Arial"/>
          <w:b/>
          <w:color w:val="AEAAAA" w:themeColor="background2" w:themeShade="BF"/>
        </w:rPr>
        <w:t>10</w:t>
      </w:r>
      <w:r w:rsidRPr="00DD2390">
        <w:rPr>
          <w:rFonts w:cs="Arial"/>
          <w:b/>
          <w:color w:val="AEAAAA" w:themeColor="background2" w:themeShade="BF"/>
        </w:rPr>
        <w:t xml:space="preserve"> min</w:t>
      </w:r>
      <w:r w:rsidRPr="00DD2390">
        <w:rPr>
          <w:rFonts w:cs="Arial"/>
          <w:color w:val="AEAAAA" w:themeColor="background2" w:themeShade="BF"/>
        </w:rPr>
        <w:t xml:space="preserve">) que debe estar alojado en el </w:t>
      </w:r>
      <w:r w:rsidRPr="00DD2390">
        <w:rPr>
          <w:rFonts w:cs="Arial"/>
          <w:b/>
          <w:color w:val="AEAAAA" w:themeColor="background2" w:themeShade="BF"/>
        </w:rPr>
        <w:t>Canal de YouTube de la ESFOT</w:t>
      </w:r>
      <w:r w:rsidRPr="00DD2390">
        <w:rPr>
          <w:rFonts w:cs="Arial"/>
          <w:color w:val="AEAAAA" w:themeColor="background2" w:themeShade="BF"/>
        </w:rPr>
        <w:t xml:space="preserve"> en formato MP4.</w:t>
      </w:r>
    </w:p>
    <w:p w14:paraId="6B3E4882" w14:textId="77777777" w:rsidR="00DD2390" w:rsidRPr="00DD2390" w:rsidRDefault="00DD2390" w:rsidP="00DD2390">
      <w:pPr>
        <w:ind w:left="708"/>
        <w:rPr>
          <w:rFonts w:cs="Arial"/>
          <w:color w:val="AEAAAA" w:themeColor="background2" w:themeShade="BF"/>
        </w:rPr>
      </w:pPr>
      <w:r w:rsidRPr="00DD2390">
        <w:rPr>
          <w:rFonts w:cs="Arial"/>
          <w:color w:val="AEAAAA" w:themeColor="background2" w:themeShade="BF"/>
        </w:rPr>
        <w:t>El video podrá ser realizado con la voz en off y la estructura del video debe cubrir lo siguiente:</w:t>
      </w:r>
    </w:p>
    <w:p w14:paraId="4F70871C" w14:textId="77777777" w:rsidR="00DD2390" w:rsidRPr="00DD2390" w:rsidRDefault="00DD2390" w:rsidP="007D7AB8">
      <w:pPr>
        <w:pStyle w:val="Prrafodelista"/>
        <w:numPr>
          <w:ilvl w:val="1"/>
          <w:numId w:val="5"/>
        </w:numPr>
        <w:rPr>
          <w:rFonts w:cs="Arial"/>
          <w:color w:val="AEAAAA" w:themeColor="background2" w:themeShade="BF"/>
        </w:rPr>
      </w:pPr>
      <w:r w:rsidRPr="00DD2390">
        <w:rPr>
          <w:rFonts w:cs="Arial"/>
          <w:color w:val="AEAAAA" w:themeColor="background2" w:themeShade="BF"/>
        </w:rPr>
        <w:t xml:space="preserve">Usuarios y perfiles </w:t>
      </w:r>
    </w:p>
    <w:p w14:paraId="2AFC0C86" w14:textId="77777777" w:rsidR="00DD2390" w:rsidRPr="00DD2390" w:rsidRDefault="00DD2390" w:rsidP="007D7AB8">
      <w:pPr>
        <w:pStyle w:val="Prrafodelista"/>
        <w:numPr>
          <w:ilvl w:val="1"/>
          <w:numId w:val="5"/>
        </w:numPr>
        <w:rPr>
          <w:rFonts w:cs="Arial"/>
          <w:color w:val="AEAAAA" w:themeColor="background2" w:themeShade="BF"/>
        </w:rPr>
      </w:pPr>
      <w:r w:rsidRPr="00DD2390">
        <w:rPr>
          <w:rFonts w:cs="Arial"/>
          <w:color w:val="AEAAAA" w:themeColor="background2" w:themeShade="BF"/>
        </w:rPr>
        <w:t>Módulos principales del sistema</w:t>
      </w:r>
    </w:p>
    <w:p w14:paraId="227931DF" w14:textId="77777777" w:rsidR="00DD2390" w:rsidRPr="00DD2390" w:rsidRDefault="00DD2390" w:rsidP="007D7AB8">
      <w:pPr>
        <w:pStyle w:val="Prrafodelista"/>
        <w:numPr>
          <w:ilvl w:val="1"/>
          <w:numId w:val="5"/>
        </w:numPr>
        <w:rPr>
          <w:rFonts w:cs="Arial"/>
          <w:color w:val="AEAAAA" w:themeColor="background2" w:themeShade="BF"/>
        </w:rPr>
      </w:pPr>
      <w:r w:rsidRPr="00DD2390">
        <w:rPr>
          <w:rFonts w:cs="Arial"/>
          <w:color w:val="AEAAAA" w:themeColor="background2" w:themeShade="BF"/>
        </w:rPr>
        <w:t>Funcionalidades</w:t>
      </w:r>
    </w:p>
    <w:p w14:paraId="1E7AEC8A" w14:textId="77777777" w:rsidR="00DD2390" w:rsidRPr="00DD2390" w:rsidRDefault="00DD2390" w:rsidP="007D7AB8">
      <w:pPr>
        <w:pStyle w:val="Prrafodelista"/>
        <w:numPr>
          <w:ilvl w:val="1"/>
          <w:numId w:val="5"/>
        </w:numPr>
        <w:rPr>
          <w:rFonts w:cs="Arial"/>
          <w:color w:val="AEAAAA" w:themeColor="background2" w:themeShade="BF"/>
        </w:rPr>
      </w:pPr>
      <w:r w:rsidRPr="00DD2390">
        <w:rPr>
          <w:rFonts w:cs="Arial"/>
          <w:color w:val="AEAAAA" w:themeColor="background2" w:themeShade="BF"/>
        </w:rPr>
        <w:t>Validaciones</w:t>
      </w:r>
    </w:p>
    <w:p w14:paraId="2D8766DC" w14:textId="77777777" w:rsidR="00DD2390" w:rsidRPr="00DD2390" w:rsidRDefault="00DD2390" w:rsidP="00DD2390"/>
    <w:p w14:paraId="697CB53F" w14:textId="24F81253" w:rsidR="00C83DC9" w:rsidRDefault="00C83DC9" w:rsidP="00C83DC9">
      <w:pPr>
        <w:pStyle w:val="Ttulo2"/>
        <w:ind w:left="1032" w:hanging="578"/>
      </w:pPr>
      <w:bookmarkStart w:id="52" w:name="_Toc56069172"/>
      <w:r>
        <w:t>Manual de Instalación (</w:t>
      </w:r>
      <w:r w:rsidRPr="00C83DC9">
        <w:rPr>
          <w:color w:val="AEAAAA" w:themeColor="background2" w:themeShade="BF"/>
        </w:rPr>
        <w:t>si es pertinente</w:t>
      </w:r>
      <w:r>
        <w:t>)</w:t>
      </w:r>
      <w:bookmarkEnd w:id="52"/>
    </w:p>
    <w:p w14:paraId="5FF91F91" w14:textId="77777777" w:rsidR="00DD2390" w:rsidRPr="00B8333D" w:rsidRDefault="00DD2390" w:rsidP="00DD2390">
      <w:pPr>
        <w:ind w:left="454"/>
        <w:rPr>
          <w:rFonts w:cs="Arial"/>
          <w:color w:val="AEAAAA" w:themeColor="background2" w:themeShade="BF"/>
        </w:rPr>
      </w:pPr>
      <w:r w:rsidRPr="00B8333D">
        <w:rPr>
          <w:rFonts w:cs="Arial"/>
          <w:color w:val="AEAAAA" w:themeColor="background2" w:themeShade="BF"/>
        </w:rPr>
        <w:t xml:space="preserve">Este manual será opcional dependiendo del proyecto a desarrollarse. Además, se debe incluir en el </w:t>
      </w:r>
      <w:r w:rsidRPr="00B8333D">
        <w:rPr>
          <w:rFonts w:cs="Arial"/>
          <w:b/>
          <w:color w:val="AEAAAA" w:themeColor="background2" w:themeShade="BF"/>
        </w:rPr>
        <w:t>README</w:t>
      </w:r>
      <w:r w:rsidRPr="00B8333D">
        <w:rPr>
          <w:rFonts w:cs="Arial"/>
          <w:color w:val="AEAAAA" w:themeColor="background2" w:themeShade="BF"/>
        </w:rPr>
        <w:t xml:space="preserve"> del repositorio los pasos de instalación.</w:t>
      </w:r>
    </w:p>
    <w:p w14:paraId="547E2109" w14:textId="77777777" w:rsidR="004C5590" w:rsidRDefault="004C5590" w:rsidP="008A190E"/>
    <w:p w14:paraId="05C63881" w14:textId="73FC7C42" w:rsidR="00C82E7E" w:rsidRDefault="00C82E7E">
      <w:pPr>
        <w:spacing w:line="259" w:lineRule="auto"/>
        <w:jc w:val="left"/>
      </w:pPr>
      <w:r>
        <w:br w:type="page"/>
      </w:r>
    </w:p>
    <w:p w14:paraId="06D24C86" w14:textId="512D7C18" w:rsidR="00C82E7E" w:rsidRPr="00D17130" w:rsidRDefault="00C82E7E" w:rsidP="00D17130">
      <w:pPr>
        <w:jc w:val="center"/>
        <w:rPr>
          <w:b/>
          <w:color w:val="AEAAAA" w:themeColor="background2" w:themeShade="BF"/>
          <w:sz w:val="28"/>
        </w:rPr>
      </w:pPr>
      <w:commentRangeStart w:id="53"/>
      <w:r w:rsidRPr="00D17130">
        <w:rPr>
          <w:b/>
          <w:color w:val="AEAAAA" w:themeColor="background2" w:themeShade="BF"/>
          <w:sz w:val="28"/>
        </w:rPr>
        <w:lastRenderedPageBreak/>
        <w:t>Recomen</w:t>
      </w:r>
      <w:r w:rsidR="006F0A29">
        <w:rPr>
          <w:b/>
          <w:color w:val="AEAAAA" w:themeColor="background2" w:themeShade="BF"/>
          <w:sz w:val="28"/>
        </w:rPr>
        <w:t>daciones G</w:t>
      </w:r>
      <w:r w:rsidRPr="00D17130">
        <w:rPr>
          <w:b/>
          <w:color w:val="AEAAAA" w:themeColor="background2" w:themeShade="BF"/>
          <w:sz w:val="28"/>
        </w:rPr>
        <w:t>enerales para la redacción del Informe Técnico</w:t>
      </w:r>
      <w:commentRangeEnd w:id="53"/>
      <w:r w:rsidR="00B958B5">
        <w:rPr>
          <w:rStyle w:val="Refdecomentario"/>
        </w:rPr>
        <w:commentReference w:id="53"/>
      </w:r>
    </w:p>
    <w:p w14:paraId="69B3FF35" w14:textId="28864319"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 xml:space="preserve">Evitar usar innecesariamente términos y modismos en inglés, debido a que el informe está redactado en español, evita usar términos como software, </w:t>
      </w:r>
      <w:proofErr w:type="spellStart"/>
      <w:r w:rsidRPr="006F0A29">
        <w:rPr>
          <w:color w:val="AEAAAA" w:themeColor="background2" w:themeShade="BF"/>
        </w:rPr>
        <w:t>development</w:t>
      </w:r>
      <w:proofErr w:type="spellEnd"/>
      <w:r w:rsidRPr="006F0A29">
        <w:rPr>
          <w:color w:val="AEAAAA" w:themeColor="background2" w:themeShade="BF"/>
        </w:rPr>
        <w:t>, además, si un gráfico que estas usando tienen títulos en inglés, deberás editarlo en un programa (Paint, por ejemplo) para que todos los términos estén en español.</w:t>
      </w:r>
    </w:p>
    <w:p w14:paraId="39528B2A" w14:textId="77777777" w:rsidR="00C82E7E" w:rsidRPr="006F0A29" w:rsidRDefault="00C82E7E" w:rsidP="00C82E7E">
      <w:pPr>
        <w:pStyle w:val="Prrafodelista"/>
        <w:rPr>
          <w:color w:val="AEAAAA" w:themeColor="background2" w:themeShade="BF"/>
        </w:rPr>
      </w:pPr>
      <w:r w:rsidRPr="006F0A29">
        <w:rPr>
          <w:color w:val="AEAAAA" w:themeColor="background2" w:themeShade="BF"/>
        </w:rPr>
        <w:t>Si necesitas usar términos en inglés, deberás poner dichas palabras en cursivas.</w:t>
      </w:r>
    </w:p>
    <w:p w14:paraId="2EB1AE37"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Escribir los nombres de los autores en la portada en orden alfabético.</w:t>
      </w:r>
    </w:p>
    <w:p w14:paraId="7175334B" w14:textId="39C61F02"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Verificar que todo el documento se encuentre redactado en tercera persona, no se debe usar términos como “Podemos”, “Probamos”, “</w:t>
      </w:r>
      <w:r w:rsidR="00F774FF" w:rsidRPr="006F0A29">
        <w:rPr>
          <w:color w:val="AEAAAA" w:themeColor="background2" w:themeShade="BF"/>
        </w:rPr>
        <w:t>Desarrollamos</w:t>
      </w:r>
      <w:r w:rsidRPr="006F0A29">
        <w:rPr>
          <w:color w:val="AEAAAA" w:themeColor="background2" w:themeShade="BF"/>
        </w:rPr>
        <w:t xml:space="preserve">”, en lugar, se debe usar términos como “se puede”, “se </w:t>
      </w:r>
      <w:r w:rsidR="00F774FF" w:rsidRPr="006F0A29">
        <w:rPr>
          <w:color w:val="AEAAAA" w:themeColor="background2" w:themeShade="BF"/>
        </w:rPr>
        <w:t>ha probado</w:t>
      </w:r>
      <w:r w:rsidRPr="006F0A29">
        <w:rPr>
          <w:color w:val="AEAAAA" w:themeColor="background2" w:themeShade="BF"/>
        </w:rPr>
        <w:t xml:space="preserve">”, “se </w:t>
      </w:r>
      <w:r w:rsidR="00F774FF" w:rsidRPr="006F0A29">
        <w:rPr>
          <w:color w:val="AEAAAA" w:themeColor="background2" w:themeShade="BF"/>
        </w:rPr>
        <w:t>ha desarrollado</w:t>
      </w:r>
      <w:r w:rsidRPr="006F0A29">
        <w:rPr>
          <w:color w:val="AEAAAA" w:themeColor="background2" w:themeShade="BF"/>
        </w:rPr>
        <w:t>”. Una forma rápida de verificar esto es buscar los siguientes términos en el documento: “</w:t>
      </w:r>
      <w:proofErr w:type="spellStart"/>
      <w:proofErr w:type="gramStart"/>
      <w:r w:rsidRPr="006F0A29">
        <w:rPr>
          <w:color w:val="AEAAAA" w:themeColor="background2" w:themeShade="BF"/>
        </w:rPr>
        <w:t>mos</w:t>
      </w:r>
      <w:proofErr w:type="spellEnd"/>
      <w:r w:rsidRPr="006F0A29">
        <w:rPr>
          <w:color w:val="AEAAAA" w:themeColor="background2" w:themeShade="BF"/>
        </w:rPr>
        <w:t xml:space="preserve"> ”</w:t>
      </w:r>
      <w:proofErr w:type="gramEnd"/>
      <w:r w:rsidRPr="006F0A29">
        <w:rPr>
          <w:color w:val="AEAAAA" w:themeColor="background2" w:themeShade="BF"/>
        </w:rPr>
        <w:t xml:space="preserve">, “nos ”, “nuestro” usando el comando </w:t>
      </w:r>
      <w:proofErr w:type="spellStart"/>
      <w:r w:rsidRPr="006F0A29">
        <w:rPr>
          <w:color w:val="AEAAAA" w:themeColor="background2" w:themeShade="BF"/>
        </w:rPr>
        <w:t>Ctrl</w:t>
      </w:r>
      <w:proofErr w:type="spellEnd"/>
      <w:r w:rsidRPr="006F0A29">
        <w:rPr>
          <w:color w:val="AEAAAA" w:themeColor="background2" w:themeShade="BF"/>
        </w:rPr>
        <w:t xml:space="preserve"> + B (Word en Español) o </w:t>
      </w:r>
      <w:proofErr w:type="spellStart"/>
      <w:r w:rsidRPr="006F0A29">
        <w:rPr>
          <w:color w:val="AEAAAA" w:themeColor="background2" w:themeShade="BF"/>
        </w:rPr>
        <w:t>Ctrl</w:t>
      </w:r>
      <w:proofErr w:type="spellEnd"/>
      <w:r w:rsidRPr="006F0A29">
        <w:rPr>
          <w:color w:val="AEAAAA" w:themeColor="background2" w:themeShade="BF"/>
        </w:rPr>
        <w:t xml:space="preserve"> + F (Word en Inglés).</w:t>
      </w:r>
    </w:p>
    <w:p w14:paraId="256EB38A" w14:textId="3AE55189"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Us</w:t>
      </w:r>
      <w:r w:rsidR="00D32268" w:rsidRPr="006F0A29">
        <w:rPr>
          <w:color w:val="AEAAAA" w:themeColor="background2" w:themeShade="BF"/>
        </w:rPr>
        <w:t xml:space="preserve">ar correctamente los términos en presente, presente </w:t>
      </w:r>
      <w:r w:rsidRPr="006F0A29">
        <w:rPr>
          <w:color w:val="AEAAAA" w:themeColor="background2" w:themeShade="BF"/>
        </w:rPr>
        <w:t>perfecto y futuro.</w:t>
      </w:r>
    </w:p>
    <w:p w14:paraId="0E062111" w14:textId="77777777" w:rsidR="00C82E7E" w:rsidRPr="006F0A29" w:rsidRDefault="00C82E7E" w:rsidP="007D7AB8">
      <w:pPr>
        <w:pStyle w:val="Prrafodelista"/>
        <w:numPr>
          <w:ilvl w:val="1"/>
          <w:numId w:val="2"/>
        </w:numPr>
        <w:rPr>
          <w:color w:val="AEAAAA" w:themeColor="background2" w:themeShade="BF"/>
        </w:rPr>
      </w:pPr>
      <w:r w:rsidRPr="006F0A29">
        <w:rPr>
          <w:b/>
          <w:color w:val="AEAAAA" w:themeColor="background2" w:themeShade="BF"/>
        </w:rPr>
        <w:t>Presente o Presente Perfecto</w:t>
      </w:r>
      <w:r w:rsidRPr="006F0A29">
        <w:rPr>
          <w:color w:val="AEAAAA" w:themeColor="background2" w:themeShade="BF"/>
        </w:rPr>
        <w:t xml:space="preserve">: Acciones que empezaron en el pasado y se mantienen en el presente, por ejemplo: </w:t>
      </w:r>
    </w:p>
    <w:p w14:paraId="1C2F43EC" w14:textId="541A84D6"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 xml:space="preserve">El </w:t>
      </w:r>
      <w:r w:rsidR="00D32268" w:rsidRPr="006F0A29">
        <w:rPr>
          <w:color w:val="AEAAAA" w:themeColor="background2" w:themeShade="BF"/>
        </w:rPr>
        <w:t xml:space="preserve">sistema web </w:t>
      </w:r>
      <w:r w:rsidRPr="006F0A29">
        <w:rPr>
          <w:b/>
          <w:color w:val="AEAAAA" w:themeColor="background2" w:themeShade="BF"/>
        </w:rPr>
        <w:t>funciona</w:t>
      </w:r>
      <w:r w:rsidRPr="006F0A29">
        <w:rPr>
          <w:color w:val="AEAAAA" w:themeColor="background2" w:themeShade="BF"/>
        </w:rPr>
        <w:t xml:space="preserve"> </w:t>
      </w:r>
      <w:r w:rsidR="00D32268" w:rsidRPr="006F0A29">
        <w:rPr>
          <w:color w:val="AEAAAA" w:themeColor="background2" w:themeShade="BF"/>
        </w:rPr>
        <w:t>los 365 días del año.</w:t>
      </w:r>
    </w:p>
    <w:p w14:paraId="491584AB" w14:textId="77777777" w:rsidR="00D32268"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 xml:space="preserve">El sistema se </w:t>
      </w:r>
      <w:r w:rsidRPr="006F0A29">
        <w:rPr>
          <w:b/>
          <w:color w:val="AEAAAA" w:themeColor="background2" w:themeShade="BF"/>
        </w:rPr>
        <w:t>ha desarrollado</w:t>
      </w:r>
      <w:r w:rsidRPr="006F0A29">
        <w:rPr>
          <w:color w:val="AEAAAA" w:themeColor="background2" w:themeShade="BF"/>
        </w:rPr>
        <w:t xml:space="preserve"> en Python.</w:t>
      </w:r>
    </w:p>
    <w:p w14:paraId="49F9E3D8" w14:textId="2F731D4D" w:rsidR="00D32268" w:rsidRPr="006F0A29" w:rsidRDefault="00C82E7E" w:rsidP="007D7AB8">
      <w:pPr>
        <w:pStyle w:val="Prrafodelista"/>
        <w:numPr>
          <w:ilvl w:val="1"/>
          <w:numId w:val="2"/>
        </w:numPr>
        <w:rPr>
          <w:color w:val="AEAAAA" w:themeColor="background2" w:themeShade="BF"/>
        </w:rPr>
      </w:pPr>
      <w:r w:rsidRPr="006F0A29">
        <w:rPr>
          <w:b/>
          <w:color w:val="AEAAAA" w:themeColor="background2" w:themeShade="BF"/>
        </w:rPr>
        <w:t>Futuro</w:t>
      </w:r>
      <w:r w:rsidRPr="006F0A29">
        <w:rPr>
          <w:color w:val="AEAAAA" w:themeColor="background2" w:themeShade="BF"/>
        </w:rPr>
        <w:t xml:space="preserve">: Por ejemplo, para referirse a proyecciones, recomendaciones o trabajos futuros, por ejemplo: </w:t>
      </w:r>
      <w:r w:rsidR="00D32268" w:rsidRPr="006F0A29">
        <w:rPr>
          <w:color w:val="AEAAAA" w:themeColor="background2" w:themeShade="BF"/>
        </w:rPr>
        <w:t xml:space="preserve">En el caso de realizar mejoras en la aplicación móvil será necesario realizar un análisis previo para determinar los posibles errores de compatibilidad que tenga las dependencias actuales del proyecto respecto a si desea usar versiones más actualizadas de </w:t>
      </w:r>
      <w:proofErr w:type="spellStart"/>
      <w:r w:rsidR="00D32268" w:rsidRPr="006F0A29">
        <w:rPr>
          <w:color w:val="AEAAAA" w:themeColor="background2" w:themeShade="BF"/>
        </w:rPr>
        <w:t>Ionic</w:t>
      </w:r>
      <w:proofErr w:type="spellEnd"/>
      <w:r w:rsidR="00D32268" w:rsidRPr="006F0A29">
        <w:rPr>
          <w:color w:val="AEAAAA" w:themeColor="background2" w:themeShade="BF"/>
        </w:rPr>
        <w:t xml:space="preserve"> y Angular.</w:t>
      </w:r>
    </w:p>
    <w:p w14:paraId="5C0B4687"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 xml:space="preserve">Revisar la correspondencia entre masculino y femenino y singular y plural. </w:t>
      </w:r>
    </w:p>
    <w:p w14:paraId="379D9ED5"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Incorrecto: se construyó las estaciones.</w:t>
      </w:r>
    </w:p>
    <w:p w14:paraId="34E31989"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Correcto: se construyeron las estaciones.</w:t>
      </w:r>
    </w:p>
    <w:p w14:paraId="0757738A"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Incorrecto: se revisó las fuentes bibliográficas.</w:t>
      </w:r>
    </w:p>
    <w:p w14:paraId="40F835A5"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Correcto: se revisaron las fuentes bibliográficas.</w:t>
      </w:r>
    </w:p>
    <w:p w14:paraId="0D2EE3D8"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Incorrecto: se revisó la canaleta, este último se encontraba averiado.</w:t>
      </w:r>
    </w:p>
    <w:p w14:paraId="5AE79455"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Correcto: se revisó la canaleta, esta último se encontraba averiado.</w:t>
      </w:r>
    </w:p>
    <w:p w14:paraId="013269EF"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lastRenderedPageBreak/>
        <w:t>Verificar que las imágenes insertadas en el documento se encuentren en una buena resolución, si los gráficos o el texto se encuentran borrosos estos no son válidos.</w:t>
      </w:r>
    </w:p>
    <w:p w14:paraId="06169C44" w14:textId="15E8E3B4" w:rsidR="00C82E7E" w:rsidRPr="006F0A29" w:rsidRDefault="00D17130" w:rsidP="007D7AB8">
      <w:pPr>
        <w:pStyle w:val="Prrafodelista"/>
        <w:numPr>
          <w:ilvl w:val="0"/>
          <w:numId w:val="2"/>
        </w:numPr>
        <w:rPr>
          <w:color w:val="AEAAAA" w:themeColor="background2" w:themeShade="BF"/>
        </w:rPr>
      </w:pPr>
      <w:r w:rsidRPr="006F0A29">
        <w:rPr>
          <w:color w:val="AEAAAA" w:themeColor="background2" w:themeShade="BF"/>
        </w:rPr>
        <w:t xml:space="preserve">Citar o mencionar las tablas </w:t>
      </w:r>
      <w:r w:rsidR="00C82E7E" w:rsidRPr="006F0A29">
        <w:rPr>
          <w:color w:val="AEAAAA" w:themeColor="background2" w:themeShade="BF"/>
        </w:rPr>
        <w:t>y figuras antes de que aparezcan, así mismo usar la opción de referencias cruzadas, la cual se encuentran en la cinta “Referencias”, panel “Títulos”.</w:t>
      </w:r>
    </w:p>
    <w:p w14:paraId="2C759726" w14:textId="77777777" w:rsidR="00C82E7E" w:rsidRPr="006F0A29" w:rsidRDefault="00C82E7E" w:rsidP="00C82E7E">
      <w:pPr>
        <w:pStyle w:val="Prrafodelista"/>
        <w:rPr>
          <w:color w:val="AEAAAA" w:themeColor="background2" w:themeShade="BF"/>
        </w:rPr>
      </w:pPr>
      <w:r w:rsidRPr="006F0A29">
        <w:rPr>
          <w:color w:val="AEAAAA" w:themeColor="background2" w:themeShade="BF"/>
        </w:rPr>
        <w:t>Algunos ejemplos:</w:t>
      </w:r>
    </w:p>
    <w:p w14:paraId="363465DA" w14:textId="30746E62"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 xml:space="preserve">En la </w:t>
      </w:r>
      <w:r w:rsidR="00D17130" w:rsidRPr="006F0A29">
        <w:rPr>
          <w:color w:val="AEAAAA" w:themeColor="background2" w:themeShade="BF"/>
        </w:rPr>
        <w:fldChar w:fldCharType="begin"/>
      </w:r>
      <w:r w:rsidR="00D17130" w:rsidRPr="006F0A29">
        <w:rPr>
          <w:color w:val="AEAAAA" w:themeColor="background2" w:themeShade="BF"/>
        </w:rPr>
        <w:instrText xml:space="preserve"> REF _Ref56068681 \h  \* MERGEFORMAT </w:instrText>
      </w:r>
      <w:r w:rsidR="00D17130" w:rsidRPr="006F0A29">
        <w:rPr>
          <w:color w:val="AEAAAA" w:themeColor="background2" w:themeShade="BF"/>
        </w:rPr>
      </w:r>
      <w:r w:rsidR="00D17130" w:rsidRPr="006F0A29">
        <w:rPr>
          <w:color w:val="AEAAAA" w:themeColor="background2" w:themeShade="BF"/>
        </w:rPr>
        <w:fldChar w:fldCharType="separate"/>
      </w:r>
      <w:proofErr w:type="gramStart"/>
      <w:r w:rsidR="00D17130" w:rsidRPr="006F0A29">
        <w:rPr>
          <w:rFonts w:cs="Arial"/>
          <w:b/>
          <w:iCs/>
          <w:color w:val="AEAAAA" w:themeColor="background2" w:themeShade="BF"/>
          <w:lang w:eastAsia="pt-BR"/>
        </w:rPr>
        <w:t xml:space="preserve">TABLA  </w:t>
      </w:r>
      <w:r w:rsidR="00D17130" w:rsidRPr="006F0A29">
        <w:rPr>
          <w:rFonts w:cs="Arial"/>
          <w:b/>
          <w:iCs/>
          <w:noProof/>
          <w:color w:val="AEAAAA" w:themeColor="background2" w:themeShade="BF"/>
          <w:lang w:eastAsia="pt-BR"/>
        </w:rPr>
        <w:t>I</w:t>
      </w:r>
      <w:proofErr w:type="gramEnd"/>
      <w:r w:rsidR="00D17130" w:rsidRPr="006F0A29">
        <w:rPr>
          <w:color w:val="AEAAAA" w:themeColor="background2" w:themeShade="BF"/>
        </w:rPr>
        <w:fldChar w:fldCharType="end"/>
      </w:r>
      <w:r w:rsidR="00D17130" w:rsidRPr="006F0A29">
        <w:rPr>
          <w:color w:val="AEAAAA" w:themeColor="background2" w:themeShade="BF"/>
        </w:rPr>
        <w:t xml:space="preserve"> </w:t>
      </w:r>
      <w:r w:rsidRPr="006F0A29">
        <w:rPr>
          <w:color w:val="AEAAAA" w:themeColor="background2" w:themeShade="BF"/>
        </w:rPr>
        <w:t>se puede apreciar las mejoras obtenidas después de la implementación de la propuesta.</w:t>
      </w:r>
    </w:p>
    <w:p w14:paraId="5613ACF1" w14:textId="4A3B0A76"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 xml:space="preserve">Para actualizar el índice, el número de las tablas y </w:t>
      </w:r>
      <w:r w:rsidR="00D17130" w:rsidRPr="006F0A29">
        <w:rPr>
          <w:color w:val="AEAAAA" w:themeColor="background2" w:themeShade="BF"/>
        </w:rPr>
        <w:t xml:space="preserve">figuras </w:t>
      </w:r>
      <w:r w:rsidRPr="006F0A29">
        <w:rPr>
          <w:color w:val="AEAAAA" w:themeColor="background2" w:themeShade="BF"/>
        </w:rPr>
        <w:t>presiona el comando “</w:t>
      </w:r>
      <w:proofErr w:type="spellStart"/>
      <w:r w:rsidRPr="006F0A29">
        <w:rPr>
          <w:color w:val="AEAAAA" w:themeColor="background2" w:themeShade="BF"/>
        </w:rPr>
        <w:t>Ctrl+e</w:t>
      </w:r>
      <w:proofErr w:type="spellEnd"/>
      <w:r w:rsidRPr="006F0A29">
        <w:rPr>
          <w:color w:val="AEAAAA" w:themeColor="background2" w:themeShade="BF"/>
        </w:rPr>
        <w:t>” y luego la tecla F9. Cuando aparezcan los cuadros de dialogo escoge siempre la opción “Actualizar toda la tabla”.</w:t>
      </w:r>
    </w:p>
    <w:p w14:paraId="4BDE71E4"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Si necesitas ingresar en el documento página horizontales (para presentar de mejor manera una tabla o un gráfico), asegúrate de seguir un tutorial de cómo hacerlo sin que esto afecte a la numeración del documento.</w:t>
      </w:r>
    </w:p>
    <w:p w14:paraId="2FC41796"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Un párrafo no debería tener más de 10 líneas y se deben usar de forma correctas los signos de puntuación.</w:t>
      </w:r>
    </w:p>
    <w:p w14:paraId="10C9B494"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Cada nodo está conectado a todos los demás nodos; es decir, se ha utilizado una topología en malla.</w:t>
      </w:r>
    </w:p>
    <w:p w14:paraId="25215880"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 xml:space="preserve">El sistema soporta varios sistemas operativos, tales como: </w:t>
      </w:r>
      <w:proofErr w:type="spellStart"/>
      <w:r w:rsidRPr="006F0A29">
        <w:rPr>
          <w:color w:val="AEAAAA" w:themeColor="background2" w:themeShade="BF"/>
        </w:rPr>
        <w:t>Noobs</w:t>
      </w:r>
      <w:proofErr w:type="spellEnd"/>
      <w:r w:rsidRPr="006F0A29">
        <w:rPr>
          <w:color w:val="AEAAAA" w:themeColor="background2" w:themeShade="BF"/>
        </w:rPr>
        <w:t>, Ubuntu y Windows.</w:t>
      </w:r>
    </w:p>
    <w:p w14:paraId="0B4CEBF6"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Los resultados de la primera prueba de funcionamiento no fueron los esperados; sin embargo, se consiguieron mejoras significativas al reemplazar la resistencia por un potenciómetro.</w:t>
      </w:r>
    </w:p>
    <w:p w14:paraId="2104FE75" w14:textId="77777777" w:rsidR="00C82E7E" w:rsidRPr="006F0A29" w:rsidRDefault="00C82E7E" w:rsidP="007D7AB8">
      <w:pPr>
        <w:pStyle w:val="Prrafodelista"/>
        <w:numPr>
          <w:ilvl w:val="1"/>
          <w:numId w:val="2"/>
        </w:numPr>
        <w:rPr>
          <w:color w:val="AEAAAA" w:themeColor="background2" w:themeShade="BF"/>
        </w:rPr>
      </w:pPr>
      <w:r w:rsidRPr="006F0A29">
        <w:rPr>
          <w:color w:val="AEAAAA" w:themeColor="background2" w:themeShade="BF"/>
        </w:rPr>
        <w:t xml:space="preserve">El </w:t>
      </w:r>
      <w:proofErr w:type="spellStart"/>
      <w:r w:rsidRPr="006F0A29">
        <w:rPr>
          <w:color w:val="AEAAAA" w:themeColor="background2" w:themeShade="BF"/>
        </w:rPr>
        <w:t>switch</w:t>
      </w:r>
      <w:proofErr w:type="spellEnd"/>
      <w:r w:rsidRPr="006F0A29">
        <w:rPr>
          <w:color w:val="AEAAAA" w:themeColor="background2" w:themeShade="BF"/>
        </w:rPr>
        <w:t xml:space="preserve"> TL-SG1024 utilizado, permite la conexión de 24 puertos RJ45; es compatible con dirección MAC </w:t>
      </w:r>
      <w:proofErr w:type="spellStart"/>
      <w:proofErr w:type="gramStart"/>
      <w:r w:rsidRPr="006F0A29">
        <w:rPr>
          <w:color w:val="AEAAAA" w:themeColor="background2" w:themeShade="BF"/>
        </w:rPr>
        <w:t>auto-aprendizaje</w:t>
      </w:r>
      <w:proofErr w:type="spellEnd"/>
      <w:proofErr w:type="gramEnd"/>
    </w:p>
    <w:p w14:paraId="57A289EC"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Si se usan acrónimos, se debe definirlo solo la primera vez que se lo introduce dentro del documento y posteriormente debe ser referenciado solo en base al acrónimo, por ejemplo:</w:t>
      </w:r>
    </w:p>
    <w:p w14:paraId="1191FE26" w14:textId="77777777" w:rsidR="00C82E7E" w:rsidRPr="006F0A29" w:rsidRDefault="00C82E7E" w:rsidP="00C82E7E">
      <w:pPr>
        <w:pStyle w:val="Prrafodelista"/>
        <w:rPr>
          <w:color w:val="AEAAAA" w:themeColor="background2" w:themeShade="BF"/>
        </w:rPr>
      </w:pPr>
      <w:r w:rsidRPr="006F0A29">
        <w:rPr>
          <w:color w:val="AEAAAA" w:themeColor="background2" w:themeShade="BF"/>
        </w:rPr>
        <w:t>Escuela de Formación de Tecnólogos (ESFOT). De ahí en adelante solo debe referenciarse como ESFOT.</w:t>
      </w:r>
    </w:p>
    <w:p w14:paraId="28CFC25C"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Respetar el margen predefinido en este documento cuando se insertan imágenes.</w:t>
      </w:r>
    </w:p>
    <w:p w14:paraId="456012FF" w14:textId="3A26A099"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 xml:space="preserve">Utilizar los formatos indicados en este documento para el uso de tablas y </w:t>
      </w:r>
      <w:r w:rsidR="00D17130" w:rsidRPr="006F0A29">
        <w:rPr>
          <w:color w:val="AEAAAA" w:themeColor="background2" w:themeShade="BF"/>
        </w:rPr>
        <w:t>figuras</w:t>
      </w:r>
      <w:r w:rsidRPr="006F0A29">
        <w:rPr>
          <w:color w:val="AEAAAA" w:themeColor="background2" w:themeShade="BF"/>
        </w:rPr>
        <w:t>.</w:t>
      </w:r>
    </w:p>
    <w:p w14:paraId="11C596BC"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lastRenderedPageBreak/>
        <w:t>Las figuras y las tablas deben tener nombres diferentes, si necesitas una de estas en varias secciones del documento solo referéncialas a la primera vez que apareció.</w:t>
      </w:r>
    </w:p>
    <w:p w14:paraId="64345275"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Eliminar las referencias de los índices de figuras y tablas.</w:t>
      </w:r>
    </w:p>
    <w:p w14:paraId="464C3A21" w14:textId="77777777" w:rsidR="00C82E7E" w:rsidRPr="006F0A29" w:rsidRDefault="00C82E7E" w:rsidP="007D7AB8">
      <w:pPr>
        <w:pStyle w:val="Prrafodelista"/>
        <w:numPr>
          <w:ilvl w:val="0"/>
          <w:numId w:val="2"/>
        </w:numPr>
        <w:rPr>
          <w:color w:val="AEAAAA" w:themeColor="background2" w:themeShade="BF"/>
        </w:rPr>
      </w:pPr>
      <w:r w:rsidRPr="006F0A29">
        <w:rPr>
          <w:color w:val="AEAAAA" w:themeColor="background2" w:themeShade="BF"/>
        </w:rPr>
        <w:t>Ten en cuenta que existen los siguientes conectores:</w:t>
      </w:r>
    </w:p>
    <w:p w14:paraId="31D51F3A" w14:textId="77777777" w:rsidR="00D17130" w:rsidRPr="006F0A29" w:rsidRDefault="00C82E7E" w:rsidP="00D17130">
      <w:pPr>
        <w:keepNext/>
        <w:jc w:val="center"/>
        <w:rPr>
          <w:color w:val="AEAAAA" w:themeColor="background2" w:themeShade="BF"/>
        </w:rPr>
      </w:pPr>
      <w:r w:rsidRPr="006F0A29">
        <w:rPr>
          <w:noProof/>
          <w:color w:val="AEAAAA" w:themeColor="background2" w:themeShade="BF"/>
          <w:lang w:eastAsia="es-EC"/>
        </w:rPr>
        <w:drawing>
          <wp:inline distT="0" distB="0" distL="0" distR="0" wp14:anchorId="64F9964E" wp14:editId="6BB38F31">
            <wp:extent cx="3651250" cy="6965343"/>
            <wp:effectExtent l="0" t="0" r="6350" b="6985"/>
            <wp:docPr id="3" name="Imagen 3" descr="C:\Users\pablo\Desktop\conector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blo\Desktop\conectores2.png"/>
                    <pic:cNvPicPr>
                      <a:picLocks noChangeAspect="1" noChangeArrowheads="1"/>
                    </pic:cNvPicPr>
                  </pic:nvPicPr>
                  <pic:blipFill rotWithShape="1">
                    <a:blip r:embed="rId22">
                      <a:duotone>
                        <a:schemeClr val="bg2">
                          <a:shade val="45000"/>
                          <a:satMod val="135000"/>
                        </a:schemeClr>
                        <a:prstClr val="white"/>
                      </a:duotone>
                      <a:extLst>
                        <a:ext uri="{28A0092B-C50C-407E-A947-70E740481C1C}">
                          <a14:useLocalDpi xmlns:a14="http://schemas.microsoft.com/office/drawing/2010/main" val="0"/>
                        </a:ext>
                      </a:extLst>
                    </a:blip>
                    <a:srcRect b="20588"/>
                    <a:stretch/>
                  </pic:blipFill>
                  <pic:spPr bwMode="auto">
                    <a:xfrm>
                      <a:off x="0" y="0"/>
                      <a:ext cx="3655453" cy="6973361"/>
                    </a:xfrm>
                    <a:prstGeom prst="rect">
                      <a:avLst/>
                    </a:prstGeom>
                    <a:noFill/>
                    <a:ln>
                      <a:noFill/>
                    </a:ln>
                    <a:extLst>
                      <a:ext uri="{53640926-AAD7-44D8-BBD7-CCE9431645EC}">
                        <a14:shadowObscured xmlns:a14="http://schemas.microsoft.com/office/drawing/2010/main"/>
                      </a:ext>
                    </a:extLst>
                  </pic:spPr>
                </pic:pic>
              </a:graphicData>
            </a:graphic>
          </wp:inline>
        </w:drawing>
      </w:r>
    </w:p>
    <w:p w14:paraId="54A471D9" w14:textId="73808CA2" w:rsidR="00C82E7E" w:rsidRPr="006F0A29" w:rsidRDefault="00D17130" w:rsidP="00D17130">
      <w:pPr>
        <w:pStyle w:val="Descripcin"/>
        <w:jc w:val="center"/>
        <w:rPr>
          <w:color w:val="AEAAAA" w:themeColor="background2" w:themeShade="BF"/>
          <w:sz w:val="20"/>
          <w:szCs w:val="20"/>
        </w:rPr>
      </w:pPr>
      <w:bookmarkStart w:id="54" w:name="_Toc56069008"/>
      <w:r w:rsidRPr="006F0A29">
        <w:rPr>
          <w:b/>
          <w:i w:val="0"/>
          <w:iCs w:val="0"/>
          <w:color w:val="AEAAAA" w:themeColor="background2" w:themeShade="BF"/>
          <w:sz w:val="20"/>
          <w:szCs w:val="20"/>
        </w:rPr>
        <w:t xml:space="preserve">Fig.  </w:t>
      </w:r>
      <w:r w:rsidRPr="006F0A29">
        <w:rPr>
          <w:b/>
          <w:i w:val="0"/>
          <w:iCs w:val="0"/>
          <w:color w:val="AEAAAA" w:themeColor="background2" w:themeShade="BF"/>
          <w:sz w:val="20"/>
          <w:szCs w:val="20"/>
        </w:rPr>
        <w:fldChar w:fldCharType="begin"/>
      </w:r>
      <w:r w:rsidRPr="006F0A29">
        <w:rPr>
          <w:b/>
          <w:i w:val="0"/>
          <w:iCs w:val="0"/>
          <w:color w:val="AEAAAA" w:themeColor="background2" w:themeShade="BF"/>
          <w:sz w:val="20"/>
          <w:szCs w:val="20"/>
        </w:rPr>
        <w:instrText xml:space="preserve"> SEQ Fig._ \* ARABIC </w:instrText>
      </w:r>
      <w:r w:rsidRPr="006F0A29">
        <w:rPr>
          <w:b/>
          <w:i w:val="0"/>
          <w:iCs w:val="0"/>
          <w:color w:val="AEAAAA" w:themeColor="background2" w:themeShade="BF"/>
          <w:sz w:val="20"/>
          <w:szCs w:val="20"/>
        </w:rPr>
        <w:fldChar w:fldCharType="separate"/>
      </w:r>
      <w:r w:rsidRPr="006F0A29">
        <w:rPr>
          <w:b/>
          <w:i w:val="0"/>
          <w:iCs w:val="0"/>
          <w:color w:val="AEAAAA" w:themeColor="background2" w:themeShade="BF"/>
          <w:sz w:val="20"/>
          <w:szCs w:val="20"/>
        </w:rPr>
        <w:t>1</w:t>
      </w:r>
      <w:r w:rsidRPr="006F0A29">
        <w:rPr>
          <w:b/>
          <w:i w:val="0"/>
          <w:iCs w:val="0"/>
          <w:color w:val="AEAAAA" w:themeColor="background2" w:themeShade="BF"/>
          <w:sz w:val="20"/>
          <w:szCs w:val="20"/>
        </w:rPr>
        <w:fldChar w:fldCharType="end"/>
      </w:r>
      <w:r w:rsidRPr="006F0A29">
        <w:rPr>
          <w:b/>
          <w:i w:val="0"/>
          <w:iCs w:val="0"/>
          <w:color w:val="AEAAAA" w:themeColor="background2" w:themeShade="BF"/>
          <w:sz w:val="20"/>
          <w:szCs w:val="20"/>
        </w:rPr>
        <w:t xml:space="preserve">: </w:t>
      </w:r>
      <w:r w:rsidR="00C82E7E" w:rsidRPr="006F0A29">
        <w:rPr>
          <w:i w:val="0"/>
          <w:color w:val="AEAAAA" w:themeColor="background2" w:themeShade="BF"/>
          <w:sz w:val="20"/>
          <w:szCs w:val="20"/>
        </w:rPr>
        <w:t xml:space="preserve">Conectores gramaticales </w:t>
      </w:r>
      <w:r w:rsidR="00C82E7E" w:rsidRPr="006F0A29">
        <w:rPr>
          <w:i w:val="0"/>
          <w:color w:val="AEAAAA" w:themeColor="background2" w:themeShade="BF"/>
          <w:sz w:val="20"/>
          <w:szCs w:val="20"/>
        </w:rPr>
        <w:fldChar w:fldCharType="begin" w:fldLock="1"/>
      </w:r>
      <w:r w:rsidR="00C82E7E" w:rsidRPr="006F0A29">
        <w:rPr>
          <w:i w:val="0"/>
          <w:color w:val="AEAAAA" w:themeColor="background2" w:themeShade="BF"/>
          <w:sz w:val="20"/>
          <w:szCs w:val="20"/>
        </w:rPr>
        <w:instrText>ADDIN CSL_CITATION {"citationItems":[{"id":"ITEM-1","itemData":{"DOI":"10.1109/CoDIT.2017.8102575","ISBN":"9781509064656","abstract":"© 2017 IEEE. The purpose of this work is to combine the concepts of sliding mode control and internal model control to design a Dynamical Sliding Mode Control (DMSC). The Internal Model Control (IMC) structure is used to obtain a simple and easy way to design the controller. This new approach eliminates the major sliding mode control problem: chattering. The process is reduced to a first-order-plus-deadtime (FOPDT) model, and it is divided in two components an invertible one and other non-invertible. A lead term is added to the invertible term and a lead-lag model is obtained and used to get the desired controller. The approach is tested in a high order system with elevated deadtime. The performance of the controller is tested under tracking and regulation conditions: change in the set point, persistent disturbance applied at a determined time, and addition of noise. Finally, a robustness test is conducted to prove how well the controller works when the plant ages. In every of these cases, the performance of the controller is satisfactory, also neither chattering nor instabilities are presented.","author":[{"dropping-particle":"","family":"Proaño","given":"Pablo","non-dropping-particle":"","parse-names":false,"suffix":""},{"dropping-particle":"","family":"Capito","given":"Linda","non-dropping-particle":"","parse-names":false,"suffix":""},{"dropping-particle":"","family":"Rosales","given":"Andrés","non-dropping-particle":"","parse-names":false,"suffix":""},{"dropping-particle":"","family":"Camacho","given":"Oscar","non-dropping-particle":"","parse-names":false,"suffix":""}],"container-title":"2017 4th International Conference on Control, Decision and Information Technologies, CoDIT 2017","id":"ITEM-1","issue":"June","issued":{"date-parts":[["2017"]]},"page":"108-113","title":"A dynamical sliding mode control approach for long deadtime systems","type":"article-journal","volume":"2017-Janua"},"uris":["http://www.mendeley.com/documents/?uuid=787f555f-a5ff-4d1a-8a4d-12c1177f8cc1"]}],"mendeley":{"formattedCitation":"[2]","plainTextFormattedCitation":"[2]","previouslyFormattedCitation":"[2]"},"properties":{"noteIndex":0},"schema":"https://github.com/citation-style-language/schema/raw/master/csl-citation.json"}</w:instrText>
      </w:r>
      <w:r w:rsidR="00C82E7E" w:rsidRPr="006F0A29">
        <w:rPr>
          <w:i w:val="0"/>
          <w:color w:val="AEAAAA" w:themeColor="background2" w:themeShade="BF"/>
          <w:sz w:val="20"/>
          <w:szCs w:val="20"/>
        </w:rPr>
        <w:fldChar w:fldCharType="separate"/>
      </w:r>
      <w:r w:rsidR="00C82E7E" w:rsidRPr="006F0A29">
        <w:rPr>
          <w:i w:val="0"/>
          <w:noProof/>
          <w:color w:val="AEAAAA" w:themeColor="background2" w:themeShade="BF"/>
          <w:sz w:val="20"/>
          <w:szCs w:val="20"/>
        </w:rPr>
        <w:t>[2]</w:t>
      </w:r>
      <w:r w:rsidR="00C82E7E" w:rsidRPr="006F0A29">
        <w:rPr>
          <w:i w:val="0"/>
          <w:color w:val="AEAAAA" w:themeColor="background2" w:themeShade="BF"/>
          <w:sz w:val="20"/>
          <w:szCs w:val="20"/>
        </w:rPr>
        <w:fldChar w:fldCharType="end"/>
      </w:r>
      <w:r w:rsidR="00C82E7E" w:rsidRPr="006F0A29">
        <w:rPr>
          <w:i w:val="0"/>
          <w:color w:val="AEAAAA" w:themeColor="background2" w:themeShade="BF"/>
          <w:sz w:val="20"/>
          <w:szCs w:val="20"/>
        </w:rPr>
        <w:t>.</w:t>
      </w:r>
      <w:bookmarkEnd w:id="54"/>
    </w:p>
    <w:sectPr w:rsidR="00C82E7E" w:rsidRPr="006F0A29" w:rsidSect="002312D9">
      <w:footerReference w:type="default" r:id="rId23"/>
      <w:pgSz w:w="11906" w:h="16838" w:code="9"/>
      <w:pgMar w:top="1701" w:right="1701" w:bottom="1418" w:left="1701" w:header="709" w:footer="709" w:gutter="0"/>
      <w:pgNumType w:fmt="lowerRoman" w:start="1" w:chapSep="period"/>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BYRON GUSTAVO LOARTE CAJAMARCA" w:date="2020-11-12T09:37:00Z" w:initials="BGLC">
    <w:p w14:paraId="23CA68A3" w14:textId="77777777" w:rsidR="001422C9" w:rsidRPr="000800BA" w:rsidRDefault="001422C9" w:rsidP="001422C9">
      <w:pPr>
        <w:pStyle w:val="Sinespaciado"/>
        <w:spacing w:line="360" w:lineRule="auto"/>
        <w:jc w:val="both"/>
        <w:rPr>
          <w:rFonts w:ascii="Arial" w:hAnsi="Arial" w:cs="Arial"/>
          <w:color w:val="000000" w:themeColor="text1"/>
          <w:lang w:eastAsia="pt-BR"/>
        </w:rPr>
      </w:pPr>
      <w:r>
        <w:rPr>
          <w:rStyle w:val="Refdecomentario"/>
        </w:rPr>
        <w:annotationRef/>
      </w:r>
      <w:r w:rsidRPr="000800BA">
        <w:rPr>
          <w:rFonts w:ascii="Arial" w:hAnsi="Arial" w:cs="Arial"/>
          <w:color w:val="000000" w:themeColor="text1"/>
          <w:lang w:eastAsia="pt-BR"/>
        </w:rPr>
        <w:t xml:space="preserve">Este documento es un INFORME. Por tanto, debe informar sobre la experiencia de su proyecto </w:t>
      </w:r>
      <w:r w:rsidRPr="000800BA">
        <w:rPr>
          <w:rFonts w:ascii="Arial" w:hAnsi="Arial" w:cs="Arial"/>
          <w:b/>
          <w:color w:val="000000" w:themeColor="text1"/>
          <w:u w:val="single"/>
          <w:lang w:eastAsia="pt-BR"/>
        </w:rPr>
        <w:t>aplicando</w:t>
      </w:r>
      <w:r w:rsidRPr="000800BA">
        <w:rPr>
          <w:rFonts w:ascii="Arial" w:hAnsi="Arial" w:cs="Arial"/>
          <w:color w:val="000000" w:themeColor="text1"/>
          <w:lang w:eastAsia="pt-BR"/>
        </w:rPr>
        <w:t xml:space="preserve"> la metodología, guía, standard, ISO, durante el desarrollo del proyecto, cuidando incluir las referencias bibliográficas pertinentes. No se permitirá textos con citas teóricas que copian de las fuentes bibliográficas explicaciones de una metodología en general.</w:t>
      </w:r>
    </w:p>
    <w:p w14:paraId="271CEE76" w14:textId="77777777" w:rsidR="001422C9" w:rsidRPr="000800BA" w:rsidRDefault="001422C9" w:rsidP="001422C9">
      <w:pPr>
        <w:pStyle w:val="Sinespaciado"/>
        <w:spacing w:line="360" w:lineRule="auto"/>
        <w:jc w:val="both"/>
        <w:rPr>
          <w:rFonts w:ascii="Arial" w:hAnsi="Arial" w:cs="Arial"/>
          <w:color w:val="000000" w:themeColor="text1"/>
          <w:lang w:eastAsia="pt-BR"/>
        </w:rPr>
      </w:pPr>
    </w:p>
    <w:p w14:paraId="75EA72BB" w14:textId="1BF79D8C" w:rsidR="001422C9" w:rsidRPr="001422C9" w:rsidRDefault="001422C9" w:rsidP="001422C9">
      <w:pPr>
        <w:pStyle w:val="Sinespaciado"/>
        <w:spacing w:line="360" w:lineRule="auto"/>
        <w:jc w:val="both"/>
        <w:rPr>
          <w:rFonts w:ascii="Arial" w:hAnsi="Arial" w:cs="Arial"/>
          <w:color w:val="AEAAAA" w:themeColor="background2" w:themeShade="BF"/>
          <w:lang w:eastAsia="pt-BR"/>
        </w:rPr>
      </w:pPr>
      <w:r w:rsidRPr="000800BA">
        <w:rPr>
          <w:rFonts w:ascii="Arial" w:hAnsi="Arial" w:cs="Arial"/>
          <w:color w:val="000000" w:themeColor="text1"/>
          <w:lang w:eastAsia="pt-BR"/>
        </w:rPr>
        <w:t xml:space="preserve">La metodología representa el CÓMO del Proyecto. En esta se define la forma como se desarrollará el proyecto. Inicialmente se define el tipo de diseño de investigación en la cual se inscribe este proyecto (básico, </w:t>
      </w:r>
      <w:r w:rsidRPr="000800BA">
        <w:rPr>
          <w:rFonts w:ascii="Arial" w:hAnsi="Arial" w:cs="Arial"/>
          <w:b/>
          <w:color w:val="000000" w:themeColor="text1"/>
          <w:lang w:eastAsia="pt-BR"/>
        </w:rPr>
        <w:t>aplicado, exploratorio</w:t>
      </w:r>
      <w:r w:rsidRPr="000800BA">
        <w:rPr>
          <w:rFonts w:ascii="Arial" w:hAnsi="Arial" w:cs="Arial"/>
          <w:color w:val="000000" w:themeColor="text1"/>
          <w:lang w:eastAsia="pt-BR"/>
        </w:rPr>
        <w:t>, descriptivo, explicativo).  Posteriormente se especifican las técnicas e instrumentos a emplear para recolectar información (observación, experimentación, consulta, encuesta, entrevista, foro, entre otros), con los que se recogerá, organizará, sistematizará, interpretará y analizará la información. Finalmente, se de</w:t>
      </w:r>
      <w:r w:rsidR="000800BA" w:rsidRPr="000800BA">
        <w:rPr>
          <w:rFonts w:ascii="Arial" w:hAnsi="Arial" w:cs="Arial"/>
          <w:color w:val="000000" w:themeColor="text1"/>
          <w:lang w:eastAsia="pt-BR"/>
        </w:rPr>
        <w:t>fine</w:t>
      </w:r>
      <w:r w:rsidRPr="000800BA">
        <w:rPr>
          <w:rFonts w:ascii="Arial" w:hAnsi="Arial" w:cs="Arial"/>
          <w:color w:val="000000" w:themeColor="text1"/>
          <w:lang w:eastAsia="pt-BR"/>
        </w:rPr>
        <w:t>n las diferentes etapas o fases metodológicas que permitirán estructurar adecuadamente el desarrollo del Proyecto.</w:t>
      </w:r>
    </w:p>
  </w:comment>
  <w:comment w:id="14" w:author="BYRON GUSTAVO LOARTE CAJAMARCA" w:date="2020-11-12T09:37:00Z" w:initials="BGLC">
    <w:p w14:paraId="42EA6155" w14:textId="5DB3ED30" w:rsidR="001422C9" w:rsidRDefault="001422C9">
      <w:pPr>
        <w:pStyle w:val="Textocomentario"/>
      </w:pPr>
      <w:r>
        <w:rPr>
          <w:rStyle w:val="Refdecomentario"/>
        </w:rPr>
        <w:annotationRef/>
      </w:r>
      <w:r>
        <w:t xml:space="preserve">Este es un ejemplo </w:t>
      </w:r>
      <w:r w:rsidR="000800BA">
        <w:t xml:space="preserve">de </w:t>
      </w:r>
      <w:r>
        <w:t>Proyecto Integrado desarrollado con la metodología ágil SCRUM.</w:t>
      </w:r>
    </w:p>
  </w:comment>
  <w:comment w:id="39" w:author="BYRON GUSTAVO LOARTE CAJAMARCA" w:date="2020-11-12T09:41:00Z" w:initials="BGLC">
    <w:p w14:paraId="499B586C" w14:textId="408C7215" w:rsidR="001422C9" w:rsidRPr="001422C9" w:rsidRDefault="001422C9" w:rsidP="001422C9">
      <w:pPr>
        <w:spacing w:line="365" w:lineRule="auto"/>
        <w:rPr>
          <w:rFonts w:cs="Arial"/>
          <w:color w:val="AEAAAA" w:themeColor="background2" w:themeShade="BF"/>
          <w:lang w:val="es-ES_tradnl"/>
        </w:rPr>
      </w:pPr>
      <w:r>
        <w:rPr>
          <w:rStyle w:val="Refdecomentario"/>
        </w:rPr>
        <w:annotationRef/>
      </w:r>
      <w:r w:rsidRPr="00D62F4A">
        <w:rPr>
          <w:rFonts w:cs="Arial"/>
          <w:color w:val="AEAAAA" w:themeColor="background2" w:themeShade="BF"/>
          <w:lang w:val="es-ES_tradnl"/>
        </w:rPr>
        <w:t>Si aplica la metodología SCRUM, se deberá tener un MÍNIMO de 4 y un MÁXIMO de 6 Iteraciones (</w:t>
      </w:r>
      <w:proofErr w:type="spellStart"/>
      <w:r w:rsidRPr="00D62F4A">
        <w:rPr>
          <w:rFonts w:cs="Arial"/>
          <w:color w:val="AEAAAA" w:themeColor="background2" w:themeShade="BF"/>
          <w:lang w:val="es-ES_tradnl"/>
        </w:rPr>
        <w:t>Sprints</w:t>
      </w:r>
      <w:proofErr w:type="spellEnd"/>
      <w:r w:rsidRPr="00D62F4A">
        <w:rPr>
          <w:rFonts w:cs="Arial"/>
          <w:color w:val="AEAAAA" w:themeColor="background2" w:themeShade="BF"/>
          <w:lang w:val="es-ES_tradnl"/>
        </w:rPr>
        <w:t xml:space="preserve">). </w:t>
      </w:r>
    </w:p>
  </w:comment>
  <w:comment w:id="48" w:author="BYRON GUSTAVO LOARTE CAJAMARCA" w:date="2020-11-12T09:52:00Z" w:initials="BGLC">
    <w:p w14:paraId="50E8E4D8" w14:textId="77777777" w:rsidR="00C82E7E" w:rsidRPr="00D62F4A" w:rsidRDefault="00C82E7E" w:rsidP="00C82E7E">
      <w:pPr>
        <w:spacing w:line="365" w:lineRule="auto"/>
        <w:ind w:firstLine="703"/>
        <w:rPr>
          <w:rFonts w:cs="Arial"/>
          <w:color w:val="AEAAAA" w:themeColor="background2" w:themeShade="BF"/>
          <w:lang w:val="es-ES_tradnl"/>
        </w:rPr>
      </w:pPr>
      <w:r>
        <w:rPr>
          <w:rStyle w:val="Refdecomentario"/>
        </w:rPr>
        <w:annotationRef/>
      </w:r>
      <w:r w:rsidRPr="00D62F4A">
        <w:rPr>
          <w:rFonts w:cs="Arial"/>
          <w:color w:val="AEAAAA" w:themeColor="background2" w:themeShade="BF"/>
          <w:lang w:val="es-ES_tradnl"/>
        </w:rPr>
        <w:t xml:space="preserve">Todo el documento debe estar referenciado en formato IEEE, esto incluye Tablas y Figuras </w:t>
      </w:r>
    </w:p>
    <w:p w14:paraId="43CC4085" w14:textId="0DD3F4E7" w:rsidR="00C82E7E" w:rsidRDefault="00C82E7E">
      <w:pPr>
        <w:pStyle w:val="Textocomentario"/>
      </w:pPr>
    </w:p>
  </w:comment>
  <w:comment w:id="53" w:author="BYRON GUSTAVO LOARTE CAJAMARCA" w:date="2020-11-13T12:34:00Z" w:initials="BGLC">
    <w:p w14:paraId="68E034CB" w14:textId="7F23B6A0" w:rsidR="00B958B5" w:rsidRDefault="00B958B5">
      <w:pPr>
        <w:pStyle w:val="Textocomentario"/>
      </w:pPr>
      <w:r>
        <w:rPr>
          <w:rStyle w:val="Refdecomentario"/>
        </w:rPr>
        <w:annotationRef/>
      </w:r>
      <w:r>
        <w:t xml:space="preserve">No incluir esta hoja en el Informe Fin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EA72BB" w15:done="0"/>
  <w15:commentEx w15:paraId="42EA6155" w15:done="0"/>
  <w15:commentEx w15:paraId="499B586C" w15:done="0"/>
  <w15:commentEx w15:paraId="43CC4085" w15:done="0"/>
  <w15:commentEx w15:paraId="68E034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EA72BB" w16cid:durableId="245FD5F9"/>
  <w16cid:commentId w16cid:paraId="42EA6155" w16cid:durableId="245FD5FA"/>
  <w16cid:commentId w16cid:paraId="499B586C" w16cid:durableId="245FD5FB"/>
  <w16cid:commentId w16cid:paraId="43CC4085" w16cid:durableId="245FD5FC"/>
  <w16cid:commentId w16cid:paraId="68E034CB" w16cid:durableId="245FD5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552CB4" w14:textId="77777777" w:rsidR="001B2224" w:rsidRDefault="001B2224" w:rsidP="00AD29ED">
      <w:pPr>
        <w:spacing w:after="0" w:line="240" w:lineRule="auto"/>
      </w:pPr>
      <w:r>
        <w:separator/>
      </w:r>
    </w:p>
  </w:endnote>
  <w:endnote w:type="continuationSeparator" w:id="0">
    <w:p w14:paraId="1895A78D" w14:textId="77777777" w:rsidR="001B2224" w:rsidRDefault="001B2224" w:rsidP="00AD29ED">
      <w:pPr>
        <w:spacing w:after="0" w:line="240" w:lineRule="auto"/>
      </w:pPr>
      <w:r>
        <w:continuationSeparator/>
      </w:r>
    </w:p>
  </w:endnote>
  <w:endnote w:type="continuationNotice" w:id="1">
    <w:p w14:paraId="5EA673D9" w14:textId="77777777" w:rsidR="001B2224" w:rsidRDefault="001B222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Italic">
    <w:altName w:val="Calibr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3019112"/>
      <w:docPartObj>
        <w:docPartGallery w:val="Page Numbers (Bottom of Page)"/>
        <w:docPartUnique/>
      </w:docPartObj>
    </w:sdtPr>
    <w:sdtEndPr/>
    <w:sdtContent>
      <w:p w14:paraId="7F29BA3B" w14:textId="6CA9C798" w:rsidR="003F2AF1" w:rsidRDefault="003F2AF1">
        <w:pPr>
          <w:pStyle w:val="Piedepgina"/>
          <w:jc w:val="center"/>
        </w:pPr>
        <w:r>
          <w:fldChar w:fldCharType="begin"/>
        </w:r>
        <w:r>
          <w:instrText>PAGE   \* MERGEFORMAT</w:instrText>
        </w:r>
        <w:r>
          <w:fldChar w:fldCharType="separate"/>
        </w:r>
        <w:r w:rsidR="008A6795" w:rsidRPr="008A6795">
          <w:rPr>
            <w:noProof/>
            <w:lang w:val="es-ES"/>
          </w:rPr>
          <w:t>XII</w:t>
        </w:r>
        <w:r>
          <w:fldChar w:fldCharType="end"/>
        </w:r>
      </w:p>
    </w:sdtContent>
  </w:sdt>
  <w:p w14:paraId="7EDA54A7" w14:textId="77777777" w:rsidR="003F2AF1" w:rsidRDefault="003F2AF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749375"/>
      <w:docPartObj>
        <w:docPartGallery w:val="Page Numbers (Bottom of Page)"/>
        <w:docPartUnique/>
      </w:docPartObj>
    </w:sdtPr>
    <w:sdtEndPr/>
    <w:sdtContent>
      <w:p w14:paraId="11EAE36B" w14:textId="02C9C52B" w:rsidR="003F2AF1" w:rsidRDefault="003F2AF1">
        <w:pPr>
          <w:pStyle w:val="Piedepgina"/>
          <w:jc w:val="center"/>
        </w:pPr>
        <w:r>
          <w:fldChar w:fldCharType="begin"/>
        </w:r>
        <w:r>
          <w:instrText>PAGE   \* MERGEFORMAT</w:instrText>
        </w:r>
        <w:r>
          <w:fldChar w:fldCharType="separate"/>
        </w:r>
        <w:r w:rsidR="008A6795" w:rsidRPr="008A6795">
          <w:rPr>
            <w:noProof/>
            <w:lang w:val="es-ES"/>
          </w:rPr>
          <w:t>7</w:t>
        </w:r>
        <w:r>
          <w:fldChar w:fldCharType="end"/>
        </w:r>
      </w:p>
    </w:sdtContent>
  </w:sdt>
  <w:p w14:paraId="7B2334C4" w14:textId="77777777" w:rsidR="003F2AF1" w:rsidRDefault="003F2AF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539975"/>
      <w:docPartObj>
        <w:docPartGallery w:val="Page Numbers (Bottom of Page)"/>
        <w:docPartUnique/>
      </w:docPartObj>
    </w:sdtPr>
    <w:sdtEndPr/>
    <w:sdtContent>
      <w:p w14:paraId="3D016EC0" w14:textId="770E371B" w:rsidR="003F2AF1" w:rsidRDefault="003F2AF1">
        <w:pPr>
          <w:pStyle w:val="Piedepgina"/>
          <w:jc w:val="center"/>
        </w:pPr>
        <w:r>
          <w:fldChar w:fldCharType="begin"/>
        </w:r>
        <w:r>
          <w:instrText>PAGE   \* MERGEFORMAT</w:instrText>
        </w:r>
        <w:r>
          <w:fldChar w:fldCharType="separate"/>
        </w:r>
        <w:r w:rsidR="008A6795" w:rsidRPr="008A6795">
          <w:rPr>
            <w:noProof/>
            <w:lang w:val="es-ES"/>
          </w:rPr>
          <w:t>i</w:t>
        </w:r>
        <w:r>
          <w:fldChar w:fldCharType="end"/>
        </w:r>
      </w:p>
    </w:sdtContent>
  </w:sdt>
  <w:p w14:paraId="7B02980F" w14:textId="77777777" w:rsidR="003F2AF1" w:rsidRDefault="003F2AF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5748B" w14:textId="77777777" w:rsidR="001B2224" w:rsidRDefault="001B2224" w:rsidP="00AD29ED">
      <w:pPr>
        <w:spacing w:after="0" w:line="240" w:lineRule="auto"/>
      </w:pPr>
      <w:r>
        <w:separator/>
      </w:r>
    </w:p>
  </w:footnote>
  <w:footnote w:type="continuationSeparator" w:id="0">
    <w:p w14:paraId="16154066" w14:textId="77777777" w:rsidR="001B2224" w:rsidRDefault="001B2224" w:rsidP="00AD29ED">
      <w:pPr>
        <w:spacing w:after="0" w:line="240" w:lineRule="auto"/>
      </w:pPr>
      <w:r>
        <w:continuationSeparator/>
      </w:r>
    </w:p>
  </w:footnote>
  <w:footnote w:type="continuationNotice" w:id="1">
    <w:p w14:paraId="63A8934F" w14:textId="77777777" w:rsidR="001B2224" w:rsidRDefault="001B222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066C"/>
    <w:multiLevelType w:val="hybridMultilevel"/>
    <w:tmpl w:val="3EC68E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374F25"/>
    <w:multiLevelType w:val="hybridMultilevel"/>
    <w:tmpl w:val="63EE150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1B2A45D2"/>
    <w:multiLevelType w:val="hybridMultilevel"/>
    <w:tmpl w:val="A998C42A"/>
    <w:lvl w:ilvl="0" w:tplc="10A4C554">
      <w:start w:val="3"/>
      <w:numFmt w:val="decimal"/>
      <w:lvlText w:val="[%1]"/>
      <w:lvlJc w:val="left"/>
      <w:pPr>
        <w:ind w:left="495" w:hanging="341"/>
      </w:pPr>
      <w:rPr>
        <w:rFonts w:ascii="Times New Roman" w:eastAsia="Times New Roman" w:hAnsi="Times New Roman" w:cs="Times New Roman" w:hint="default"/>
        <w:w w:val="99"/>
        <w:sz w:val="24"/>
        <w:szCs w:val="24"/>
        <w:lang w:val="es-ES" w:eastAsia="en-US" w:bidi="ar-SA"/>
      </w:rPr>
    </w:lvl>
    <w:lvl w:ilvl="1" w:tplc="D87A8370">
      <w:numFmt w:val="bullet"/>
      <w:lvlText w:val="•"/>
      <w:lvlJc w:val="left"/>
      <w:pPr>
        <w:ind w:left="1423" w:hanging="341"/>
      </w:pPr>
      <w:rPr>
        <w:rFonts w:hint="default"/>
        <w:lang w:val="es-ES" w:eastAsia="en-US" w:bidi="ar-SA"/>
      </w:rPr>
    </w:lvl>
    <w:lvl w:ilvl="2" w:tplc="CA9665CE">
      <w:numFmt w:val="bullet"/>
      <w:lvlText w:val="•"/>
      <w:lvlJc w:val="left"/>
      <w:pPr>
        <w:ind w:left="2346" w:hanging="341"/>
      </w:pPr>
      <w:rPr>
        <w:rFonts w:hint="default"/>
        <w:lang w:val="es-ES" w:eastAsia="en-US" w:bidi="ar-SA"/>
      </w:rPr>
    </w:lvl>
    <w:lvl w:ilvl="3" w:tplc="E9924AD6">
      <w:numFmt w:val="bullet"/>
      <w:lvlText w:val="•"/>
      <w:lvlJc w:val="left"/>
      <w:pPr>
        <w:ind w:left="3269" w:hanging="341"/>
      </w:pPr>
      <w:rPr>
        <w:rFonts w:hint="default"/>
        <w:lang w:val="es-ES" w:eastAsia="en-US" w:bidi="ar-SA"/>
      </w:rPr>
    </w:lvl>
    <w:lvl w:ilvl="4" w:tplc="6DFA9E32">
      <w:numFmt w:val="bullet"/>
      <w:lvlText w:val="•"/>
      <w:lvlJc w:val="left"/>
      <w:pPr>
        <w:ind w:left="4193" w:hanging="341"/>
      </w:pPr>
      <w:rPr>
        <w:rFonts w:hint="default"/>
        <w:lang w:val="es-ES" w:eastAsia="en-US" w:bidi="ar-SA"/>
      </w:rPr>
    </w:lvl>
    <w:lvl w:ilvl="5" w:tplc="51A6A786">
      <w:numFmt w:val="bullet"/>
      <w:lvlText w:val="•"/>
      <w:lvlJc w:val="left"/>
      <w:pPr>
        <w:ind w:left="5116" w:hanging="341"/>
      </w:pPr>
      <w:rPr>
        <w:rFonts w:hint="default"/>
        <w:lang w:val="es-ES" w:eastAsia="en-US" w:bidi="ar-SA"/>
      </w:rPr>
    </w:lvl>
    <w:lvl w:ilvl="6" w:tplc="66843FE0">
      <w:numFmt w:val="bullet"/>
      <w:lvlText w:val="•"/>
      <w:lvlJc w:val="left"/>
      <w:pPr>
        <w:ind w:left="6039" w:hanging="341"/>
      </w:pPr>
      <w:rPr>
        <w:rFonts w:hint="default"/>
        <w:lang w:val="es-ES" w:eastAsia="en-US" w:bidi="ar-SA"/>
      </w:rPr>
    </w:lvl>
    <w:lvl w:ilvl="7" w:tplc="C42672DA">
      <w:numFmt w:val="bullet"/>
      <w:lvlText w:val="•"/>
      <w:lvlJc w:val="left"/>
      <w:pPr>
        <w:ind w:left="6963" w:hanging="341"/>
      </w:pPr>
      <w:rPr>
        <w:rFonts w:hint="default"/>
        <w:lang w:val="es-ES" w:eastAsia="en-US" w:bidi="ar-SA"/>
      </w:rPr>
    </w:lvl>
    <w:lvl w:ilvl="8" w:tplc="879E3D70">
      <w:numFmt w:val="bullet"/>
      <w:lvlText w:val="•"/>
      <w:lvlJc w:val="left"/>
      <w:pPr>
        <w:ind w:left="7886" w:hanging="341"/>
      </w:pPr>
      <w:rPr>
        <w:rFonts w:hint="default"/>
        <w:lang w:val="es-ES" w:eastAsia="en-US" w:bidi="ar-SA"/>
      </w:rPr>
    </w:lvl>
  </w:abstractNum>
  <w:abstractNum w:abstractNumId="3" w15:restartNumberingAfterBreak="0">
    <w:nsid w:val="1B385B22"/>
    <w:multiLevelType w:val="hybridMultilevel"/>
    <w:tmpl w:val="CCE402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1D8113EF"/>
    <w:multiLevelType w:val="multilevel"/>
    <w:tmpl w:val="30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4974"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5" w15:restartNumberingAfterBreak="0">
    <w:nsid w:val="39C737D6"/>
    <w:multiLevelType w:val="hybridMultilevel"/>
    <w:tmpl w:val="8E8AB55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F461F90"/>
    <w:multiLevelType w:val="hybridMultilevel"/>
    <w:tmpl w:val="3FA870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6294CBC"/>
    <w:multiLevelType w:val="hybridMultilevel"/>
    <w:tmpl w:val="3D58DD98"/>
    <w:lvl w:ilvl="0" w:tplc="C5525616">
      <w:start w:val="4"/>
      <w:numFmt w:val="decimal"/>
      <w:lvlText w:val="%1."/>
      <w:lvlJc w:val="left"/>
      <w:pPr>
        <w:ind w:left="475" w:hanging="365"/>
      </w:pPr>
      <w:rPr>
        <w:rFonts w:ascii="Times New Roman" w:eastAsia="Times New Roman" w:hAnsi="Times New Roman" w:cs="Times New Roman" w:hint="default"/>
        <w:b/>
        <w:bCs/>
        <w:w w:val="100"/>
        <w:sz w:val="24"/>
        <w:szCs w:val="24"/>
        <w:lang w:val="es-ES" w:eastAsia="en-US" w:bidi="ar-SA"/>
      </w:rPr>
    </w:lvl>
    <w:lvl w:ilvl="1" w:tplc="E87EC4A2">
      <w:numFmt w:val="bullet"/>
      <w:lvlText w:val=""/>
      <w:lvlJc w:val="left"/>
      <w:pPr>
        <w:ind w:left="1195" w:hanging="360"/>
      </w:pPr>
      <w:rPr>
        <w:rFonts w:ascii="Symbol" w:eastAsia="Symbol" w:hAnsi="Symbol" w:cs="Symbol" w:hint="default"/>
        <w:w w:val="100"/>
        <w:sz w:val="24"/>
        <w:szCs w:val="24"/>
        <w:lang w:val="es-ES" w:eastAsia="en-US" w:bidi="ar-SA"/>
      </w:rPr>
    </w:lvl>
    <w:lvl w:ilvl="2" w:tplc="2BA810CE">
      <w:numFmt w:val="bullet"/>
      <w:lvlText w:val="•"/>
      <w:lvlJc w:val="left"/>
      <w:pPr>
        <w:ind w:left="2148" w:hanging="360"/>
      </w:pPr>
      <w:rPr>
        <w:rFonts w:hint="default"/>
        <w:lang w:val="es-ES" w:eastAsia="en-US" w:bidi="ar-SA"/>
      </w:rPr>
    </w:lvl>
    <w:lvl w:ilvl="3" w:tplc="225694E6">
      <w:numFmt w:val="bullet"/>
      <w:lvlText w:val="•"/>
      <w:lvlJc w:val="left"/>
      <w:pPr>
        <w:ind w:left="3096" w:hanging="360"/>
      </w:pPr>
      <w:rPr>
        <w:rFonts w:hint="default"/>
        <w:lang w:val="es-ES" w:eastAsia="en-US" w:bidi="ar-SA"/>
      </w:rPr>
    </w:lvl>
    <w:lvl w:ilvl="4" w:tplc="BF326B2A">
      <w:numFmt w:val="bullet"/>
      <w:lvlText w:val="•"/>
      <w:lvlJc w:val="left"/>
      <w:pPr>
        <w:ind w:left="4044" w:hanging="360"/>
      </w:pPr>
      <w:rPr>
        <w:rFonts w:hint="default"/>
        <w:lang w:val="es-ES" w:eastAsia="en-US" w:bidi="ar-SA"/>
      </w:rPr>
    </w:lvl>
    <w:lvl w:ilvl="5" w:tplc="97BED900">
      <w:numFmt w:val="bullet"/>
      <w:lvlText w:val="•"/>
      <w:lvlJc w:val="left"/>
      <w:pPr>
        <w:ind w:left="4992" w:hanging="360"/>
      </w:pPr>
      <w:rPr>
        <w:rFonts w:hint="default"/>
        <w:lang w:val="es-ES" w:eastAsia="en-US" w:bidi="ar-SA"/>
      </w:rPr>
    </w:lvl>
    <w:lvl w:ilvl="6" w:tplc="7EC26D80">
      <w:numFmt w:val="bullet"/>
      <w:lvlText w:val="•"/>
      <w:lvlJc w:val="left"/>
      <w:pPr>
        <w:ind w:left="5940" w:hanging="360"/>
      </w:pPr>
      <w:rPr>
        <w:rFonts w:hint="default"/>
        <w:lang w:val="es-ES" w:eastAsia="en-US" w:bidi="ar-SA"/>
      </w:rPr>
    </w:lvl>
    <w:lvl w:ilvl="7" w:tplc="3E48C4C2">
      <w:numFmt w:val="bullet"/>
      <w:lvlText w:val="•"/>
      <w:lvlJc w:val="left"/>
      <w:pPr>
        <w:ind w:left="6888" w:hanging="360"/>
      </w:pPr>
      <w:rPr>
        <w:rFonts w:hint="default"/>
        <w:lang w:val="es-ES" w:eastAsia="en-US" w:bidi="ar-SA"/>
      </w:rPr>
    </w:lvl>
    <w:lvl w:ilvl="8" w:tplc="BB38FBD4">
      <w:numFmt w:val="bullet"/>
      <w:lvlText w:val="•"/>
      <w:lvlJc w:val="left"/>
      <w:pPr>
        <w:ind w:left="7836" w:hanging="360"/>
      </w:pPr>
      <w:rPr>
        <w:rFonts w:hint="default"/>
        <w:lang w:val="es-ES" w:eastAsia="en-US" w:bidi="ar-SA"/>
      </w:rPr>
    </w:lvl>
  </w:abstractNum>
  <w:abstractNum w:abstractNumId="8" w15:restartNumberingAfterBreak="0">
    <w:nsid w:val="4C163744"/>
    <w:multiLevelType w:val="hybridMultilevel"/>
    <w:tmpl w:val="F1946A6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4E92796A"/>
    <w:multiLevelType w:val="hybridMultilevel"/>
    <w:tmpl w:val="62328DE2"/>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0" w15:restartNumberingAfterBreak="0">
    <w:nsid w:val="4E986E6B"/>
    <w:multiLevelType w:val="hybridMultilevel"/>
    <w:tmpl w:val="A9EE8F2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59B96376"/>
    <w:multiLevelType w:val="hybridMultilevel"/>
    <w:tmpl w:val="005E6420"/>
    <w:lvl w:ilvl="0" w:tplc="300A000F">
      <w:start w:val="1"/>
      <w:numFmt w:val="decimal"/>
      <w:lvlText w:val="%1."/>
      <w:lvlJc w:val="left"/>
      <w:pPr>
        <w:ind w:left="1068" w:hanging="360"/>
      </w:pPr>
    </w:lvl>
    <w:lvl w:ilvl="1" w:tplc="300A0019">
      <w:start w:val="1"/>
      <w:numFmt w:val="lowerLetter"/>
      <w:lvlText w:val="%2."/>
      <w:lvlJc w:val="left"/>
      <w:pPr>
        <w:ind w:left="1788" w:hanging="360"/>
      </w:pPr>
    </w:lvl>
    <w:lvl w:ilvl="2" w:tplc="300A001B">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2" w15:restartNumberingAfterBreak="0">
    <w:nsid w:val="6AC710D9"/>
    <w:multiLevelType w:val="hybridMultilevel"/>
    <w:tmpl w:val="0BCA981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E7A20D5"/>
    <w:multiLevelType w:val="hybridMultilevel"/>
    <w:tmpl w:val="2AC2B1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2810E5F"/>
    <w:multiLevelType w:val="hybridMultilevel"/>
    <w:tmpl w:val="EEAA9B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7639361C"/>
    <w:multiLevelType w:val="hybridMultilevel"/>
    <w:tmpl w:val="4364E14A"/>
    <w:lvl w:ilvl="0" w:tplc="73FAC53E">
      <w:start w:val="5"/>
      <w:numFmt w:val="decimal"/>
      <w:lvlText w:val="%1."/>
      <w:lvlJc w:val="left"/>
      <w:pPr>
        <w:ind w:left="475" w:hanging="365"/>
      </w:pPr>
      <w:rPr>
        <w:rFonts w:ascii="Times New Roman" w:eastAsia="Times New Roman" w:hAnsi="Times New Roman" w:cs="Times New Roman" w:hint="default"/>
        <w:b/>
        <w:bCs/>
        <w:w w:val="100"/>
        <w:sz w:val="24"/>
        <w:szCs w:val="24"/>
        <w:lang w:val="es-ES" w:eastAsia="en-US" w:bidi="ar-SA"/>
      </w:rPr>
    </w:lvl>
    <w:lvl w:ilvl="1" w:tplc="94724BB6">
      <w:numFmt w:val="bullet"/>
      <w:lvlText w:val=""/>
      <w:lvlJc w:val="left"/>
      <w:pPr>
        <w:ind w:left="1195" w:hanging="364"/>
      </w:pPr>
      <w:rPr>
        <w:rFonts w:ascii="Symbol" w:eastAsia="Symbol" w:hAnsi="Symbol" w:cs="Symbol" w:hint="default"/>
        <w:w w:val="100"/>
        <w:sz w:val="24"/>
        <w:szCs w:val="24"/>
        <w:lang w:val="es-ES" w:eastAsia="en-US" w:bidi="ar-SA"/>
      </w:rPr>
    </w:lvl>
    <w:lvl w:ilvl="2" w:tplc="0F00DD96">
      <w:numFmt w:val="bullet"/>
      <w:lvlText w:val="•"/>
      <w:lvlJc w:val="left"/>
      <w:pPr>
        <w:ind w:left="2148" w:hanging="364"/>
      </w:pPr>
      <w:rPr>
        <w:rFonts w:hint="default"/>
        <w:lang w:val="es-ES" w:eastAsia="en-US" w:bidi="ar-SA"/>
      </w:rPr>
    </w:lvl>
    <w:lvl w:ilvl="3" w:tplc="58367F16">
      <w:numFmt w:val="bullet"/>
      <w:lvlText w:val="•"/>
      <w:lvlJc w:val="left"/>
      <w:pPr>
        <w:ind w:left="3096" w:hanging="364"/>
      </w:pPr>
      <w:rPr>
        <w:rFonts w:hint="default"/>
        <w:lang w:val="es-ES" w:eastAsia="en-US" w:bidi="ar-SA"/>
      </w:rPr>
    </w:lvl>
    <w:lvl w:ilvl="4" w:tplc="EB907980">
      <w:numFmt w:val="bullet"/>
      <w:lvlText w:val="•"/>
      <w:lvlJc w:val="left"/>
      <w:pPr>
        <w:ind w:left="4044" w:hanging="364"/>
      </w:pPr>
      <w:rPr>
        <w:rFonts w:hint="default"/>
        <w:lang w:val="es-ES" w:eastAsia="en-US" w:bidi="ar-SA"/>
      </w:rPr>
    </w:lvl>
    <w:lvl w:ilvl="5" w:tplc="A320AE30">
      <w:numFmt w:val="bullet"/>
      <w:lvlText w:val="•"/>
      <w:lvlJc w:val="left"/>
      <w:pPr>
        <w:ind w:left="4992" w:hanging="364"/>
      </w:pPr>
      <w:rPr>
        <w:rFonts w:hint="default"/>
        <w:lang w:val="es-ES" w:eastAsia="en-US" w:bidi="ar-SA"/>
      </w:rPr>
    </w:lvl>
    <w:lvl w:ilvl="6" w:tplc="E0EEBDC6">
      <w:numFmt w:val="bullet"/>
      <w:lvlText w:val="•"/>
      <w:lvlJc w:val="left"/>
      <w:pPr>
        <w:ind w:left="5940" w:hanging="364"/>
      </w:pPr>
      <w:rPr>
        <w:rFonts w:hint="default"/>
        <w:lang w:val="es-ES" w:eastAsia="en-US" w:bidi="ar-SA"/>
      </w:rPr>
    </w:lvl>
    <w:lvl w:ilvl="7" w:tplc="F3662EC6">
      <w:numFmt w:val="bullet"/>
      <w:lvlText w:val="•"/>
      <w:lvlJc w:val="left"/>
      <w:pPr>
        <w:ind w:left="6888" w:hanging="364"/>
      </w:pPr>
      <w:rPr>
        <w:rFonts w:hint="default"/>
        <w:lang w:val="es-ES" w:eastAsia="en-US" w:bidi="ar-SA"/>
      </w:rPr>
    </w:lvl>
    <w:lvl w:ilvl="8" w:tplc="A6721518">
      <w:numFmt w:val="bullet"/>
      <w:lvlText w:val="•"/>
      <w:lvlJc w:val="left"/>
      <w:pPr>
        <w:ind w:left="7836" w:hanging="364"/>
      </w:pPr>
      <w:rPr>
        <w:rFonts w:hint="default"/>
        <w:lang w:val="es-ES" w:eastAsia="en-US" w:bidi="ar-SA"/>
      </w:rPr>
    </w:lvl>
  </w:abstractNum>
  <w:abstractNum w:abstractNumId="16" w15:restartNumberingAfterBreak="0">
    <w:nsid w:val="7A76537A"/>
    <w:multiLevelType w:val="hybridMultilevel"/>
    <w:tmpl w:val="7C08E4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B596426"/>
    <w:multiLevelType w:val="hybridMultilevel"/>
    <w:tmpl w:val="9DDCA8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16"/>
  </w:num>
  <w:num w:numId="4">
    <w:abstractNumId w:val="8"/>
  </w:num>
  <w:num w:numId="5">
    <w:abstractNumId w:val="11"/>
  </w:num>
  <w:num w:numId="6">
    <w:abstractNumId w:val="13"/>
  </w:num>
  <w:num w:numId="7">
    <w:abstractNumId w:val="15"/>
  </w:num>
  <w:num w:numId="8">
    <w:abstractNumId w:val="7"/>
  </w:num>
  <w:num w:numId="9">
    <w:abstractNumId w:val="2"/>
  </w:num>
  <w:num w:numId="10">
    <w:abstractNumId w:val="14"/>
  </w:num>
  <w:num w:numId="11">
    <w:abstractNumId w:val="6"/>
  </w:num>
  <w:num w:numId="12">
    <w:abstractNumId w:val="12"/>
  </w:num>
  <w:num w:numId="13">
    <w:abstractNumId w:val="17"/>
  </w:num>
  <w:num w:numId="14">
    <w:abstractNumId w:val="0"/>
  </w:num>
  <w:num w:numId="15">
    <w:abstractNumId w:val="9"/>
  </w:num>
  <w:num w:numId="16">
    <w:abstractNumId w:val="3"/>
  </w:num>
  <w:num w:numId="17">
    <w:abstractNumId w:val="5"/>
  </w:num>
  <w:num w:numId="18">
    <w:abstractNumId w:val="1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YRON GUSTAVO LOARTE CAJAMARCA">
    <w15:presenceInfo w15:providerId="None" w15:userId="BYRON GUSTAVO LOARTE CAJAMAR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08"/>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3DFC"/>
    <w:rsid w:val="000028D4"/>
    <w:rsid w:val="00003944"/>
    <w:rsid w:val="00011453"/>
    <w:rsid w:val="00013002"/>
    <w:rsid w:val="00016987"/>
    <w:rsid w:val="00020ED4"/>
    <w:rsid w:val="000224CA"/>
    <w:rsid w:val="000233A7"/>
    <w:rsid w:val="00027CC3"/>
    <w:rsid w:val="00031D2A"/>
    <w:rsid w:val="00037151"/>
    <w:rsid w:val="00037CBB"/>
    <w:rsid w:val="00041129"/>
    <w:rsid w:val="000439B2"/>
    <w:rsid w:val="00044FE3"/>
    <w:rsid w:val="0004657D"/>
    <w:rsid w:val="00047F65"/>
    <w:rsid w:val="00051208"/>
    <w:rsid w:val="000536E5"/>
    <w:rsid w:val="00054AB1"/>
    <w:rsid w:val="00056CDA"/>
    <w:rsid w:val="0006012D"/>
    <w:rsid w:val="00060B98"/>
    <w:rsid w:val="000611C9"/>
    <w:rsid w:val="000616F6"/>
    <w:rsid w:val="00063521"/>
    <w:rsid w:val="000639E1"/>
    <w:rsid w:val="00063FF0"/>
    <w:rsid w:val="0007346B"/>
    <w:rsid w:val="00073C94"/>
    <w:rsid w:val="00076074"/>
    <w:rsid w:val="000800BA"/>
    <w:rsid w:val="000802C4"/>
    <w:rsid w:val="00080EB9"/>
    <w:rsid w:val="0008256A"/>
    <w:rsid w:val="000945FD"/>
    <w:rsid w:val="00095A61"/>
    <w:rsid w:val="000A1376"/>
    <w:rsid w:val="000A28CF"/>
    <w:rsid w:val="000A5EEC"/>
    <w:rsid w:val="000B14CB"/>
    <w:rsid w:val="000B5109"/>
    <w:rsid w:val="000C5C5D"/>
    <w:rsid w:val="000C7089"/>
    <w:rsid w:val="000D28E2"/>
    <w:rsid w:val="000D2BA7"/>
    <w:rsid w:val="000D7EA7"/>
    <w:rsid w:val="000E741D"/>
    <w:rsid w:val="000E7E95"/>
    <w:rsid w:val="000F07DE"/>
    <w:rsid w:val="000F0A2D"/>
    <w:rsid w:val="000F30ED"/>
    <w:rsid w:val="000F3FF4"/>
    <w:rsid w:val="000F542A"/>
    <w:rsid w:val="000F7A38"/>
    <w:rsid w:val="00100F84"/>
    <w:rsid w:val="0010206D"/>
    <w:rsid w:val="0010219B"/>
    <w:rsid w:val="00105AB9"/>
    <w:rsid w:val="00110D7F"/>
    <w:rsid w:val="00115AF7"/>
    <w:rsid w:val="001236B9"/>
    <w:rsid w:val="00127137"/>
    <w:rsid w:val="00131B8C"/>
    <w:rsid w:val="00131ED7"/>
    <w:rsid w:val="00132128"/>
    <w:rsid w:val="00132390"/>
    <w:rsid w:val="00132556"/>
    <w:rsid w:val="00134009"/>
    <w:rsid w:val="001362C3"/>
    <w:rsid w:val="00137F22"/>
    <w:rsid w:val="00140A62"/>
    <w:rsid w:val="001422C9"/>
    <w:rsid w:val="00144D60"/>
    <w:rsid w:val="00147F72"/>
    <w:rsid w:val="00154F2F"/>
    <w:rsid w:val="00157BBB"/>
    <w:rsid w:val="00161654"/>
    <w:rsid w:val="00161C89"/>
    <w:rsid w:val="00162EA9"/>
    <w:rsid w:val="00163774"/>
    <w:rsid w:val="00165345"/>
    <w:rsid w:val="00171C84"/>
    <w:rsid w:val="001755CE"/>
    <w:rsid w:val="00175860"/>
    <w:rsid w:val="0017586B"/>
    <w:rsid w:val="00176AD6"/>
    <w:rsid w:val="00176E64"/>
    <w:rsid w:val="001830ED"/>
    <w:rsid w:val="00183F55"/>
    <w:rsid w:val="00184F38"/>
    <w:rsid w:val="00186030"/>
    <w:rsid w:val="00194F21"/>
    <w:rsid w:val="00197D3B"/>
    <w:rsid w:val="001A1755"/>
    <w:rsid w:val="001A4467"/>
    <w:rsid w:val="001A4570"/>
    <w:rsid w:val="001A46A0"/>
    <w:rsid w:val="001B0C97"/>
    <w:rsid w:val="001B0ECD"/>
    <w:rsid w:val="001B2224"/>
    <w:rsid w:val="001B5599"/>
    <w:rsid w:val="001C0E97"/>
    <w:rsid w:val="001C205C"/>
    <w:rsid w:val="001C6E75"/>
    <w:rsid w:val="001C7B56"/>
    <w:rsid w:val="001D16B1"/>
    <w:rsid w:val="001D58F7"/>
    <w:rsid w:val="001D6B15"/>
    <w:rsid w:val="001D6E39"/>
    <w:rsid w:val="001E0C4F"/>
    <w:rsid w:val="001E1109"/>
    <w:rsid w:val="001E1B32"/>
    <w:rsid w:val="001E373A"/>
    <w:rsid w:val="001E3DFC"/>
    <w:rsid w:val="001E54F3"/>
    <w:rsid w:val="001E7DC9"/>
    <w:rsid w:val="001F3BC6"/>
    <w:rsid w:val="001F4F4F"/>
    <w:rsid w:val="001F566B"/>
    <w:rsid w:val="001F7A64"/>
    <w:rsid w:val="001F7F5B"/>
    <w:rsid w:val="00201C4E"/>
    <w:rsid w:val="002044AD"/>
    <w:rsid w:val="002055F6"/>
    <w:rsid w:val="00207A7C"/>
    <w:rsid w:val="00211BC3"/>
    <w:rsid w:val="00211FB3"/>
    <w:rsid w:val="00214408"/>
    <w:rsid w:val="00222E33"/>
    <w:rsid w:val="002312D9"/>
    <w:rsid w:val="00231438"/>
    <w:rsid w:val="002328E2"/>
    <w:rsid w:val="002331F8"/>
    <w:rsid w:val="00233215"/>
    <w:rsid w:val="002342DD"/>
    <w:rsid w:val="00236366"/>
    <w:rsid w:val="00241E85"/>
    <w:rsid w:val="002463DD"/>
    <w:rsid w:val="0024705D"/>
    <w:rsid w:val="00250D67"/>
    <w:rsid w:val="0025227C"/>
    <w:rsid w:val="002543F0"/>
    <w:rsid w:val="00255B4F"/>
    <w:rsid w:val="0026095E"/>
    <w:rsid w:val="0026280B"/>
    <w:rsid w:val="00265558"/>
    <w:rsid w:val="00270095"/>
    <w:rsid w:val="00273DBF"/>
    <w:rsid w:val="00274440"/>
    <w:rsid w:val="00274DEB"/>
    <w:rsid w:val="002752FC"/>
    <w:rsid w:val="00275FFC"/>
    <w:rsid w:val="00276222"/>
    <w:rsid w:val="0027714E"/>
    <w:rsid w:val="002817A1"/>
    <w:rsid w:val="00284BB8"/>
    <w:rsid w:val="00285497"/>
    <w:rsid w:val="002858D0"/>
    <w:rsid w:val="00286897"/>
    <w:rsid w:val="0029016D"/>
    <w:rsid w:val="00290E0D"/>
    <w:rsid w:val="00292635"/>
    <w:rsid w:val="0029382F"/>
    <w:rsid w:val="00294FE1"/>
    <w:rsid w:val="0029551D"/>
    <w:rsid w:val="00295E53"/>
    <w:rsid w:val="002A2331"/>
    <w:rsid w:val="002A5434"/>
    <w:rsid w:val="002A76BF"/>
    <w:rsid w:val="002B0908"/>
    <w:rsid w:val="002B1167"/>
    <w:rsid w:val="002B1604"/>
    <w:rsid w:val="002B7FAA"/>
    <w:rsid w:val="002C414A"/>
    <w:rsid w:val="002C6893"/>
    <w:rsid w:val="002C7E29"/>
    <w:rsid w:val="002D2A9F"/>
    <w:rsid w:val="002D3501"/>
    <w:rsid w:val="002D7E71"/>
    <w:rsid w:val="002E0F01"/>
    <w:rsid w:val="002E62E0"/>
    <w:rsid w:val="002E663B"/>
    <w:rsid w:val="002F1366"/>
    <w:rsid w:val="002F15ED"/>
    <w:rsid w:val="002F1DCA"/>
    <w:rsid w:val="002F2502"/>
    <w:rsid w:val="002F3F4B"/>
    <w:rsid w:val="002F43A5"/>
    <w:rsid w:val="002F524F"/>
    <w:rsid w:val="002F6F37"/>
    <w:rsid w:val="003009CD"/>
    <w:rsid w:val="00301748"/>
    <w:rsid w:val="00304A38"/>
    <w:rsid w:val="00306C20"/>
    <w:rsid w:val="003077DC"/>
    <w:rsid w:val="003078C5"/>
    <w:rsid w:val="003119F3"/>
    <w:rsid w:val="00311D6D"/>
    <w:rsid w:val="00314BE2"/>
    <w:rsid w:val="00321A40"/>
    <w:rsid w:val="00324B38"/>
    <w:rsid w:val="003271D7"/>
    <w:rsid w:val="003274FD"/>
    <w:rsid w:val="00330671"/>
    <w:rsid w:val="00332237"/>
    <w:rsid w:val="0034090F"/>
    <w:rsid w:val="00341B48"/>
    <w:rsid w:val="00344143"/>
    <w:rsid w:val="003444F1"/>
    <w:rsid w:val="00344887"/>
    <w:rsid w:val="00345B33"/>
    <w:rsid w:val="00345F49"/>
    <w:rsid w:val="00346A81"/>
    <w:rsid w:val="00346B33"/>
    <w:rsid w:val="00352424"/>
    <w:rsid w:val="00362E3A"/>
    <w:rsid w:val="00365095"/>
    <w:rsid w:val="003722C3"/>
    <w:rsid w:val="00375E32"/>
    <w:rsid w:val="003818CF"/>
    <w:rsid w:val="003830AD"/>
    <w:rsid w:val="0038579B"/>
    <w:rsid w:val="00390686"/>
    <w:rsid w:val="00391E61"/>
    <w:rsid w:val="003940CB"/>
    <w:rsid w:val="003A061A"/>
    <w:rsid w:val="003A65B2"/>
    <w:rsid w:val="003B0568"/>
    <w:rsid w:val="003B0ED6"/>
    <w:rsid w:val="003B4321"/>
    <w:rsid w:val="003B49DE"/>
    <w:rsid w:val="003B5BDD"/>
    <w:rsid w:val="003C346E"/>
    <w:rsid w:val="003C4CFD"/>
    <w:rsid w:val="003C54D9"/>
    <w:rsid w:val="003C5505"/>
    <w:rsid w:val="003D522F"/>
    <w:rsid w:val="003D6532"/>
    <w:rsid w:val="003E0AC6"/>
    <w:rsid w:val="003E22A8"/>
    <w:rsid w:val="003E31E3"/>
    <w:rsid w:val="003E4E39"/>
    <w:rsid w:val="003E59A6"/>
    <w:rsid w:val="003E76E2"/>
    <w:rsid w:val="003F0DC6"/>
    <w:rsid w:val="003F2AF1"/>
    <w:rsid w:val="003F52A2"/>
    <w:rsid w:val="003F680F"/>
    <w:rsid w:val="003F6C17"/>
    <w:rsid w:val="004039AD"/>
    <w:rsid w:val="004056AD"/>
    <w:rsid w:val="00406042"/>
    <w:rsid w:val="00413401"/>
    <w:rsid w:val="004140D4"/>
    <w:rsid w:val="004150C7"/>
    <w:rsid w:val="00423F2D"/>
    <w:rsid w:val="004319AF"/>
    <w:rsid w:val="004360D3"/>
    <w:rsid w:val="004429A7"/>
    <w:rsid w:val="0044303E"/>
    <w:rsid w:val="00447E7E"/>
    <w:rsid w:val="004538B2"/>
    <w:rsid w:val="004540B0"/>
    <w:rsid w:val="00454254"/>
    <w:rsid w:val="004576B0"/>
    <w:rsid w:val="00465B2B"/>
    <w:rsid w:val="00465EE6"/>
    <w:rsid w:val="004661AC"/>
    <w:rsid w:val="00467F9F"/>
    <w:rsid w:val="00471AEE"/>
    <w:rsid w:val="004748E5"/>
    <w:rsid w:val="00474CE3"/>
    <w:rsid w:val="0047501B"/>
    <w:rsid w:val="00475484"/>
    <w:rsid w:val="00475740"/>
    <w:rsid w:val="004768B9"/>
    <w:rsid w:val="00481DA8"/>
    <w:rsid w:val="00483B83"/>
    <w:rsid w:val="00483C56"/>
    <w:rsid w:val="00487B02"/>
    <w:rsid w:val="00490C92"/>
    <w:rsid w:val="00490CAE"/>
    <w:rsid w:val="00490F9C"/>
    <w:rsid w:val="004A1B8C"/>
    <w:rsid w:val="004A3163"/>
    <w:rsid w:val="004A48B8"/>
    <w:rsid w:val="004A56E0"/>
    <w:rsid w:val="004A5ECA"/>
    <w:rsid w:val="004A60BE"/>
    <w:rsid w:val="004A7E53"/>
    <w:rsid w:val="004B2DE0"/>
    <w:rsid w:val="004B42A8"/>
    <w:rsid w:val="004C3396"/>
    <w:rsid w:val="004C44B0"/>
    <w:rsid w:val="004C5590"/>
    <w:rsid w:val="004D1081"/>
    <w:rsid w:val="004D1580"/>
    <w:rsid w:val="004D3951"/>
    <w:rsid w:val="004D5B6E"/>
    <w:rsid w:val="004E44BD"/>
    <w:rsid w:val="004E6038"/>
    <w:rsid w:val="004E7277"/>
    <w:rsid w:val="004F02A4"/>
    <w:rsid w:val="004F3472"/>
    <w:rsid w:val="004F38F1"/>
    <w:rsid w:val="004F50E6"/>
    <w:rsid w:val="00501831"/>
    <w:rsid w:val="00501C87"/>
    <w:rsid w:val="00502FBD"/>
    <w:rsid w:val="00503588"/>
    <w:rsid w:val="005056DA"/>
    <w:rsid w:val="0051021A"/>
    <w:rsid w:val="00510E32"/>
    <w:rsid w:val="00511947"/>
    <w:rsid w:val="00512F44"/>
    <w:rsid w:val="00514D03"/>
    <w:rsid w:val="0051533B"/>
    <w:rsid w:val="00516FEA"/>
    <w:rsid w:val="00522259"/>
    <w:rsid w:val="00525E60"/>
    <w:rsid w:val="005279B0"/>
    <w:rsid w:val="00530622"/>
    <w:rsid w:val="00533938"/>
    <w:rsid w:val="005351D2"/>
    <w:rsid w:val="00537C3F"/>
    <w:rsid w:val="00542D14"/>
    <w:rsid w:val="00544075"/>
    <w:rsid w:val="00545015"/>
    <w:rsid w:val="00546096"/>
    <w:rsid w:val="00546186"/>
    <w:rsid w:val="00546AED"/>
    <w:rsid w:val="00553629"/>
    <w:rsid w:val="0055650C"/>
    <w:rsid w:val="005605C1"/>
    <w:rsid w:val="00562490"/>
    <w:rsid w:val="00564175"/>
    <w:rsid w:val="00571349"/>
    <w:rsid w:val="00574178"/>
    <w:rsid w:val="00576346"/>
    <w:rsid w:val="005820D6"/>
    <w:rsid w:val="00583080"/>
    <w:rsid w:val="0058310A"/>
    <w:rsid w:val="00585756"/>
    <w:rsid w:val="00586277"/>
    <w:rsid w:val="00587054"/>
    <w:rsid w:val="005914C2"/>
    <w:rsid w:val="00591AD9"/>
    <w:rsid w:val="00594FC5"/>
    <w:rsid w:val="005A21F3"/>
    <w:rsid w:val="005A4539"/>
    <w:rsid w:val="005A49FE"/>
    <w:rsid w:val="005A68A6"/>
    <w:rsid w:val="005A7C3D"/>
    <w:rsid w:val="005B00DB"/>
    <w:rsid w:val="005B27FA"/>
    <w:rsid w:val="005B2DEE"/>
    <w:rsid w:val="005B5B20"/>
    <w:rsid w:val="005C0F7C"/>
    <w:rsid w:val="005C2D08"/>
    <w:rsid w:val="005C32E1"/>
    <w:rsid w:val="005C406C"/>
    <w:rsid w:val="005C61A7"/>
    <w:rsid w:val="005C7C58"/>
    <w:rsid w:val="005D0B97"/>
    <w:rsid w:val="005D1276"/>
    <w:rsid w:val="005D44FB"/>
    <w:rsid w:val="005D5696"/>
    <w:rsid w:val="005E0BBB"/>
    <w:rsid w:val="005E1BEC"/>
    <w:rsid w:val="005E2D4D"/>
    <w:rsid w:val="005E3AF4"/>
    <w:rsid w:val="005E5054"/>
    <w:rsid w:val="005E5F4B"/>
    <w:rsid w:val="005E664F"/>
    <w:rsid w:val="005E6E0E"/>
    <w:rsid w:val="005F208C"/>
    <w:rsid w:val="005F2ED3"/>
    <w:rsid w:val="005F6506"/>
    <w:rsid w:val="005F67B6"/>
    <w:rsid w:val="005F760A"/>
    <w:rsid w:val="005F7E8E"/>
    <w:rsid w:val="00600120"/>
    <w:rsid w:val="00600198"/>
    <w:rsid w:val="00600386"/>
    <w:rsid w:val="006011BD"/>
    <w:rsid w:val="00602051"/>
    <w:rsid w:val="0060247A"/>
    <w:rsid w:val="00602CB6"/>
    <w:rsid w:val="0060389D"/>
    <w:rsid w:val="00607A0D"/>
    <w:rsid w:val="0061507C"/>
    <w:rsid w:val="006157DA"/>
    <w:rsid w:val="006178A9"/>
    <w:rsid w:val="00626E2C"/>
    <w:rsid w:val="0063056B"/>
    <w:rsid w:val="00630948"/>
    <w:rsid w:val="00633323"/>
    <w:rsid w:val="006451E3"/>
    <w:rsid w:val="0065279E"/>
    <w:rsid w:val="00653CE1"/>
    <w:rsid w:val="00654316"/>
    <w:rsid w:val="0066163A"/>
    <w:rsid w:val="006628CE"/>
    <w:rsid w:val="0066458D"/>
    <w:rsid w:val="00666958"/>
    <w:rsid w:val="0066710D"/>
    <w:rsid w:val="00667241"/>
    <w:rsid w:val="00670A36"/>
    <w:rsid w:val="00672EEA"/>
    <w:rsid w:val="006761AB"/>
    <w:rsid w:val="006769B7"/>
    <w:rsid w:val="006770B2"/>
    <w:rsid w:val="00677A04"/>
    <w:rsid w:val="00677A84"/>
    <w:rsid w:val="00681BAF"/>
    <w:rsid w:val="006822CE"/>
    <w:rsid w:val="0069374A"/>
    <w:rsid w:val="0069507C"/>
    <w:rsid w:val="00696E73"/>
    <w:rsid w:val="006A118E"/>
    <w:rsid w:val="006A4B62"/>
    <w:rsid w:val="006A500D"/>
    <w:rsid w:val="006B1C53"/>
    <w:rsid w:val="006B2A82"/>
    <w:rsid w:val="006B36DE"/>
    <w:rsid w:val="006B374A"/>
    <w:rsid w:val="006B5A01"/>
    <w:rsid w:val="006C1D52"/>
    <w:rsid w:val="006C42C3"/>
    <w:rsid w:val="006C6239"/>
    <w:rsid w:val="006C7ABA"/>
    <w:rsid w:val="006C7DE5"/>
    <w:rsid w:val="006D5488"/>
    <w:rsid w:val="006D62AF"/>
    <w:rsid w:val="006E1BFD"/>
    <w:rsid w:val="006E2961"/>
    <w:rsid w:val="006E4C45"/>
    <w:rsid w:val="006E515F"/>
    <w:rsid w:val="006E63FC"/>
    <w:rsid w:val="006E6A97"/>
    <w:rsid w:val="006F0A29"/>
    <w:rsid w:val="006F45AF"/>
    <w:rsid w:val="006F52D3"/>
    <w:rsid w:val="006F593E"/>
    <w:rsid w:val="006F5964"/>
    <w:rsid w:val="0070168B"/>
    <w:rsid w:val="007061F3"/>
    <w:rsid w:val="007067C5"/>
    <w:rsid w:val="00707E14"/>
    <w:rsid w:val="00707E26"/>
    <w:rsid w:val="007148DC"/>
    <w:rsid w:val="00715B9D"/>
    <w:rsid w:val="00716D30"/>
    <w:rsid w:val="00721E3A"/>
    <w:rsid w:val="007234F4"/>
    <w:rsid w:val="00725089"/>
    <w:rsid w:val="00731943"/>
    <w:rsid w:val="00733AFA"/>
    <w:rsid w:val="00734658"/>
    <w:rsid w:val="0073791B"/>
    <w:rsid w:val="00740418"/>
    <w:rsid w:val="00741D9F"/>
    <w:rsid w:val="00742534"/>
    <w:rsid w:val="007455BC"/>
    <w:rsid w:val="00746748"/>
    <w:rsid w:val="00746BDE"/>
    <w:rsid w:val="007504A1"/>
    <w:rsid w:val="00753751"/>
    <w:rsid w:val="0076004C"/>
    <w:rsid w:val="007600A7"/>
    <w:rsid w:val="00770E7F"/>
    <w:rsid w:val="007718B9"/>
    <w:rsid w:val="00772DC4"/>
    <w:rsid w:val="00774EDF"/>
    <w:rsid w:val="00776FA8"/>
    <w:rsid w:val="00782E0E"/>
    <w:rsid w:val="00784361"/>
    <w:rsid w:val="0078581A"/>
    <w:rsid w:val="00785D9A"/>
    <w:rsid w:val="007863C4"/>
    <w:rsid w:val="00787CDB"/>
    <w:rsid w:val="00791EAF"/>
    <w:rsid w:val="0079203F"/>
    <w:rsid w:val="00795ECF"/>
    <w:rsid w:val="007963FB"/>
    <w:rsid w:val="007A51E4"/>
    <w:rsid w:val="007A68FB"/>
    <w:rsid w:val="007A7546"/>
    <w:rsid w:val="007B1EBB"/>
    <w:rsid w:val="007C196E"/>
    <w:rsid w:val="007C3070"/>
    <w:rsid w:val="007C3D40"/>
    <w:rsid w:val="007C407F"/>
    <w:rsid w:val="007C4FD3"/>
    <w:rsid w:val="007C58BC"/>
    <w:rsid w:val="007C5F39"/>
    <w:rsid w:val="007C677B"/>
    <w:rsid w:val="007D051C"/>
    <w:rsid w:val="007D2C05"/>
    <w:rsid w:val="007D67D3"/>
    <w:rsid w:val="007D7AB8"/>
    <w:rsid w:val="007D7DBB"/>
    <w:rsid w:val="007E146E"/>
    <w:rsid w:val="007E7890"/>
    <w:rsid w:val="007F135F"/>
    <w:rsid w:val="007F2648"/>
    <w:rsid w:val="007F3C09"/>
    <w:rsid w:val="007F5681"/>
    <w:rsid w:val="007F6BD7"/>
    <w:rsid w:val="00800572"/>
    <w:rsid w:val="0080092B"/>
    <w:rsid w:val="00803F39"/>
    <w:rsid w:val="00804CF3"/>
    <w:rsid w:val="008059E2"/>
    <w:rsid w:val="0080704D"/>
    <w:rsid w:val="00810374"/>
    <w:rsid w:val="00813FBC"/>
    <w:rsid w:val="00815997"/>
    <w:rsid w:val="0082011F"/>
    <w:rsid w:val="008223DA"/>
    <w:rsid w:val="00822624"/>
    <w:rsid w:val="0082331C"/>
    <w:rsid w:val="008247A9"/>
    <w:rsid w:val="0082559B"/>
    <w:rsid w:val="00830D2C"/>
    <w:rsid w:val="00831F32"/>
    <w:rsid w:val="0083296A"/>
    <w:rsid w:val="00833957"/>
    <w:rsid w:val="00834289"/>
    <w:rsid w:val="0083626B"/>
    <w:rsid w:val="008372FD"/>
    <w:rsid w:val="0084095D"/>
    <w:rsid w:val="008422C2"/>
    <w:rsid w:val="00843150"/>
    <w:rsid w:val="00846BFF"/>
    <w:rsid w:val="00847D6A"/>
    <w:rsid w:val="00847E65"/>
    <w:rsid w:val="008517E3"/>
    <w:rsid w:val="00851DA4"/>
    <w:rsid w:val="00853FAE"/>
    <w:rsid w:val="008564C0"/>
    <w:rsid w:val="00856B65"/>
    <w:rsid w:val="008625D1"/>
    <w:rsid w:val="0086733E"/>
    <w:rsid w:val="00871F29"/>
    <w:rsid w:val="008727C7"/>
    <w:rsid w:val="0087418C"/>
    <w:rsid w:val="0088497D"/>
    <w:rsid w:val="008901A3"/>
    <w:rsid w:val="00890450"/>
    <w:rsid w:val="008912F5"/>
    <w:rsid w:val="00896747"/>
    <w:rsid w:val="00896963"/>
    <w:rsid w:val="008A05DE"/>
    <w:rsid w:val="008A190E"/>
    <w:rsid w:val="008A1C9E"/>
    <w:rsid w:val="008A55F9"/>
    <w:rsid w:val="008A6795"/>
    <w:rsid w:val="008A7145"/>
    <w:rsid w:val="008A7333"/>
    <w:rsid w:val="008A745D"/>
    <w:rsid w:val="008B14BB"/>
    <w:rsid w:val="008B2235"/>
    <w:rsid w:val="008B5F49"/>
    <w:rsid w:val="008B6D1D"/>
    <w:rsid w:val="008B6F40"/>
    <w:rsid w:val="008B7118"/>
    <w:rsid w:val="008B7A16"/>
    <w:rsid w:val="008C0A15"/>
    <w:rsid w:val="008C0A59"/>
    <w:rsid w:val="008C1947"/>
    <w:rsid w:val="008C1C5D"/>
    <w:rsid w:val="008C30F5"/>
    <w:rsid w:val="008C3EFF"/>
    <w:rsid w:val="008C51EC"/>
    <w:rsid w:val="008D05D9"/>
    <w:rsid w:val="008D162A"/>
    <w:rsid w:val="008E1864"/>
    <w:rsid w:val="008E1B26"/>
    <w:rsid w:val="008E1BAA"/>
    <w:rsid w:val="008E744D"/>
    <w:rsid w:val="008F0305"/>
    <w:rsid w:val="008F4236"/>
    <w:rsid w:val="008F71ED"/>
    <w:rsid w:val="00901BE1"/>
    <w:rsid w:val="00903B57"/>
    <w:rsid w:val="00904E14"/>
    <w:rsid w:val="00905313"/>
    <w:rsid w:val="00906AD5"/>
    <w:rsid w:val="009104D5"/>
    <w:rsid w:val="00914448"/>
    <w:rsid w:val="00914BD2"/>
    <w:rsid w:val="009165C7"/>
    <w:rsid w:val="0091732A"/>
    <w:rsid w:val="0092163B"/>
    <w:rsid w:val="00923460"/>
    <w:rsid w:val="009239F0"/>
    <w:rsid w:val="00923DEA"/>
    <w:rsid w:val="009320D5"/>
    <w:rsid w:val="00935398"/>
    <w:rsid w:val="00935DAB"/>
    <w:rsid w:val="009366F9"/>
    <w:rsid w:val="00936F85"/>
    <w:rsid w:val="00937156"/>
    <w:rsid w:val="0093731B"/>
    <w:rsid w:val="00943B46"/>
    <w:rsid w:val="00947D79"/>
    <w:rsid w:val="0095651A"/>
    <w:rsid w:val="00960C71"/>
    <w:rsid w:val="009620D8"/>
    <w:rsid w:val="0096268E"/>
    <w:rsid w:val="009642C8"/>
    <w:rsid w:val="009709EA"/>
    <w:rsid w:val="00971963"/>
    <w:rsid w:val="00973CE5"/>
    <w:rsid w:val="009742A9"/>
    <w:rsid w:val="009772F5"/>
    <w:rsid w:val="00977412"/>
    <w:rsid w:val="00977847"/>
    <w:rsid w:val="00980029"/>
    <w:rsid w:val="00986B35"/>
    <w:rsid w:val="00992113"/>
    <w:rsid w:val="00993208"/>
    <w:rsid w:val="00995676"/>
    <w:rsid w:val="009A2C4B"/>
    <w:rsid w:val="009A74D3"/>
    <w:rsid w:val="009A7E82"/>
    <w:rsid w:val="009B1F32"/>
    <w:rsid w:val="009B30B6"/>
    <w:rsid w:val="009B334B"/>
    <w:rsid w:val="009B34A0"/>
    <w:rsid w:val="009C05E9"/>
    <w:rsid w:val="009C3347"/>
    <w:rsid w:val="009C34A2"/>
    <w:rsid w:val="009C560F"/>
    <w:rsid w:val="009C7055"/>
    <w:rsid w:val="009E128D"/>
    <w:rsid w:val="009E15E0"/>
    <w:rsid w:val="009E181B"/>
    <w:rsid w:val="009E19AC"/>
    <w:rsid w:val="009E2C00"/>
    <w:rsid w:val="009E534D"/>
    <w:rsid w:val="009E5E0E"/>
    <w:rsid w:val="009F6DE2"/>
    <w:rsid w:val="009F7DF8"/>
    <w:rsid w:val="00A00B17"/>
    <w:rsid w:val="00A01E9C"/>
    <w:rsid w:val="00A05B54"/>
    <w:rsid w:val="00A066B2"/>
    <w:rsid w:val="00A10E11"/>
    <w:rsid w:val="00A11A95"/>
    <w:rsid w:val="00A11E7E"/>
    <w:rsid w:val="00A140A7"/>
    <w:rsid w:val="00A15B83"/>
    <w:rsid w:val="00A1639D"/>
    <w:rsid w:val="00A22DD3"/>
    <w:rsid w:val="00A262C8"/>
    <w:rsid w:val="00A327C7"/>
    <w:rsid w:val="00A32B3C"/>
    <w:rsid w:val="00A347E4"/>
    <w:rsid w:val="00A42E5B"/>
    <w:rsid w:val="00A44392"/>
    <w:rsid w:val="00A450F7"/>
    <w:rsid w:val="00A45C46"/>
    <w:rsid w:val="00A50359"/>
    <w:rsid w:val="00A53863"/>
    <w:rsid w:val="00A57D7D"/>
    <w:rsid w:val="00A625A4"/>
    <w:rsid w:val="00A636E8"/>
    <w:rsid w:val="00A64FE4"/>
    <w:rsid w:val="00A6601E"/>
    <w:rsid w:val="00A72F39"/>
    <w:rsid w:val="00A73BBD"/>
    <w:rsid w:val="00A8177C"/>
    <w:rsid w:val="00A819EE"/>
    <w:rsid w:val="00A82799"/>
    <w:rsid w:val="00A82A7E"/>
    <w:rsid w:val="00A9449F"/>
    <w:rsid w:val="00A9536A"/>
    <w:rsid w:val="00A9690E"/>
    <w:rsid w:val="00A9762E"/>
    <w:rsid w:val="00AA17C8"/>
    <w:rsid w:val="00AA521C"/>
    <w:rsid w:val="00AA62B5"/>
    <w:rsid w:val="00AB4B6D"/>
    <w:rsid w:val="00AB5702"/>
    <w:rsid w:val="00AB712B"/>
    <w:rsid w:val="00AC13F7"/>
    <w:rsid w:val="00AC3C11"/>
    <w:rsid w:val="00AC4FB5"/>
    <w:rsid w:val="00AC55F2"/>
    <w:rsid w:val="00AC6A38"/>
    <w:rsid w:val="00AC6F3B"/>
    <w:rsid w:val="00AD29ED"/>
    <w:rsid w:val="00AD2FFF"/>
    <w:rsid w:val="00AD739C"/>
    <w:rsid w:val="00AE2B82"/>
    <w:rsid w:val="00AE52A6"/>
    <w:rsid w:val="00AF0DDF"/>
    <w:rsid w:val="00AF2F12"/>
    <w:rsid w:val="00AF5445"/>
    <w:rsid w:val="00AF7421"/>
    <w:rsid w:val="00B00823"/>
    <w:rsid w:val="00B04BFF"/>
    <w:rsid w:val="00B0645E"/>
    <w:rsid w:val="00B10995"/>
    <w:rsid w:val="00B14777"/>
    <w:rsid w:val="00B16817"/>
    <w:rsid w:val="00B1790D"/>
    <w:rsid w:val="00B202A6"/>
    <w:rsid w:val="00B21B0C"/>
    <w:rsid w:val="00B23683"/>
    <w:rsid w:val="00B27DF9"/>
    <w:rsid w:val="00B405A4"/>
    <w:rsid w:val="00B436D8"/>
    <w:rsid w:val="00B46049"/>
    <w:rsid w:val="00B46DE1"/>
    <w:rsid w:val="00B473EE"/>
    <w:rsid w:val="00B50E6D"/>
    <w:rsid w:val="00B51818"/>
    <w:rsid w:val="00B54B7E"/>
    <w:rsid w:val="00B54EF1"/>
    <w:rsid w:val="00B55671"/>
    <w:rsid w:val="00B56FD8"/>
    <w:rsid w:val="00B6147A"/>
    <w:rsid w:val="00B62465"/>
    <w:rsid w:val="00B625B8"/>
    <w:rsid w:val="00B64EC3"/>
    <w:rsid w:val="00B66F98"/>
    <w:rsid w:val="00B67AE7"/>
    <w:rsid w:val="00B70CA4"/>
    <w:rsid w:val="00B712AC"/>
    <w:rsid w:val="00B71BDE"/>
    <w:rsid w:val="00B7268B"/>
    <w:rsid w:val="00B726A3"/>
    <w:rsid w:val="00B74621"/>
    <w:rsid w:val="00B75B12"/>
    <w:rsid w:val="00B76D6A"/>
    <w:rsid w:val="00B834CA"/>
    <w:rsid w:val="00B8373A"/>
    <w:rsid w:val="00B87C12"/>
    <w:rsid w:val="00B900D4"/>
    <w:rsid w:val="00B93214"/>
    <w:rsid w:val="00B958B5"/>
    <w:rsid w:val="00BA00B1"/>
    <w:rsid w:val="00BA1CFA"/>
    <w:rsid w:val="00BA2EF1"/>
    <w:rsid w:val="00BB04F1"/>
    <w:rsid w:val="00BB295A"/>
    <w:rsid w:val="00BB7405"/>
    <w:rsid w:val="00BB7ED6"/>
    <w:rsid w:val="00BC0813"/>
    <w:rsid w:val="00BC2CF7"/>
    <w:rsid w:val="00BC4479"/>
    <w:rsid w:val="00BC4ED1"/>
    <w:rsid w:val="00BC602D"/>
    <w:rsid w:val="00BC65C2"/>
    <w:rsid w:val="00BC66D7"/>
    <w:rsid w:val="00BC6B8F"/>
    <w:rsid w:val="00BD1097"/>
    <w:rsid w:val="00BD276E"/>
    <w:rsid w:val="00BD2AE1"/>
    <w:rsid w:val="00BD7691"/>
    <w:rsid w:val="00BE0E1B"/>
    <w:rsid w:val="00BE27B0"/>
    <w:rsid w:val="00BE4604"/>
    <w:rsid w:val="00BE6239"/>
    <w:rsid w:val="00BF2317"/>
    <w:rsid w:val="00BF3E2D"/>
    <w:rsid w:val="00BF5F50"/>
    <w:rsid w:val="00BF6F0E"/>
    <w:rsid w:val="00BF760C"/>
    <w:rsid w:val="00BF79B6"/>
    <w:rsid w:val="00C0372C"/>
    <w:rsid w:val="00C05013"/>
    <w:rsid w:val="00C05F2B"/>
    <w:rsid w:val="00C06E6E"/>
    <w:rsid w:val="00C12955"/>
    <w:rsid w:val="00C12C78"/>
    <w:rsid w:val="00C20FDF"/>
    <w:rsid w:val="00C21D7E"/>
    <w:rsid w:val="00C2468A"/>
    <w:rsid w:val="00C25283"/>
    <w:rsid w:val="00C268B5"/>
    <w:rsid w:val="00C2739E"/>
    <w:rsid w:val="00C37785"/>
    <w:rsid w:val="00C41AEB"/>
    <w:rsid w:val="00C41CE0"/>
    <w:rsid w:val="00C424D0"/>
    <w:rsid w:val="00C42ED9"/>
    <w:rsid w:val="00C50197"/>
    <w:rsid w:val="00C50900"/>
    <w:rsid w:val="00C52247"/>
    <w:rsid w:val="00C553BF"/>
    <w:rsid w:val="00C55C69"/>
    <w:rsid w:val="00C55FBE"/>
    <w:rsid w:val="00C60213"/>
    <w:rsid w:val="00C63160"/>
    <w:rsid w:val="00C63572"/>
    <w:rsid w:val="00C66120"/>
    <w:rsid w:val="00C70ACC"/>
    <w:rsid w:val="00C70C14"/>
    <w:rsid w:val="00C75471"/>
    <w:rsid w:val="00C755F5"/>
    <w:rsid w:val="00C766FD"/>
    <w:rsid w:val="00C76BC8"/>
    <w:rsid w:val="00C76E2D"/>
    <w:rsid w:val="00C76F42"/>
    <w:rsid w:val="00C800C6"/>
    <w:rsid w:val="00C828AB"/>
    <w:rsid w:val="00C82E7E"/>
    <w:rsid w:val="00C83DC9"/>
    <w:rsid w:val="00C84D87"/>
    <w:rsid w:val="00C86078"/>
    <w:rsid w:val="00C8673C"/>
    <w:rsid w:val="00C879A5"/>
    <w:rsid w:val="00C91B51"/>
    <w:rsid w:val="00C930D5"/>
    <w:rsid w:val="00C93765"/>
    <w:rsid w:val="00C97501"/>
    <w:rsid w:val="00CA13D8"/>
    <w:rsid w:val="00CA245B"/>
    <w:rsid w:val="00CA2B57"/>
    <w:rsid w:val="00CA2BC7"/>
    <w:rsid w:val="00CA36A4"/>
    <w:rsid w:val="00CB3736"/>
    <w:rsid w:val="00CB71D7"/>
    <w:rsid w:val="00CB723E"/>
    <w:rsid w:val="00CC03FD"/>
    <w:rsid w:val="00CC311E"/>
    <w:rsid w:val="00CC494D"/>
    <w:rsid w:val="00CC6B7C"/>
    <w:rsid w:val="00CC6C50"/>
    <w:rsid w:val="00CD31CE"/>
    <w:rsid w:val="00CD33B9"/>
    <w:rsid w:val="00CD3E6D"/>
    <w:rsid w:val="00CD546E"/>
    <w:rsid w:val="00CE22B8"/>
    <w:rsid w:val="00CE2B5F"/>
    <w:rsid w:val="00CE5ADF"/>
    <w:rsid w:val="00CE5E21"/>
    <w:rsid w:val="00CE65C1"/>
    <w:rsid w:val="00CF0AAB"/>
    <w:rsid w:val="00CF436A"/>
    <w:rsid w:val="00CF6347"/>
    <w:rsid w:val="00CF68E4"/>
    <w:rsid w:val="00CF78C0"/>
    <w:rsid w:val="00D01BE3"/>
    <w:rsid w:val="00D030B5"/>
    <w:rsid w:val="00D034D3"/>
    <w:rsid w:val="00D04F5C"/>
    <w:rsid w:val="00D1552E"/>
    <w:rsid w:val="00D15BCB"/>
    <w:rsid w:val="00D17130"/>
    <w:rsid w:val="00D21D5A"/>
    <w:rsid w:val="00D238F5"/>
    <w:rsid w:val="00D316F4"/>
    <w:rsid w:val="00D32268"/>
    <w:rsid w:val="00D33AEB"/>
    <w:rsid w:val="00D37B0B"/>
    <w:rsid w:val="00D4295B"/>
    <w:rsid w:val="00D43919"/>
    <w:rsid w:val="00D51ACC"/>
    <w:rsid w:val="00D51BA6"/>
    <w:rsid w:val="00D52E34"/>
    <w:rsid w:val="00D614DE"/>
    <w:rsid w:val="00D61CEE"/>
    <w:rsid w:val="00D6234B"/>
    <w:rsid w:val="00D6299C"/>
    <w:rsid w:val="00D6310B"/>
    <w:rsid w:val="00D6439C"/>
    <w:rsid w:val="00D654C2"/>
    <w:rsid w:val="00D65B70"/>
    <w:rsid w:val="00D70702"/>
    <w:rsid w:val="00D747F5"/>
    <w:rsid w:val="00D75793"/>
    <w:rsid w:val="00D76F22"/>
    <w:rsid w:val="00D82120"/>
    <w:rsid w:val="00D94DA9"/>
    <w:rsid w:val="00DA28FB"/>
    <w:rsid w:val="00DA3F3E"/>
    <w:rsid w:val="00DA4377"/>
    <w:rsid w:val="00DA50E5"/>
    <w:rsid w:val="00DA699A"/>
    <w:rsid w:val="00DB02C7"/>
    <w:rsid w:val="00DB0A0E"/>
    <w:rsid w:val="00DB6CCE"/>
    <w:rsid w:val="00DC3343"/>
    <w:rsid w:val="00DC678A"/>
    <w:rsid w:val="00DD2390"/>
    <w:rsid w:val="00DD2C6F"/>
    <w:rsid w:val="00DE08A2"/>
    <w:rsid w:val="00DE4FB3"/>
    <w:rsid w:val="00DE5E07"/>
    <w:rsid w:val="00DF0270"/>
    <w:rsid w:val="00DF077F"/>
    <w:rsid w:val="00DF0A03"/>
    <w:rsid w:val="00DF61AC"/>
    <w:rsid w:val="00E0019E"/>
    <w:rsid w:val="00E0405D"/>
    <w:rsid w:val="00E04A20"/>
    <w:rsid w:val="00E04E5A"/>
    <w:rsid w:val="00E05EC6"/>
    <w:rsid w:val="00E06C9A"/>
    <w:rsid w:val="00E11FDE"/>
    <w:rsid w:val="00E14302"/>
    <w:rsid w:val="00E161C5"/>
    <w:rsid w:val="00E16D66"/>
    <w:rsid w:val="00E22A55"/>
    <w:rsid w:val="00E2303C"/>
    <w:rsid w:val="00E25D98"/>
    <w:rsid w:val="00E265D2"/>
    <w:rsid w:val="00E32159"/>
    <w:rsid w:val="00E3218A"/>
    <w:rsid w:val="00E3345D"/>
    <w:rsid w:val="00E37D2B"/>
    <w:rsid w:val="00E437AB"/>
    <w:rsid w:val="00E448C5"/>
    <w:rsid w:val="00E44C10"/>
    <w:rsid w:val="00E51FF2"/>
    <w:rsid w:val="00E52651"/>
    <w:rsid w:val="00E52E23"/>
    <w:rsid w:val="00E54E1A"/>
    <w:rsid w:val="00E57217"/>
    <w:rsid w:val="00E60BC1"/>
    <w:rsid w:val="00E61735"/>
    <w:rsid w:val="00E61930"/>
    <w:rsid w:val="00E64665"/>
    <w:rsid w:val="00E64F8D"/>
    <w:rsid w:val="00E65B24"/>
    <w:rsid w:val="00E66AF7"/>
    <w:rsid w:val="00E66FC9"/>
    <w:rsid w:val="00E70E37"/>
    <w:rsid w:val="00E7328B"/>
    <w:rsid w:val="00E73BAA"/>
    <w:rsid w:val="00E7664D"/>
    <w:rsid w:val="00E77815"/>
    <w:rsid w:val="00E778A1"/>
    <w:rsid w:val="00E87609"/>
    <w:rsid w:val="00E91C09"/>
    <w:rsid w:val="00E9320F"/>
    <w:rsid w:val="00E96940"/>
    <w:rsid w:val="00EA3214"/>
    <w:rsid w:val="00EA324C"/>
    <w:rsid w:val="00EB0031"/>
    <w:rsid w:val="00EB0249"/>
    <w:rsid w:val="00EB0955"/>
    <w:rsid w:val="00EB494A"/>
    <w:rsid w:val="00EC1E52"/>
    <w:rsid w:val="00EC64BF"/>
    <w:rsid w:val="00ED1B41"/>
    <w:rsid w:val="00ED2D0C"/>
    <w:rsid w:val="00ED430F"/>
    <w:rsid w:val="00ED589B"/>
    <w:rsid w:val="00ED71EC"/>
    <w:rsid w:val="00ED7DA0"/>
    <w:rsid w:val="00EE0221"/>
    <w:rsid w:val="00EE0BCB"/>
    <w:rsid w:val="00EE0DF4"/>
    <w:rsid w:val="00EE23CF"/>
    <w:rsid w:val="00EE3F3E"/>
    <w:rsid w:val="00EE4D9E"/>
    <w:rsid w:val="00EE530B"/>
    <w:rsid w:val="00EE5F5D"/>
    <w:rsid w:val="00EF555A"/>
    <w:rsid w:val="00F03A5A"/>
    <w:rsid w:val="00F060BD"/>
    <w:rsid w:val="00F10640"/>
    <w:rsid w:val="00F113A9"/>
    <w:rsid w:val="00F120F1"/>
    <w:rsid w:val="00F12B6C"/>
    <w:rsid w:val="00F12C39"/>
    <w:rsid w:val="00F218D8"/>
    <w:rsid w:val="00F25C8F"/>
    <w:rsid w:val="00F26F0C"/>
    <w:rsid w:val="00F273F6"/>
    <w:rsid w:val="00F310C8"/>
    <w:rsid w:val="00F316E0"/>
    <w:rsid w:val="00F340EA"/>
    <w:rsid w:val="00F374DC"/>
    <w:rsid w:val="00F40448"/>
    <w:rsid w:val="00F40EC5"/>
    <w:rsid w:val="00F439EC"/>
    <w:rsid w:val="00F44714"/>
    <w:rsid w:val="00F44CE3"/>
    <w:rsid w:val="00F45F7C"/>
    <w:rsid w:val="00F5189D"/>
    <w:rsid w:val="00F5471E"/>
    <w:rsid w:val="00F54B78"/>
    <w:rsid w:val="00F54EFA"/>
    <w:rsid w:val="00F554BB"/>
    <w:rsid w:val="00F623FA"/>
    <w:rsid w:val="00F63503"/>
    <w:rsid w:val="00F66641"/>
    <w:rsid w:val="00F67F8A"/>
    <w:rsid w:val="00F756C5"/>
    <w:rsid w:val="00F758B2"/>
    <w:rsid w:val="00F774FF"/>
    <w:rsid w:val="00F77B8B"/>
    <w:rsid w:val="00F77C8D"/>
    <w:rsid w:val="00F80E0B"/>
    <w:rsid w:val="00F8219F"/>
    <w:rsid w:val="00F826D4"/>
    <w:rsid w:val="00F84C0A"/>
    <w:rsid w:val="00F92233"/>
    <w:rsid w:val="00F92346"/>
    <w:rsid w:val="00F94194"/>
    <w:rsid w:val="00F94634"/>
    <w:rsid w:val="00F94AEF"/>
    <w:rsid w:val="00F952BF"/>
    <w:rsid w:val="00F969E9"/>
    <w:rsid w:val="00F97D94"/>
    <w:rsid w:val="00FA2A8E"/>
    <w:rsid w:val="00FA3426"/>
    <w:rsid w:val="00FA58EE"/>
    <w:rsid w:val="00FA5F92"/>
    <w:rsid w:val="00FA708C"/>
    <w:rsid w:val="00FA7B9C"/>
    <w:rsid w:val="00FB017A"/>
    <w:rsid w:val="00FB683A"/>
    <w:rsid w:val="00FB7723"/>
    <w:rsid w:val="00FC2942"/>
    <w:rsid w:val="00FC43F2"/>
    <w:rsid w:val="00FC6B79"/>
    <w:rsid w:val="00FC7E8A"/>
    <w:rsid w:val="00FD0419"/>
    <w:rsid w:val="00FD16A8"/>
    <w:rsid w:val="00FD29FD"/>
    <w:rsid w:val="00FD5CC3"/>
    <w:rsid w:val="00FD6ADF"/>
    <w:rsid w:val="00FD6FD0"/>
    <w:rsid w:val="00FD7E18"/>
    <w:rsid w:val="00FE1063"/>
    <w:rsid w:val="00FE3D06"/>
    <w:rsid w:val="00FE5B7A"/>
    <w:rsid w:val="00FE646F"/>
    <w:rsid w:val="00FF26C4"/>
    <w:rsid w:val="00FF299A"/>
    <w:rsid w:val="00FF45E7"/>
    <w:rsid w:val="00FF4AE9"/>
    <w:rsid w:val="00FF50FC"/>
    <w:rsid w:val="00FF6CFA"/>
    <w:rsid w:val="480BE20D"/>
    <w:rsid w:val="496481E7"/>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7025D0C"/>
  <w15:chartTrackingRefBased/>
  <w15:docId w15:val="{B2C9EE93-4014-49DB-A6BC-646E870FF6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0448"/>
    <w:pPr>
      <w:spacing w:line="360" w:lineRule="auto"/>
      <w:jc w:val="both"/>
    </w:pPr>
    <w:rPr>
      <w:rFonts w:ascii="Arial" w:hAnsi="Arial"/>
    </w:rPr>
  </w:style>
  <w:style w:type="paragraph" w:styleId="Ttulo1">
    <w:name w:val="heading 1"/>
    <w:aliases w:val="Nivel 1"/>
    <w:basedOn w:val="Normal"/>
    <w:next w:val="Normal"/>
    <w:link w:val="Ttulo1Car"/>
    <w:uiPriority w:val="9"/>
    <w:unhideWhenUsed/>
    <w:qFormat/>
    <w:rsid w:val="006B2A82"/>
    <w:pPr>
      <w:keepNext/>
      <w:keepLines/>
      <w:numPr>
        <w:numId w:val="1"/>
      </w:numPr>
      <w:spacing w:before="240" w:after="360"/>
      <w:jc w:val="left"/>
      <w:outlineLvl w:val="0"/>
    </w:pPr>
    <w:rPr>
      <w:rFonts w:eastAsiaTheme="majorEastAsia" w:cstheme="majorBidi"/>
      <w:b/>
      <w:caps/>
      <w:color w:val="000000" w:themeColor="text1"/>
      <w:sz w:val="28"/>
      <w:szCs w:val="32"/>
    </w:rPr>
  </w:style>
  <w:style w:type="paragraph" w:styleId="Ttulo2">
    <w:name w:val="heading 2"/>
    <w:aliases w:val="Nivel 2"/>
    <w:basedOn w:val="Normal"/>
    <w:next w:val="Normal"/>
    <w:link w:val="Ttulo2Car"/>
    <w:uiPriority w:val="9"/>
    <w:unhideWhenUsed/>
    <w:qFormat/>
    <w:rsid w:val="006B2A82"/>
    <w:pPr>
      <w:keepNext/>
      <w:keepLines/>
      <w:numPr>
        <w:ilvl w:val="1"/>
        <w:numId w:val="1"/>
      </w:numPr>
      <w:spacing w:before="40" w:after="120"/>
      <w:jc w:val="left"/>
      <w:outlineLvl w:val="1"/>
    </w:pPr>
    <w:rPr>
      <w:rFonts w:eastAsiaTheme="majorEastAsia" w:cstheme="majorBidi"/>
      <w:b/>
      <w:color w:val="000000" w:themeColor="text1"/>
      <w:sz w:val="28"/>
      <w:szCs w:val="26"/>
    </w:rPr>
  </w:style>
  <w:style w:type="paragraph" w:styleId="Ttulo3">
    <w:name w:val="heading 3"/>
    <w:aliases w:val="Nivel 3"/>
    <w:basedOn w:val="Normal"/>
    <w:next w:val="Normal"/>
    <w:link w:val="Ttulo3Car"/>
    <w:uiPriority w:val="9"/>
    <w:unhideWhenUsed/>
    <w:qFormat/>
    <w:rsid w:val="006B2A82"/>
    <w:pPr>
      <w:keepNext/>
      <w:keepLines/>
      <w:numPr>
        <w:ilvl w:val="2"/>
        <w:numId w:val="1"/>
      </w:numPr>
      <w:spacing w:before="40" w:after="80"/>
      <w:ind w:left="720"/>
      <w:jc w:val="left"/>
      <w:outlineLvl w:val="2"/>
    </w:pPr>
    <w:rPr>
      <w:rFonts w:eastAsiaTheme="majorEastAsia" w:cstheme="majorBidi"/>
      <w:b/>
      <w:color w:val="000000" w:themeColor="text1"/>
      <w:sz w:val="24"/>
      <w:szCs w:val="24"/>
    </w:rPr>
  </w:style>
  <w:style w:type="paragraph" w:styleId="Ttulo4">
    <w:name w:val="heading 4"/>
    <w:aliases w:val="Nivel 4"/>
    <w:basedOn w:val="Normal"/>
    <w:next w:val="Normal"/>
    <w:link w:val="Ttulo4Car"/>
    <w:uiPriority w:val="9"/>
    <w:unhideWhenUsed/>
    <w:qFormat/>
    <w:rsid w:val="003F2AF1"/>
    <w:pPr>
      <w:keepNext/>
      <w:keepLines/>
      <w:numPr>
        <w:ilvl w:val="3"/>
        <w:numId w:val="1"/>
      </w:numPr>
      <w:spacing w:before="40" w:after="40"/>
      <w:jc w:val="left"/>
      <w:outlineLvl w:val="3"/>
    </w:pPr>
    <w:rPr>
      <w:rFonts w:eastAsiaTheme="majorEastAsia" w:cstheme="majorBidi"/>
      <w:b/>
      <w:iCs/>
      <w:color w:val="000000" w:themeColor="text1"/>
    </w:rPr>
  </w:style>
  <w:style w:type="paragraph" w:styleId="Ttulo5">
    <w:name w:val="heading 5"/>
    <w:basedOn w:val="Normal"/>
    <w:next w:val="Normal"/>
    <w:link w:val="Ttulo5Car"/>
    <w:uiPriority w:val="10"/>
    <w:semiHidden/>
    <w:unhideWhenUsed/>
    <w:qFormat/>
    <w:rsid w:val="00E05EC6"/>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E05EC6"/>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E05EC6"/>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E05EC6"/>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E05EC6"/>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Nivel 1 Car"/>
    <w:basedOn w:val="Fuentedeprrafopredeter"/>
    <w:link w:val="Ttulo1"/>
    <w:uiPriority w:val="9"/>
    <w:rsid w:val="00B436D8"/>
    <w:rPr>
      <w:rFonts w:ascii="Arial" w:eastAsiaTheme="majorEastAsia" w:hAnsi="Arial" w:cstheme="majorBidi"/>
      <w:b/>
      <w:caps/>
      <w:color w:val="000000" w:themeColor="text1"/>
      <w:sz w:val="28"/>
      <w:szCs w:val="32"/>
    </w:rPr>
  </w:style>
  <w:style w:type="character" w:customStyle="1" w:styleId="Ttulo2Car">
    <w:name w:val="Título 2 Car"/>
    <w:aliases w:val="Nivel 2 Car"/>
    <w:basedOn w:val="Fuentedeprrafopredeter"/>
    <w:link w:val="Ttulo2"/>
    <w:uiPriority w:val="9"/>
    <w:rsid w:val="006B2A82"/>
    <w:rPr>
      <w:rFonts w:ascii="Arial" w:eastAsiaTheme="majorEastAsia" w:hAnsi="Arial" w:cstheme="majorBidi"/>
      <w:b/>
      <w:color w:val="000000" w:themeColor="text1"/>
      <w:sz w:val="28"/>
      <w:szCs w:val="26"/>
    </w:rPr>
  </w:style>
  <w:style w:type="character" w:customStyle="1" w:styleId="Ttulo3Car">
    <w:name w:val="Título 3 Car"/>
    <w:aliases w:val="Nivel 3 Car"/>
    <w:basedOn w:val="Fuentedeprrafopredeter"/>
    <w:link w:val="Ttulo3"/>
    <w:uiPriority w:val="9"/>
    <w:rsid w:val="006B2A82"/>
    <w:rPr>
      <w:rFonts w:ascii="Arial" w:eastAsiaTheme="majorEastAsia" w:hAnsi="Arial" w:cstheme="majorBidi"/>
      <w:b/>
      <w:color w:val="000000" w:themeColor="text1"/>
      <w:sz w:val="24"/>
      <w:szCs w:val="24"/>
    </w:rPr>
  </w:style>
  <w:style w:type="character" w:customStyle="1" w:styleId="Ttulo4Car">
    <w:name w:val="Título 4 Car"/>
    <w:aliases w:val="Nivel 4 Car"/>
    <w:basedOn w:val="Fuentedeprrafopredeter"/>
    <w:link w:val="Ttulo4"/>
    <w:uiPriority w:val="9"/>
    <w:rsid w:val="003F2AF1"/>
    <w:rPr>
      <w:rFonts w:ascii="Arial" w:eastAsiaTheme="majorEastAsia" w:hAnsi="Arial" w:cstheme="majorBidi"/>
      <w:b/>
      <w:iCs/>
      <w:color w:val="000000" w:themeColor="text1"/>
    </w:rPr>
  </w:style>
  <w:style w:type="character" w:customStyle="1" w:styleId="Ttulo5Car">
    <w:name w:val="Título 5 Car"/>
    <w:basedOn w:val="Fuentedeprrafopredeter"/>
    <w:link w:val="Ttulo5"/>
    <w:uiPriority w:val="10"/>
    <w:semiHidden/>
    <w:rsid w:val="00F40448"/>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semiHidden/>
    <w:rsid w:val="00E05EC6"/>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semiHidden/>
    <w:rsid w:val="00E05EC6"/>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semiHidden/>
    <w:rsid w:val="00E05EC6"/>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E05EC6"/>
    <w:rPr>
      <w:rFonts w:asciiTheme="majorHAnsi" w:eastAsiaTheme="majorEastAsia" w:hAnsiTheme="majorHAnsi" w:cstheme="majorBidi"/>
      <w:i/>
      <w:iCs/>
      <w:color w:val="272727" w:themeColor="text1" w:themeTint="D8"/>
      <w:sz w:val="21"/>
      <w:szCs w:val="21"/>
    </w:rPr>
  </w:style>
  <w:style w:type="character" w:styleId="Hipervnculo">
    <w:name w:val="Hyperlink"/>
    <w:basedOn w:val="Fuentedeprrafopredeter"/>
    <w:uiPriority w:val="99"/>
    <w:unhideWhenUsed/>
    <w:rsid w:val="00574178"/>
    <w:rPr>
      <w:color w:val="0563C1" w:themeColor="hyperlink"/>
      <w:u w:val="single"/>
    </w:rPr>
  </w:style>
  <w:style w:type="paragraph" w:styleId="Prrafodelista">
    <w:name w:val="List Paragraph"/>
    <w:basedOn w:val="Normal"/>
    <w:uiPriority w:val="34"/>
    <w:qFormat/>
    <w:rsid w:val="00574178"/>
    <w:pPr>
      <w:ind w:left="720"/>
      <w:contextualSpacing/>
    </w:pPr>
  </w:style>
  <w:style w:type="paragraph" w:customStyle="1" w:styleId="TableParagraph">
    <w:name w:val="Table Paragraph"/>
    <w:basedOn w:val="Normal"/>
    <w:uiPriority w:val="1"/>
    <w:qFormat/>
    <w:rsid w:val="00795ECF"/>
    <w:pPr>
      <w:widowControl w:val="0"/>
      <w:autoSpaceDE w:val="0"/>
      <w:autoSpaceDN w:val="0"/>
      <w:spacing w:before="119" w:after="0" w:line="240" w:lineRule="auto"/>
      <w:ind w:left="90"/>
      <w:jc w:val="left"/>
    </w:pPr>
    <w:rPr>
      <w:rFonts w:eastAsia="Arial" w:cs="Arial"/>
      <w:lang w:val="es-ES" w:eastAsia="es-ES" w:bidi="es-ES"/>
    </w:rPr>
  </w:style>
  <w:style w:type="table" w:customStyle="1" w:styleId="NormalTable0">
    <w:name w:val="Normal Table0"/>
    <w:uiPriority w:val="2"/>
    <w:semiHidden/>
    <w:unhideWhenUsed/>
    <w:qFormat/>
    <w:rsid w:val="00795ECF"/>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Encabezado">
    <w:name w:val="header"/>
    <w:basedOn w:val="Normal"/>
    <w:link w:val="EncabezadoCar"/>
    <w:unhideWhenUsed/>
    <w:rsid w:val="00AD29E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AD29ED"/>
    <w:rPr>
      <w:rFonts w:ascii="Arial" w:hAnsi="Arial"/>
    </w:rPr>
  </w:style>
  <w:style w:type="paragraph" w:styleId="Piedepgina">
    <w:name w:val="footer"/>
    <w:basedOn w:val="Normal"/>
    <w:link w:val="PiedepginaCar"/>
    <w:uiPriority w:val="99"/>
    <w:unhideWhenUsed/>
    <w:rsid w:val="00AD29E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AD29ED"/>
    <w:rPr>
      <w:rFonts w:ascii="Arial" w:hAnsi="Arial"/>
    </w:rPr>
  </w:style>
  <w:style w:type="paragraph" w:styleId="TDC1">
    <w:name w:val="toc 1"/>
    <w:basedOn w:val="Normal"/>
    <w:next w:val="Normal"/>
    <w:autoRedefine/>
    <w:uiPriority w:val="39"/>
    <w:unhideWhenUsed/>
    <w:rsid w:val="00725089"/>
    <w:pPr>
      <w:spacing w:after="100"/>
    </w:pPr>
  </w:style>
  <w:style w:type="paragraph" w:styleId="TDC2">
    <w:name w:val="toc 2"/>
    <w:basedOn w:val="Normal"/>
    <w:next w:val="Normal"/>
    <w:autoRedefine/>
    <w:uiPriority w:val="39"/>
    <w:unhideWhenUsed/>
    <w:rsid w:val="00725089"/>
    <w:pPr>
      <w:spacing w:after="100"/>
      <w:ind w:left="220"/>
    </w:pPr>
  </w:style>
  <w:style w:type="paragraph" w:styleId="TDC3">
    <w:name w:val="toc 3"/>
    <w:basedOn w:val="Normal"/>
    <w:next w:val="Normal"/>
    <w:autoRedefine/>
    <w:uiPriority w:val="39"/>
    <w:unhideWhenUsed/>
    <w:rsid w:val="00725089"/>
    <w:pPr>
      <w:spacing w:after="100"/>
      <w:ind w:left="440"/>
    </w:pPr>
  </w:style>
  <w:style w:type="paragraph" w:styleId="Descripcin">
    <w:name w:val="caption"/>
    <w:basedOn w:val="Normal"/>
    <w:next w:val="Normal"/>
    <w:uiPriority w:val="35"/>
    <w:unhideWhenUsed/>
    <w:qFormat/>
    <w:rsid w:val="0063056B"/>
    <w:pPr>
      <w:spacing w:after="200" w:line="240" w:lineRule="auto"/>
    </w:pPr>
    <w:rPr>
      <w:i/>
      <w:iCs/>
      <w:color w:val="44546A" w:themeColor="text2"/>
      <w:sz w:val="18"/>
      <w:szCs w:val="18"/>
    </w:rPr>
  </w:style>
  <w:style w:type="paragraph" w:customStyle="1" w:styleId="Figura">
    <w:name w:val="Figura"/>
    <w:basedOn w:val="Descripcin"/>
    <w:next w:val="Normal"/>
    <w:link w:val="FiguraCar"/>
    <w:rsid w:val="00447E7E"/>
    <w:pPr>
      <w:jc w:val="center"/>
    </w:pPr>
    <w:rPr>
      <w:rFonts w:cs="Arial"/>
      <w:i w:val="0"/>
      <w:color w:val="auto"/>
      <w:sz w:val="22"/>
      <w:lang w:val="es-ES"/>
    </w:rPr>
  </w:style>
  <w:style w:type="character" w:customStyle="1" w:styleId="FiguraCar">
    <w:name w:val="Figura Car"/>
    <w:basedOn w:val="Fuentedeprrafopredeter"/>
    <w:link w:val="Figura"/>
    <w:rsid w:val="00447E7E"/>
    <w:rPr>
      <w:rFonts w:ascii="Arial" w:hAnsi="Arial" w:cs="Arial"/>
      <w:iCs/>
      <w:szCs w:val="18"/>
      <w:lang w:val="es-ES"/>
    </w:rPr>
  </w:style>
  <w:style w:type="table" w:styleId="Tablaconcuadrcula">
    <w:name w:val="Table Grid"/>
    <w:basedOn w:val="Tablanormal"/>
    <w:uiPriority w:val="39"/>
    <w:rsid w:val="00F218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 Grid0"/>
    <w:basedOn w:val="Tablanormal"/>
    <w:uiPriority w:val="39"/>
    <w:rsid w:val="001362C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adeilustraciones">
    <w:name w:val="table of figures"/>
    <w:basedOn w:val="Normal"/>
    <w:next w:val="Normal"/>
    <w:uiPriority w:val="99"/>
    <w:unhideWhenUsed/>
    <w:rsid w:val="00813FBC"/>
    <w:pPr>
      <w:spacing w:after="0"/>
    </w:pPr>
  </w:style>
  <w:style w:type="paragraph" w:styleId="TtuloTDC">
    <w:name w:val="TOC Heading"/>
    <w:basedOn w:val="Ttulo1"/>
    <w:next w:val="Normal"/>
    <w:uiPriority w:val="39"/>
    <w:unhideWhenUsed/>
    <w:qFormat/>
    <w:rsid w:val="00EB0249"/>
    <w:pPr>
      <w:numPr>
        <w:numId w:val="0"/>
      </w:numPr>
      <w:spacing w:after="0" w:line="259" w:lineRule="auto"/>
      <w:outlineLvl w:val="9"/>
    </w:pPr>
    <w:rPr>
      <w:rFonts w:asciiTheme="majorHAnsi" w:hAnsiTheme="majorHAnsi"/>
      <w:b w:val="0"/>
      <w:caps w:val="0"/>
      <w:color w:val="2F5496" w:themeColor="accent1" w:themeShade="BF"/>
      <w:sz w:val="32"/>
      <w:lang w:eastAsia="es-EC"/>
    </w:rPr>
  </w:style>
  <w:style w:type="paragraph" w:customStyle="1" w:styleId="ANEXOS">
    <w:name w:val="ANEXOS"/>
    <w:basedOn w:val="Ttulo1"/>
    <w:link w:val="ANEXOSCar"/>
    <w:uiPriority w:val="10"/>
    <w:qFormat/>
    <w:rsid w:val="008A190E"/>
    <w:pPr>
      <w:numPr>
        <w:numId w:val="0"/>
      </w:numPr>
      <w:ind w:left="227"/>
    </w:pPr>
  </w:style>
  <w:style w:type="character" w:customStyle="1" w:styleId="ANEXOSCar">
    <w:name w:val="ANEXOS Car"/>
    <w:basedOn w:val="Fuentedeprrafopredeter"/>
    <w:link w:val="ANEXOS"/>
    <w:uiPriority w:val="10"/>
    <w:rsid w:val="00B436D8"/>
    <w:rPr>
      <w:rFonts w:ascii="Arial" w:eastAsiaTheme="majorEastAsia" w:hAnsi="Arial" w:cstheme="majorBidi"/>
      <w:b/>
      <w:caps/>
      <w:color w:val="000000" w:themeColor="text1"/>
      <w:sz w:val="28"/>
      <w:szCs w:val="32"/>
    </w:rPr>
  </w:style>
  <w:style w:type="character" w:styleId="Refdecomentario">
    <w:name w:val="annotation reference"/>
    <w:basedOn w:val="Fuentedeprrafopredeter"/>
    <w:uiPriority w:val="99"/>
    <w:semiHidden/>
    <w:unhideWhenUsed/>
    <w:rsid w:val="003C5505"/>
    <w:rPr>
      <w:sz w:val="16"/>
      <w:szCs w:val="16"/>
    </w:rPr>
  </w:style>
  <w:style w:type="paragraph" w:styleId="Textocomentario">
    <w:name w:val="annotation text"/>
    <w:basedOn w:val="Normal"/>
    <w:link w:val="TextocomentarioCar"/>
    <w:uiPriority w:val="99"/>
    <w:semiHidden/>
    <w:unhideWhenUsed/>
    <w:rsid w:val="003C550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C5505"/>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C5505"/>
    <w:rPr>
      <w:b/>
      <w:bCs/>
    </w:rPr>
  </w:style>
  <w:style w:type="character" w:customStyle="1" w:styleId="AsuntodelcomentarioCar">
    <w:name w:val="Asunto del comentario Car"/>
    <w:basedOn w:val="TextocomentarioCar"/>
    <w:link w:val="Asuntodelcomentario"/>
    <w:uiPriority w:val="99"/>
    <w:semiHidden/>
    <w:rsid w:val="003C5505"/>
    <w:rPr>
      <w:rFonts w:ascii="Arial" w:hAnsi="Arial"/>
      <w:b/>
      <w:bCs/>
      <w:sz w:val="20"/>
      <w:szCs w:val="20"/>
    </w:rPr>
  </w:style>
  <w:style w:type="paragraph" w:styleId="Textodeglobo">
    <w:name w:val="Balloon Text"/>
    <w:basedOn w:val="Normal"/>
    <w:link w:val="TextodegloboCar"/>
    <w:uiPriority w:val="99"/>
    <w:semiHidden/>
    <w:unhideWhenUsed/>
    <w:rsid w:val="003C550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C5505"/>
    <w:rPr>
      <w:rFonts w:ascii="Segoe UI" w:hAnsi="Segoe UI" w:cs="Segoe UI"/>
      <w:sz w:val="18"/>
      <w:szCs w:val="18"/>
    </w:rPr>
  </w:style>
  <w:style w:type="character" w:styleId="Textodelmarcadordeposicin">
    <w:name w:val="Placeholder Text"/>
    <w:basedOn w:val="Fuentedeprrafopredeter"/>
    <w:uiPriority w:val="99"/>
    <w:semiHidden/>
    <w:rsid w:val="007F6BD7"/>
    <w:rPr>
      <w:color w:val="808080"/>
    </w:rPr>
  </w:style>
  <w:style w:type="paragraph" w:styleId="Sinespaciado">
    <w:name w:val="No Spacing"/>
    <w:uiPriority w:val="1"/>
    <w:qFormat/>
    <w:rsid w:val="00782E0E"/>
    <w:pPr>
      <w:spacing w:after="0" w:line="240" w:lineRule="auto"/>
    </w:pPr>
  </w:style>
  <w:style w:type="character" w:styleId="Mencinsinresolver">
    <w:name w:val="Unresolved Mention"/>
    <w:basedOn w:val="Fuentedeprrafopredeter"/>
    <w:uiPriority w:val="99"/>
    <w:semiHidden/>
    <w:unhideWhenUsed/>
    <w:rsid w:val="006178A9"/>
    <w:rPr>
      <w:color w:val="605E5C"/>
      <w:shd w:val="clear" w:color="auto" w:fill="E1DFDD"/>
    </w:rPr>
  </w:style>
  <w:style w:type="table" w:customStyle="1" w:styleId="TableGrid1">
    <w:name w:val="Table Grid1"/>
    <w:rsid w:val="00C12955"/>
    <w:pPr>
      <w:spacing w:after="0" w:line="240" w:lineRule="auto"/>
    </w:pPr>
    <w:rPr>
      <w:rFonts w:eastAsiaTheme="minorEastAsia"/>
      <w:lang w:eastAsia="es-EC"/>
    </w:rPr>
    <w:tblPr>
      <w:tblCellMar>
        <w:top w:w="0" w:type="dxa"/>
        <w:left w:w="0" w:type="dxa"/>
        <w:bottom w:w="0" w:type="dxa"/>
        <w:right w:w="0" w:type="dxa"/>
      </w:tblCellMar>
    </w:tblPr>
  </w:style>
  <w:style w:type="character" w:customStyle="1" w:styleId="fontstyle01">
    <w:name w:val="fontstyle01"/>
    <w:basedOn w:val="Fuentedeprrafopredeter"/>
    <w:rsid w:val="007C4FD3"/>
    <w:rPr>
      <w:rFonts w:ascii="Calibri" w:hAnsi="Calibri" w:cs="Calibri" w:hint="default"/>
      <w:b w:val="0"/>
      <w:bCs w:val="0"/>
      <w:i w:val="0"/>
      <w:iCs w:val="0"/>
      <w:color w:val="000000"/>
      <w:sz w:val="22"/>
      <w:szCs w:val="22"/>
    </w:rPr>
  </w:style>
  <w:style w:type="character" w:customStyle="1" w:styleId="fontstyle21">
    <w:name w:val="fontstyle21"/>
    <w:basedOn w:val="Fuentedeprrafopredeter"/>
    <w:rsid w:val="007C4FD3"/>
    <w:rPr>
      <w:rFonts w:ascii="Calibri-Italic" w:hAnsi="Calibri-Italic" w:hint="default"/>
      <w:b w:val="0"/>
      <w:bCs w:val="0"/>
      <w:i/>
      <w:iCs/>
      <w:color w:val="000000"/>
      <w:sz w:val="22"/>
      <w:szCs w:val="22"/>
    </w:rPr>
  </w:style>
  <w:style w:type="paragraph" w:customStyle="1" w:styleId="paragraph">
    <w:name w:val="paragraph"/>
    <w:basedOn w:val="Normal"/>
    <w:rsid w:val="004C44B0"/>
    <w:pPr>
      <w:spacing w:before="100" w:beforeAutospacing="1" w:after="100" w:afterAutospacing="1" w:line="240" w:lineRule="auto"/>
      <w:jc w:val="left"/>
    </w:pPr>
    <w:rPr>
      <w:rFonts w:ascii="Times New Roman" w:eastAsia="Times New Roman" w:hAnsi="Times New Roman" w:cs="Times New Roman"/>
      <w:sz w:val="24"/>
      <w:szCs w:val="24"/>
      <w:lang w:eastAsia="es-EC"/>
    </w:rPr>
  </w:style>
  <w:style w:type="character" w:customStyle="1" w:styleId="normaltextrun">
    <w:name w:val="normaltextrun"/>
    <w:basedOn w:val="Fuentedeprrafopredeter"/>
    <w:rsid w:val="004C44B0"/>
  </w:style>
  <w:style w:type="character" w:customStyle="1" w:styleId="eop">
    <w:name w:val="eop"/>
    <w:basedOn w:val="Fuentedeprrafopredeter"/>
    <w:rsid w:val="004C44B0"/>
  </w:style>
  <w:style w:type="paragraph" w:styleId="Bibliografa">
    <w:name w:val="Bibliography"/>
    <w:basedOn w:val="Normal"/>
    <w:next w:val="Normal"/>
    <w:uiPriority w:val="37"/>
    <w:unhideWhenUsed/>
    <w:rsid w:val="00B518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806736">
      <w:bodyDiv w:val="1"/>
      <w:marLeft w:val="0"/>
      <w:marRight w:val="0"/>
      <w:marTop w:val="0"/>
      <w:marBottom w:val="0"/>
      <w:divBdr>
        <w:top w:val="none" w:sz="0" w:space="0" w:color="auto"/>
        <w:left w:val="none" w:sz="0" w:space="0" w:color="auto"/>
        <w:bottom w:val="none" w:sz="0" w:space="0" w:color="auto"/>
        <w:right w:val="none" w:sz="0" w:space="0" w:color="auto"/>
      </w:divBdr>
    </w:div>
    <w:div w:id="363406111">
      <w:bodyDiv w:val="1"/>
      <w:marLeft w:val="0"/>
      <w:marRight w:val="0"/>
      <w:marTop w:val="0"/>
      <w:marBottom w:val="0"/>
      <w:divBdr>
        <w:top w:val="none" w:sz="0" w:space="0" w:color="auto"/>
        <w:left w:val="none" w:sz="0" w:space="0" w:color="auto"/>
        <w:bottom w:val="none" w:sz="0" w:space="0" w:color="auto"/>
        <w:right w:val="none" w:sz="0" w:space="0" w:color="auto"/>
      </w:divBdr>
    </w:div>
    <w:div w:id="509639554">
      <w:bodyDiv w:val="1"/>
      <w:marLeft w:val="0"/>
      <w:marRight w:val="0"/>
      <w:marTop w:val="0"/>
      <w:marBottom w:val="0"/>
      <w:divBdr>
        <w:top w:val="none" w:sz="0" w:space="0" w:color="auto"/>
        <w:left w:val="none" w:sz="0" w:space="0" w:color="auto"/>
        <w:bottom w:val="none" w:sz="0" w:space="0" w:color="auto"/>
        <w:right w:val="none" w:sz="0" w:space="0" w:color="auto"/>
      </w:divBdr>
    </w:div>
    <w:div w:id="528951852">
      <w:bodyDiv w:val="1"/>
      <w:marLeft w:val="0"/>
      <w:marRight w:val="0"/>
      <w:marTop w:val="0"/>
      <w:marBottom w:val="0"/>
      <w:divBdr>
        <w:top w:val="none" w:sz="0" w:space="0" w:color="auto"/>
        <w:left w:val="none" w:sz="0" w:space="0" w:color="auto"/>
        <w:bottom w:val="none" w:sz="0" w:space="0" w:color="auto"/>
        <w:right w:val="none" w:sz="0" w:space="0" w:color="auto"/>
      </w:divBdr>
    </w:div>
    <w:div w:id="563639900">
      <w:bodyDiv w:val="1"/>
      <w:marLeft w:val="0"/>
      <w:marRight w:val="0"/>
      <w:marTop w:val="0"/>
      <w:marBottom w:val="0"/>
      <w:divBdr>
        <w:top w:val="none" w:sz="0" w:space="0" w:color="auto"/>
        <w:left w:val="none" w:sz="0" w:space="0" w:color="auto"/>
        <w:bottom w:val="none" w:sz="0" w:space="0" w:color="auto"/>
        <w:right w:val="none" w:sz="0" w:space="0" w:color="auto"/>
      </w:divBdr>
    </w:div>
    <w:div w:id="566959128">
      <w:bodyDiv w:val="1"/>
      <w:marLeft w:val="0"/>
      <w:marRight w:val="0"/>
      <w:marTop w:val="0"/>
      <w:marBottom w:val="0"/>
      <w:divBdr>
        <w:top w:val="none" w:sz="0" w:space="0" w:color="auto"/>
        <w:left w:val="none" w:sz="0" w:space="0" w:color="auto"/>
        <w:bottom w:val="none" w:sz="0" w:space="0" w:color="auto"/>
        <w:right w:val="none" w:sz="0" w:space="0" w:color="auto"/>
      </w:divBdr>
    </w:div>
    <w:div w:id="704015300">
      <w:bodyDiv w:val="1"/>
      <w:marLeft w:val="0"/>
      <w:marRight w:val="0"/>
      <w:marTop w:val="0"/>
      <w:marBottom w:val="0"/>
      <w:divBdr>
        <w:top w:val="none" w:sz="0" w:space="0" w:color="auto"/>
        <w:left w:val="none" w:sz="0" w:space="0" w:color="auto"/>
        <w:bottom w:val="none" w:sz="0" w:space="0" w:color="auto"/>
        <w:right w:val="none" w:sz="0" w:space="0" w:color="auto"/>
      </w:divBdr>
    </w:div>
    <w:div w:id="834108865">
      <w:bodyDiv w:val="1"/>
      <w:marLeft w:val="0"/>
      <w:marRight w:val="0"/>
      <w:marTop w:val="0"/>
      <w:marBottom w:val="0"/>
      <w:divBdr>
        <w:top w:val="none" w:sz="0" w:space="0" w:color="auto"/>
        <w:left w:val="none" w:sz="0" w:space="0" w:color="auto"/>
        <w:bottom w:val="none" w:sz="0" w:space="0" w:color="auto"/>
        <w:right w:val="none" w:sz="0" w:space="0" w:color="auto"/>
      </w:divBdr>
    </w:div>
    <w:div w:id="1029374929">
      <w:bodyDiv w:val="1"/>
      <w:marLeft w:val="0"/>
      <w:marRight w:val="0"/>
      <w:marTop w:val="0"/>
      <w:marBottom w:val="0"/>
      <w:divBdr>
        <w:top w:val="none" w:sz="0" w:space="0" w:color="auto"/>
        <w:left w:val="none" w:sz="0" w:space="0" w:color="auto"/>
        <w:bottom w:val="none" w:sz="0" w:space="0" w:color="auto"/>
        <w:right w:val="none" w:sz="0" w:space="0" w:color="auto"/>
      </w:divBdr>
    </w:div>
    <w:div w:id="1248685464">
      <w:bodyDiv w:val="1"/>
      <w:marLeft w:val="0"/>
      <w:marRight w:val="0"/>
      <w:marTop w:val="0"/>
      <w:marBottom w:val="0"/>
      <w:divBdr>
        <w:top w:val="none" w:sz="0" w:space="0" w:color="auto"/>
        <w:left w:val="none" w:sz="0" w:space="0" w:color="auto"/>
        <w:bottom w:val="none" w:sz="0" w:space="0" w:color="auto"/>
        <w:right w:val="none" w:sz="0" w:space="0" w:color="auto"/>
      </w:divBdr>
    </w:div>
    <w:div w:id="1260942512">
      <w:bodyDiv w:val="1"/>
      <w:marLeft w:val="0"/>
      <w:marRight w:val="0"/>
      <w:marTop w:val="0"/>
      <w:marBottom w:val="0"/>
      <w:divBdr>
        <w:top w:val="none" w:sz="0" w:space="0" w:color="auto"/>
        <w:left w:val="none" w:sz="0" w:space="0" w:color="auto"/>
        <w:bottom w:val="none" w:sz="0" w:space="0" w:color="auto"/>
        <w:right w:val="none" w:sz="0" w:space="0" w:color="auto"/>
      </w:divBdr>
    </w:div>
    <w:div w:id="1305311834">
      <w:bodyDiv w:val="1"/>
      <w:marLeft w:val="0"/>
      <w:marRight w:val="0"/>
      <w:marTop w:val="0"/>
      <w:marBottom w:val="0"/>
      <w:divBdr>
        <w:top w:val="none" w:sz="0" w:space="0" w:color="auto"/>
        <w:left w:val="none" w:sz="0" w:space="0" w:color="auto"/>
        <w:bottom w:val="none" w:sz="0" w:space="0" w:color="auto"/>
        <w:right w:val="none" w:sz="0" w:space="0" w:color="auto"/>
      </w:divBdr>
    </w:div>
    <w:div w:id="1387022279">
      <w:bodyDiv w:val="1"/>
      <w:marLeft w:val="0"/>
      <w:marRight w:val="0"/>
      <w:marTop w:val="0"/>
      <w:marBottom w:val="0"/>
      <w:divBdr>
        <w:top w:val="none" w:sz="0" w:space="0" w:color="auto"/>
        <w:left w:val="none" w:sz="0" w:space="0" w:color="auto"/>
        <w:bottom w:val="none" w:sz="0" w:space="0" w:color="auto"/>
        <w:right w:val="none" w:sz="0" w:space="0" w:color="auto"/>
      </w:divBdr>
    </w:div>
    <w:div w:id="1408453320">
      <w:bodyDiv w:val="1"/>
      <w:marLeft w:val="0"/>
      <w:marRight w:val="0"/>
      <w:marTop w:val="0"/>
      <w:marBottom w:val="0"/>
      <w:divBdr>
        <w:top w:val="none" w:sz="0" w:space="0" w:color="auto"/>
        <w:left w:val="none" w:sz="0" w:space="0" w:color="auto"/>
        <w:bottom w:val="none" w:sz="0" w:space="0" w:color="auto"/>
        <w:right w:val="none" w:sz="0" w:space="0" w:color="auto"/>
      </w:divBdr>
    </w:div>
    <w:div w:id="1423186620">
      <w:bodyDiv w:val="1"/>
      <w:marLeft w:val="0"/>
      <w:marRight w:val="0"/>
      <w:marTop w:val="0"/>
      <w:marBottom w:val="0"/>
      <w:divBdr>
        <w:top w:val="none" w:sz="0" w:space="0" w:color="auto"/>
        <w:left w:val="none" w:sz="0" w:space="0" w:color="auto"/>
        <w:bottom w:val="none" w:sz="0" w:space="0" w:color="auto"/>
        <w:right w:val="none" w:sz="0" w:space="0" w:color="auto"/>
      </w:divBdr>
    </w:div>
    <w:div w:id="1481774142">
      <w:bodyDiv w:val="1"/>
      <w:marLeft w:val="0"/>
      <w:marRight w:val="0"/>
      <w:marTop w:val="0"/>
      <w:marBottom w:val="0"/>
      <w:divBdr>
        <w:top w:val="none" w:sz="0" w:space="0" w:color="auto"/>
        <w:left w:val="none" w:sz="0" w:space="0" w:color="auto"/>
        <w:bottom w:val="none" w:sz="0" w:space="0" w:color="auto"/>
        <w:right w:val="none" w:sz="0" w:space="0" w:color="auto"/>
      </w:divBdr>
      <w:divsChild>
        <w:div w:id="417487636">
          <w:marLeft w:val="0"/>
          <w:marRight w:val="0"/>
          <w:marTop w:val="0"/>
          <w:marBottom w:val="0"/>
          <w:divBdr>
            <w:top w:val="none" w:sz="0" w:space="0" w:color="auto"/>
            <w:left w:val="none" w:sz="0" w:space="0" w:color="auto"/>
            <w:bottom w:val="none" w:sz="0" w:space="0" w:color="auto"/>
            <w:right w:val="none" w:sz="0" w:space="0" w:color="auto"/>
          </w:divBdr>
          <w:divsChild>
            <w:div w:id="157581081">
              <w:marLeft w:val="0"/>
              <w:marRight w:val="0"/>
              <w:marTop w:val="0"/>
              <w:marBottom w:val="0"/>
              <w:divBdr>
                <w:top w:val="none" w:sz="0" w:space="0" w:color="auto"/>
                <w:left w:val="none" w:sz="0" w:space="0" w:color="auto"/>
                <w:bottom w:val="none" w:sz="0" w:space="0" w:color="auto"/>
                <w:right w:val="none" w:sz="0" w:space="0" w:color="auto"/>
              </w:divBdr>
            </w:div>
          </w:divsChild>
        </w:div>
        <w:div w:id="1199974592">
          <w:marLeft w:val="0"/>
          <w:marRight w:val="0"/>
          <w:marTop w:val="0"/>
          <w:marBottom w:val="0"/>
          <w:divBdr>
            <w:top w:val="none" w:sz="0" w:space="0" w:color="auto"/>
            <w:left w:val="none" w:sz="0" w:space="0" w:color="auto"/>
            <w:bottom w:val="none" w:sz="0" w:space="0" w:color="auto"/>
            <w:right w:val="none" w:sz="0" w:space="0" w:color="auto"/>
          </w:divBdr>
          <w:divsChild>
            <w:div w:id="536239856">
              <w:marLeft w:val="0"/>
              <w:marRight w:val="0"/>
              <w:marTop w:val="0"/>
              <w:marBottom w:val="0"/>
              <w:divBdr>
                <w:top w:val="none" w:sz="0" w:space="0" w:color="auto"/>
                <w:left w:val="none" w:sz="0" w:space="0" w:color="auto"/>
                <w:bottom w:val="none" w:sz="0" w:space="0" w:color="auto"/>
                <w:right w:val="none" w:sz="0" w:space="0" w:color="auto"/>
              </w:divBdr>
            </w:div>
          </w:divsChild>
        </w:div>
        <w:div w:id="916134979">
          <w:marLeft w:val="0"/>
          <w:marRight w:val="0"/>
          <w:marTop w:val="0"/>
          <w:marBottom w:val="0"/>
          <w:divBdr>
            <w:top w:val="none" w:sz="0" w:space="0" w:color="auto"/>
            <w:left w:val="none" w:sz="0" w:space="0" w:color="auto"/>
            <w:bottom w:val="none" w:sz="0" w:space="0" w:color="auto"/>
            <w:right w:val="none" w:sz="0" w:space="0" w:color="auto"/>
          </w:divBdr>
          <w:divsChild>
            <w:div w:id="1821145092">
              <w:marLeft w:val="0"/>
              <w:marRight w:val="0"/>
              <w:marTop w:val="0"/>
              <w:marBottom w:val="0"/>
              <w:divBdr>
                <w:top w:val="none" w:sz="0" w:space="0" w:color="auto"/>
                <w:left w:val="none" w:sz="0" w:space="0" w:color="auto"/>
                <w:bottom w:val="none" w:sz="0" w:space="0" w:color="auto"/>
                <w:right w:val="none" w:sz="0" w:space="0" w:color="auto"/>
              </w:divBdr>
            </w:div>
            <w:div w:id="1794401212">
              <w:marLeft w:val="0"/>
              <w:marRight w:val="0"/>
              <w:marTop w:val="0"/>
              <w:marBottom w:val="0"/>
              <w:divBdr>
                <w:top w:val="none" w:sz="0" w:space="0" w:color="auto"/>
                <w:left w:val="none" w:sz="0" w:space="0" w:color="auto"/>
                <w:bottom w:val="none" w:sz="0" w:space="0" w:color="auto"/>
                <w:right w:val="none" w:sz="0" w:space="0" w:color="auto"/>
              </w:divBdr>
            </w:div>
          </w:divsChild>
        </w:div>
        <w:div w:id="1780683252">
          <w:marLeft w:val="0"/>
          <w:marRight w:val="0"/>
          <w:marTop w:val="0"/>
          <w:marBottom w:val="0"/>
          <w:divBdr>
            <w:top w:val="none" w:sz="0" w:space="0" w:color="auto"/>
            <w:left w:val="none" w:sz="0" w:space="0" w:color="auto"/>
            <w:bottom w:val="none" w:sz="0" w:space="0" w:color="auto"/>
            <w:right w:val="none" w:sz="0" w:space="0" w:color="auto"/>
          </w:divBdr>
          <w:divsChild>
            <w:div w:id="1008560074">
              <w:marLeft w:val="0"/>
              <w:marRight w:val="0"/>
              <w:marTop w:val="0"/>
              <w:marBottom w:val="0"/>
              <w:divBdr>
                <w:top w:val="none" w:sz="0" w:space="0" w:color="auto"/>
                <w:left w:val="none" w:sz="0" w:space="0" w:color="auto"/>
                <w:bottom w:val="none" w:sz="0" w:space="0" w:color="auto"/>
                <w:right w:val="none" w:sz="0" w:space="0" w:color="auto"/>
              </w:divBdr>
            </w:div>
          </w:divsChild>
        </w:div>
        <w:div w:id="104010936">
          <w:marLeft w:val="0"/>
          <w:marRight w:val="0"/>
          <w:marTop w:val="0"/>
          <w:marBottom w:val="0"/>
          <w:divBdr>
            <w:top w:val="none" w:sz="0" w:space="0" w:color="auto"/>
            <w:left w:val="none" w:sz="0" w:space="0" w:color="auto"/>
            <w:bottom w:val="none" w:sz="0" w:space="0" w:color="auto"/>
            <w:right w:val="none" w:sz="0" w:space="0" w:color="auto"/>
          </w:divBdr>
          <w:divsChild>
            <w:div w:id="1553422843">
              <w:marLeft w:val="0"/>
              <w:marRight w:val="0"/>
              <w:marTop w:val="0"/>
              <w:marBottom w:val="0"/>
              <w:divBdr>
                <w:top w:val="none" w:sz="0" w:space="0" w:color="auto"/>
                <w:left w:val="none" w:sz="0" w:space="0" w:color="auto"/>
                <w:bottom w:val="none" w:sz="0" w:space="0" w:color="auto"/>
                <w:right w:val="none" w:sz="0" w:space="0" w:color="auto"/>
              </w:divBdr>
            </w:div>
          </w:divsChild>
        </w:div>
        <w:div w:id="724648574">
          <w:marLeft w:val="0"/>
          <w:marRight w:val="0"/>
          <w:marTop w:val="0"/>
          <w:marBottom w:val="0"/>
          <w:divBdr>
            <w:top w:val="none" w:sz="0" w:space="0" w:color="auto"/>
            <w:left w:val="none" w:sz="0" w:space="0" w:color="auto"/>
            <w:bottom w:val="none" w:sz="0" w:space="0" w:color="auto"/>
            <w:right w:val="none" w:sz="0" w:space="0" w:color="auto"/>
          </w:divBdr>
          <w:divsChild>
            <w:div w:id="1987661110">
              <w:marLeft w:val="0"/>
              <w:marRight w:val="0"/>
              <w:marTop w:val="0"/>
              <w:marBottom w:val="0"/>
              <w:divBdr>
                <w:top w:val="none" w:sz="0" w:space="0" w:color="auto"/>
                <w:left w:val="none" w:sz="0" w:space="0" w:color="auto"/>
                <w:bottom w:val="none" w:sz="0" w:space="0" w:color="auto"/>
                <w:right w:val="none" w:sz="0" w:space="0" w:color="auto"/>
              </w:divBdr>
            </w:div>
          </w:divsChild>
        </w:div>
        <w:div w:id="1458573099">
          <w:marLeft w:val="0"/>
          <w:marRight w:val="0"/>
          <w:marTop w:val="0"/>
          <w:marBottom w:val="0"/>
          <w:divBdr>
            <w:top w:val="none" w:sz="0" w:space="0" w:color="auto"/>
            <w:left w:val="none" w:sz="0" w:space="0" w:color="auto"/>
            <w:bottom w:val="none" w:sz="0" w:space="0" w:color="auto"/>
            <w:right w:val="none" w:sz="0" w:space="0" w:color="auto"/>
          </w:divBdr>
          <w:divsChild>
            <w:div w:id="1990860537">
              <w:marLeft w:val="0"/>
              <w:marRight w:val="0"/>
              <w:marTop w:val="0"/>
              <w:marBottom w:val="0"/>
              <w:divBdr>
                <w:top w:val="none" w:sz="0" w:space="0" w:color="auto"/>
                <w:left w:val="none" w:sz="0" w:space="0" w:color="auto"/>
                <w:bottom w:val="none" w:sz="0" w:space="0" w:color="auto"/>
                <w:right w:val="none" w:sz="0" w:space="0" w:color="auto"/>
              </w:divBdr>
            </w:div>
          </w:divsChild>
        </w:div>
        <w:div w:id="1404133766">
          <w:marLeft w:val="0"/>
          <w:marRight w:val="0"/>
          <w:marTop w:val="0"/>
          <w:marBottom w:val="0"/>
          <w:divBdr>
            <w:top w:val="none" w:sz="0" w:space="0" w:color="auto"/>
            <w:left w:val="none" w:sz="0" w:space="0" w:color="auto"/>
            <w:bottom w:val="none" w:sz="0" w:space="0" w:color="auto"/>
            <w:right w:val="none" w:sz="0" w:space="0" w:color="auto"/>
          </w:divBdr>
          <w:divsChild>
            <w:div w:id="1593706479">
              <w:marLeft w:val="0"/>
              <w:marRight w:val="0"/>
              <w:marTop w:val="0"/>
              <w:marBottom w:val="0"/>
              <w:divBdr>
                <w:top w:val="none" w:sz="0" w:space="0" w:color="auto"/>
                <w:left w:val="none" w:sz="0" w:space="0" w:color="auto"/>
                <w:bottom w:val="none" w:sz="0" w:space="0" w:color="auto"/>
                <w:right w:val="none" w:sz="0" w:space="0" w:color="auto"/>
              </w:divBdr>
            </w:div>
          </w:divsChild>
        </w:div>
        <w:div w:id="437214316">
          <w:marLeft w:val="0"/>
          <w:marRight w:val="0"/>
          <w:marTop w:val="0"/>
          <w:marBottom w:val="0"/>
          <w:divBdr>
            <w:top w:val="none" w:sz="0" w:space="0" w:color="auto"/>
            <w:left w:val="none" w:sz="0" w:space="0" w:color="auto"/>
            <w:bottom w:val="none" w:sz="0" w:space="0" w:color="auto"/>
            <w:right w:val="none" w:sz="0" w:space="0" w:color="auto"/>
          </w:divBdr>
          <w:divsChild>
            <w:div w:id="11490723">
              <w:marLeft w:val="0"/>
              <w:marRight w:val="0"/>
              <w:marTop w:val="0"/>
              <w:marBottom w:val="0"/>
              <w:divBdr>
                <w:top w:val="none" w:sz="0" w:space="0" w:color="auto"/>
                <w:left w:val="none" w:sz="0" w:space="0" w:color="auto"/>
                <w:bottom w:val="none" w:sz="0" w:space="0" w:color="auto"/>
                <w:right w:val="none" w:sz="0" w:space="0" w:color="auto"/>
              </w:divBdr>
            </w:div>
            <w:div w:id="1723091839">
              <w:marLeft w:val="0"/>
              <w:marRight w:val="0"/>
              <w:marTop w:val="0"/>
              <w:marBottom w:val="0"/>
              <w:divBdr>
                <w:top w:val="none" w:sz="0" w:space="0" w:color="auto"/>
                <w:left w:val="none" w:sz="0" w:space="0" w:color="auto"/>
                <w:bottom w:val="none" w:sz="0" w:space="0" w:color="auto"/>
                <w:right w:val="none" w:sz="0" w:space="0" w:color="auto"/>
              </w:divBdr>
            </w:div>
            <w:div w:id="2009865986">
              <w:marLeft w:val="0"/>
              <w:marRight w:val="0"/>
              <w:marTop w:val="0"/>
              <w:marBottom w:val="0"/>
              <w:divBdr>
                <w:top w:val="none" w:sz="0" w:space="0" w:color="auto"/>
                <w:left w:val="none" w:sz="0" w:space="0" w:color="auto"/>
                <w:bottom w:val="none" w:sz="0" w:space="0" w:color="auto"/>
                <w:right w:val="none" w:sz="0" w:space="0" w:color="auto"/>
              </w:divBdr>
            </w:div>
          </w:divsChild>
        </w:div>
        <w:div w:id="1006635100">
          <w:marLeft w:val="0"/>
          <w:marRight w:val="0"/>
          <w:marTop w:val="0"/>
          <w:marBottom w:val="0"/>
          <w:divBdr>
            <w:top w:val="none" w:sz="0" w:space="0" w:color="auto"/>
            <w:left w:val="none" w:sz="0" w:space="0" w:color="auto"/>
            <w:bottom w:val="none" w:sz="0" w:space="0" w:color="auto"/>
            <w:right w:val="none" w:sz="0" w:space="0" w:color="auto"/>
          </w:divBdr>
          <w:divsChild>
            <w:div w:id="1172329875">
              <w:marLeft w:val="0"/>
              <w:marRight w:val="0"/>
              <w:marTop w:val="0"/>
              <w:marBottom w:val="0"/>
              <w:divBdr>
                <w:top w:val="none" w:sz="0" w:space="0" w:color="auto"/>
                <w:left w:val="none" w:sz="0" w:space="0" w:color="auto"/>
                <w:bottom w:val="none" w:sz="0" w:space="0" w:color="auto"/>
                <w:right w:val="none" w:sz="0" w:space="0" w:color="auto"/>
              </w:divBdr>
            </w:div>
            <w:div w:id="108790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617535">
      <w:bodyDiv w:val="1"/>
      <w:marLeft w:val="0"/>
      <w:marRight w:val="0"/>
      <w:marTop w:val="0"/>
      <w:marBottom w:val="0"/>
      <w:divBdr>
        <w:top w:val="none" w:sz="0" w:space="0" w:color="auto"/>
        <w:left w:val="none" w:sz="0" w:space="0" w:color="auto"/>
        <w:bottom w:val="none" w:sz="0" w:space="0" w:color="auto"/>
        <w:right w:val="none" w:sz="0" w:space="0" w:color="auto"/>
      </w:divBdr>
    </w:div>
    <w:div w:id="1640115689">
      <w:bodyDiv w:val="1"/>
      <w:marLeft w:val="0"/>
      <w:marRight w:val="0"/>
      <w:marTop w:val="0"/>
      <w:marBottom w:val="0"/>
      <w:divBdr>
        <w:top w:val="none" w:sz="0" w:space="0" w:color="auto"/>
        <w:left w:val="none" w:sz="0" w:space="0" w:color="auto"/>
        <w:bottom w:val="none" w:sz="0" w:space="0" w:color="auto"/>
        <w:right w:val="none" w:sz="0" w:space="0" w:color="auto"/>
      </w:divBdr>
    </w:div>
    <w:div w:id="1720979940">
      <w:bodyDiv w:val="1"/>
      <w:marLeft w:val="0"/>
      <w:marRight w:val="0"/>
      <w:marTop w:val="0"/>
      <w:marBottom w:val="0"/>
      <w:divBdr>
        <w:top w:val="none" w:sz="0" w:space="0" w:color="auto"/>
        <w:left w:val="none" w:sz="0" w:space="0" w:color="auto"/>
        <w:bottom w:val="none" w:sz="0" w:space="0" w:color="auto"/>
        <w:right w:val="none" w:sz="0" w:space="0" w:color="auto"/>
      </w:divBdr>
    </w:div>
    <w:div w:id="1779446993">
      <w:bodyDiv w:val="1"/>
      <w:marLeft w:val="0"/>
      <w:marRight w:val="0"/>
      <w:marTop w:val="0"/>
      <w:marBottom w:val="0"/>
      <w:divBdr>
        <w:top w:val="none" w:sz="0" w:space="0" w:color="auto"/>
        <w:left w:val="none" w:sz="0" w:space="0" w:color="auto"/>
        <w:bottom w:val="none" w:sz="0" w:space="0" w:color="auto"/>
        <w:right w:val="none" w:sz="0" w:space="0" w:color="auto"/>
      </w:divBdr>
    </w:div>
    <w:div w:id="2009288013">
      <w:bodyDiv w:val="1"/>
      <w:marLeft w:val="0"/>
      <w:marRight w:val="0"/>
      <w:marTop w:val="0"/>
      <w:marBottom w:val="0"/>
      <w:divBdr>
        <w:top w:val="none" w:sz="0" w:space="0" w:color="auto"/>
        <w:left w:val="none" w:sz="0" w:space="0" w:color="auto"/>
        <w:bottom w:val="none" w:sz="0" w:space="0" w:color="auto"/>
        <w:right w:val="none" w:sz="0" w:space="0" w:color="auto"/>
      </w:divBdr>
    </w:div>
    <w:div w:id="2058619999">
      <w:bodyDiv w:val="1"/>
      <w:marLeft w:val="0"/>
      <w:marRight w:val="0"/>
      <w:marTop w:val="0"/>
      <w:marBottom w:val="0"/>
      <w:divBdr>
        <w:top w:val="none" w:sz="0" w:space="0" w:color="auto"/>
        <w:left w:val="none" w:sz="0" w:space="0" w:color="auto"/>
        <w:bottom w:val="none" w:sz="0" w:space="0" w:color="auto"/>
        <w:right w:val="none" w:sz="0" w:space="0" w:color="auto"/>
      </w:divBdr>
    </w:div>
    <w:div w:id="2117863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mailto:myriam.penafiel@epn.edu.ec" TargetMode="Externa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juan.zaldumbide@epn.edu.ec" TargetMode="External"/><Relationship Id="rId24" Type="http://schemas.openxmlformats.org/officeDocument/2006/relationships/fontTable" Target="fontTab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01A83ABB95F29C4B99269B3F412F87EC" ma:contentTypeVersion="8" ma:contentTypeDescription="Crear nuevo documento." ma:contentTypeScope="" ma:versionID="8be42f79b2f2fc4d107079b5d00a1b47">
  <xsd:schema xmlns:xsd="http://www.w3.org/2001/XMLSchema" xmlns:xs="http://www.w3.org/2001/XMLSchema" xmlns:p="http://schemas.microsoft.com/office/2006/metadata/properties" xmlns:ns3="5f0ad700-4c99-4e4a-bddb-e1e327af68ef" xmlns:ns4="f936f66f-98cb-4662-9b77-35747a49ca24" targetNamespace="http://schemas.microsoft.com/office/2006/metadata/properties" ma:root="true" ma:fieldsID="2a26a2dc5a8352017ab87f8da61f2e93" ns3:_="" ns4:_="">
    <xsd:import namespace="5f0ad700-4c99-4e4a-bddb-e1e327af68ef"/>
    <xsd:import namespace="f936f66f-98cb-4662-9b77-35747a49ca2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f0ad700-4c99-4e4a-bddb-e1e327af68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936f66f-98cb-4662-9b77-35747a49ca24" elementFormDefault="qualified">
    <xsd:import namespace="http://schemas.microsoft.com/office/2006/documentManagement/types"/>
    <xsd:import namespace="http://schemas.microsoft.com/office/infopath/2007/PartnerControls"/>
    <xsd:element name="SharedWithUsers" ma:index="13"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Detalles de uso compartido" ma:internalName="SharedWithDetails" ma:readOnly="true">
      <xsd:simpleType>
        <xsd:restriction base="dms:Note">
          <xsd:maxLength value="255"/>
        </xsd:restriction>
      </xsd:simpleType>
    </xsd:element>
    <xsd:element name="SharingHintHash" ma:index="15"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b:Source>
    <b:Tag>Scr18</b:Tag>
    <b:SourceType>InternetSite</b:SourceType>
    <b:Guid>{ECBFE084-CE26-45DF-92C9-4A7B21DF6026}</b:Guid>
    <b:Author>
      <b:Author>
        <b:Corporate>Scrum Mexico</b:Corporate>
      </b:Author>
    </b:Author>
    <b:Title>Scrum Mexico</b:Title>
    <b:InternetSiteTitle>Scrum Mexico</b:InternetSiteTitle>
    <b:Year>2018</b:Year>
    <b:Month>Agosto</b:Month>
    <b:Day>2</b:Day>
    <b:URL>https://scrum.mx/informate/historias-de-usuario</b:URL>
    <b:RefOrder>7</b:RefOrder>
  </b:Source>
  <b:Source>
    <b:Tag>Sru18</b:Tag>
    <b:SourceType>InternetSite</b:SourceType>
    <b:Guid>{6BA6950D-3829-40A3-95E5-980DB49D2AA9}</b:Guid>
    <b:LCID>es-EC</b:LCID>
    <b:Author>
      <b:Author>
        <b:Corporate>Srum Mexico</b:Corporate>
      </b:Author>
    </b:Author>
    <b:Title>Srum Mexico</b:Title>
    <b:InternetSiteTitle>Srum Mexico</b:InternetSiteTitle>
    <b:Year>2018</b:Year>
    <b:Month>08</b:Month>
    <b:Day>02</b:Day>
    <b:URL>https://scrum.mx/informate/historias-de-usuario</b:URL>
    <b:RefOrder>1</b:RefOrder>
  </b:Source>
  <b:Source>
    <b:Tag>EAL19</b:Tag>
    <b:SourceType>InternetSite</b:SourceType>
    <b:Guid>{A6F876DD-22DD-4E3D-B4B3-6DDD456CFED4}</b:Guid>
    <b:Author>
      <b:Author>
        <b:Corporate>EALDE</b:Corporate>
      </b:Author>
    </b:Author>
    <b:Title>Dirección de proyectos</b:Title>
    <b:Year>2019</b:Year>
    <b:Month>Agosto</b:Month>
    <b:Day>27</b:Day>
    <b:URL>https://www.ealde.es/product-backlog-sprint-backlog/</b:URL>
    <b:RefOrder>2</b:RefOrder>
  </b:Source>
  <b:Source>
    <b:Tag>env18</b:Tag>
    <b:SourceType>InternetSite</b:SourceType>
    <b:Guid>{5F24CD12-41D6-4C5E-8CBA-BA661A76CF86}</b:Guid>
    <b:Title>envatotuts+</b:Title>
    <b:InternetSiteTitle>envatotuts+</b:InternetSiteTitle>
    <b:Year>2018</b:Year>
    <b:Month>11</b:Month>
    <b:Day>26</b:Day>
    <b:URL>https://webdesign.tutsplus.com/es/articles/what-is-figma--cms-32272</b:URL>
    <b:RefOrder>3</b:RefOrder>
  </b:Source>
  <b:Source>
    <b:Tag>Uni18</b:Tag>
    <b:SourceType>InternetSite</b:SourceType>
    <b:Guid>{8C0CD023-4C4A-4A0D-949E-ACD2BCEAA4E0}</b:Guid>
    <b:Author>
      <b:Author>
        <b:NameList>
          <b:Person>
            <b:Last>Alicante</b:Last>
            <b:First>Universidad</b:First>
            <b:Middle>de</b:Middle>
          </b:Person>
        </b:NameList>
      </b:Author>
    </b:Author>
    <b:Title>Servicio de Informática</b:Title>
    <b:Year>2018</b:Year>
    <b:URL>https://si.ua.es/es/documentacion/asp-net-mvc-3/1-dia/modelo-vista-controlador-mvc.html</b:URL>
    <b:RefOrder>4</b:RefOrder>
  </b:Source>
  <b:Source>
    <b:Tag>Bul19</b:Tag>
    <b:SourceType>InternetSite</b:SourceType>
    <b:Guid>{37A4ED12-606B-4BC2-B6A6-B279A03DB3F8}</b:Guid>
    <b:Author>
      <b:Author>
        <b:NameList>
          <b:Person>
            <b:Last>Noguera</b:Last>
            <b:First>Bulmaro</b:First>
          </b:Person>
        </b:NameList>
      </b:Author>
    </b:Author>
    <b:Title>Culturación</b:Title>
    <b:Year>2019</b:Year>
    <b:URL>https://culturacion.com/que-es-y-para-que-sirve-mysql/</b:URL>
    <b:RefOrder>5</b:RefOrder>
  </b:Source>
  <b:Source>
    <b:Tag>And20</b:Tag>
    <b:SourceType>InternetSite</b:SourceType>
    <b:Guid>{28005EE5-A03D-488C-B99D-73EAA458443E}</b:Guid>
    <b:Author>
      <b:Author>
        <b:NameList>
          <b:Person>
            <b:Last>Norén</b:Last>
            <b:First>Anders</b:First>
          </b:Person>
        </b:NameList>
      </b:Author>
    </b:Author>
    <b:Title>Java desde 0</b:Title>
    <b:Year>2020</b:Year>
    <b:Month>12</b:Month>
    <b:Day>21</b:Day>
    <b:URL>https://javadesde0.com/tag/que-es-angular-material/</b:URL>
    <b:RefOrder>6</b:RefOrder>
  </b:Source>
</b:Sources>
</file>

<file path=customXml/itemProps1.xml><?xml version="1.0" encoding="utf-8"?>
<ds:datastoreItem xmlns:ds="http://schemas.openxmlformats.org/officeDocument/2006/customXml" ds:itemID="{F2B0B111-68F5-43DD-A7D6-86AB1DDE2A8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67CFA0B-3D33-4CD2-87ED-D63F30B9DDD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f0ad700-4c99-4e4a-bddb-e1e327af68ef"/>
    <ds:schemaRef ds:uri="f936f66f-98cb-4662-9b77-35747a49ca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D3C8C2-0AD7-44C1-9469-05A7E197B78A}">
  <ds:schemaRefs>
    <ds:schemaRef ds:uri="http://schemas.microsoft.com/sharepoint/v3/contenttype/forms"/>
  </ds:schemaRefs>
</ds:datastoreItem>
</file>

<file path=customXml/itemProps4.xml><?xml version="1.0" encoding="utf-8"?>
<ds:datastoreItem xmlns:ds="http://schemas.openxmlformats.org/officeDocument/2006/customXml" ds:itemID="{0B952BAC-7995-4201-AB29-DFDFE193E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6</TotalTime>
  <Pages>34</Pages>
  <Words>5292</Words>
  <Characters>29108</Characters>
  <Application>Microsoft Office Word</Application>
  <DocSecurity>0</DocSecurity>
  <Lines>242</Lines>
  <Paragraphs>68</Paragraphs>
  <ScaleCrop>false</ScaleCrop>
  <Company/>
  <LinksUpToDate>false</LinksUpToDate>
  <CharactersWithSpaces>34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o para Informe de Titulación</dc:title>
  <dc:subject/>
  <dc:creator>Comisión EM y ET</dc:creator>
  <cp:keywords/>
  <dc:description/>
  <cp:lastModifiedBy>YOMARA ISABEL DIAZ OSCULLO</cp:lastModifiedBy>
  <cp:revision>380</cp:revision>
  <dcterms:created xsi:type="dcterms:W3CDTF">2021-06-05T01:36:00Z</dcterms:created>
  <dcterms:modified xsi:type="dcterms:W3CDTF">2021-07-27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16c5f1-280c-35c4-98ca-c07e6f143c8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y fmtid="{D5CDD505-2E9C-101B-9397-08002B2CF9AE}" pid="25" name="ContentTypeId">
    <vt:lpwstr>0x01010001A83ABB95F29C4B99269B3F412F87EC</vt:lpwstr>
  </property>
</Properties>
</file>